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7825C3" w14:textId="77777777" w:rsidR="006B23AA" w:rsidRDefault="00BA5B3C" w:rsidP="006A50FA">
      <w:pPr>
        <w:pStyle w:val="Heading1"/>
      </w:pPr>
      <w:r w:rsidRPr="005A50CF">
        <w:t>Controlled Measurement</w:t>
      </w:r>
      <w:r w:rsidR="006A50FA">
        <w:t xml:space="preserve"> </w:t>
      </w:r>
      <w:r w:rsidRPr="005A50CF">
        <w:t xml:space="preserve">of Cellular Components in </w:t>
      </w:r>
      <w:r w:rsidRPr="004D50CA">
        <w:rPr>
          <w:i/>
        </w:rPr>
        <w:t>E. coli</w:t>
      </w:r>
      <w:r w:rsidR="006A50FA">
        <w:t xml:space="preserve"> </w:t>
      </w:r>
      <w:r w:rsidR="003039BC">
        <w:t xml:space="preserve">Reveals Broad Changes in Cellular Composition under </w:t>
      </w:r>
      <w:r w:rsidR="006A50FA">
        <w:t>Long-Term Starvation</w:t>
      </w:r>
    </w:p>
    <w:p w14:paraId="504D8986" w14:textId="77777777" w:rsidR="006A50FA" w:rsidRPr="006A50FA" w:rsidRDefault="006A50FA" w:rsidP="006A50FA"/>
    <w:p w14:paraId="49A1B1CC" w14:textId="77777777" w:rsidR="002248F9" w:rsidRPr="005A50CF" w:rsidRDefault="002248F9" w:rsidP="002248F9">
      <w:pPr>
        <w:pStyle w:val="BodyText"/>
      </w:pPr>
      <w:r w:rsidRPr="005A50CF">
        <w:t>John R. Houser</w:t>
      </w:r>
      <w:r w:rsidRPr="006B23AA">
        <w:rPr>
          <w:vertAlign w:val="superscript"/>
        </w:rPr>
        <w:t>1</w:t>
      </w:r>
      <w:proofErr w:type="gramStart"/>
      <w:r>
        <w:rPr>
          <w:vertAlign w:val="superscript"/>
        </w:rPr>
        <w:t>,2</w:t>
      </w:r>
      <w:proofErr w:type="gramEnd"/>
      <w:r w:rsidRPr="005A50CF">
        <w:t>, Craig Barnhart</w:t>
      </w:r>
      <w:r w:rsidRPr="006B23AA">
        <w:rPr>
          <w:vertAlign w:val="superscript"/>
        </w:rPr>
        <w:t>1</w:t>
      </w:r>
      <w:r>
        <w:rPr>
          <w:vertAlign w:val="superscript"/>
        </w:rPr>
        <w:t>,2</w:t>
      </w:r>
      <w:r w:rsidRPr="005A50CF">
        <w:t>, Dan</w:t>
      </w:r>
      <w:r>
        <w:t>iel R.</w:t>
      </w:r>
      <w:r w:rsidRPr="005A50CF">
        <w:t xml:space="preserve"> Boutz</w:t>
      </w:r>
      <w:r w:rsidRPr="006B23AA">
        <w:rPr>
          <w:vertAlign w:val="superscript"/>
        </w:rPr>
        <w:t>1</w:t>
      </w:r>
      <w:r>
        <w:rPr>
          <w:vertAlign w:val="superscript"/>
        </w:rPr>
        <w:t>,2</w:t>
      </w:r>
      <w:r w:rsidRPr="005A50CF">
        <w:t xml:space="preserve">, Sean </w:t>
      </w:r>
      <w:r>
        <w:t xml:space="preserve">M. </w:t>
      </w:r>
      <w:r w:rsidRPr="005A50CF">
        <w:t>Carroll</w:t>
      </w:r>
      <w:r>
        <w:rPr>
          <w:vertAlign w:val="superscript"/>
        </w:rPr>
        <w:t>3,@</w:t>
      </w:r>
      <w:r w:rsidRPr="005A50CF">
        <w:t>,</w:t>
      </w:r>
      <w:r>
        <w:t xml:space="preserve"> </w:t>
      </w:r>
      <w:proofErr w:type="spellStart"/>
      <w:r>
        <w:t>Aurko</w:t>
      </w:r>
      <w:proofErr w:type="spellEnd"/>
      <w:r>
        <w:t xml:space="preserve"> Dasgupta</w:t>
      </w:r>
      <w:r w:rsidRPr="006B23AA">
        <w:rPr>
          <w:vertAlign w:val="superscript"/>
        </w:rPr>
        <w:t>1</w:t>
      </w:r>
      <w:r>
        <w:rPr>
          <w:vertAlign w:val="superscript"/>
        </w:rPr>
        <w:t>,2</w:t>
      </w:r>
      <w:r>
        <w:t xml:space="preserve"> </w:t>
      </w:r>
      <w:r w:rsidRPr="005A50CF">
        <w:t>Josh</w:t>
      </w:r>
      <w:r>
        <w:t>ua K.</w:t>
      </w:r>
      <w:r w:rsidRPr="005A50CF">
        <w:t xml:space="preserve"> Michener</w:t>
      </w:r>
      <w:r>
        <w:rPr>
          <w:vertAlign w:val="superscript"/>
        </w:rPr>
        <w:t>3,*</w:t>
      </w:r>
      <w:r w:rsidRPr="005A50CF">
        <w:t xml:space="preserve">, Brittany </w:t>
      </w:r>
      <w:r>
        <w:t xml:space="preserve">D. </w:t>
      </w:r>
      <w:r w:rsidRPr="005A50CF">
        <w:t>Needham</w:t>
      </w:r>
      <w:r w:rsidRPr="006B23AA">
        <w:rPr>
          <w:vertAlign w:val="superscript"/>
        </w:rPr>
        <w:t>1</w:t>
      </w:r>
      <w:r>
        <w:rPr>
          <w:vertAlign w:val="superscript"/>
        </w:rPr>
        <w:t>,2</w:t>
      </w:r>
      <w:r w:rsidRPr="005A50CF">
        <w:t>, Ophelia Papoulas</w:t>
      </w:r>
      <w:r w:rsidRPr="006B23AA">
        <w:rPr>
          <w:vertAlign w:val="superscript"/>
        </w:rPr>
        <w:t>1</w:t>
      </w:r>
      <w:r>
        <w:rPr>
          <w:vertAlign w:val="superscript"/>
        </w:rPr>
        <w:t>,2</w:t>
      </w:r>
      <w:r w:rsidRPr="005A50CF">
        <w:t xml:space="preserve">, </w:t>
      </w:r>
      <w:proofErr w:type="spellStart"/>
      <w:r w:rsidRPr="005A50CF">
        <w:t>Viswanadham</w:t>
      </w:r>
      <w:proofErr w:type="spellEnd"/>
      <w:r w:rsidRPr="005A50CF">
        <w:t xml:space="preserve"> Sridhara</w:t>
      </w:r>
      <w:r>
        <w:rPr>
          <w:vertAlign w:val="superscript"/>
        </w:rPr>
        <w:t>4</w:t>
      </w:r>
      <w:r w:rsidRPr="005A50CF">
        <w:t xml:space="preserve">, </w:t>
      </w:r>
      <w:proofErr w:type="spellStart"/>
      <w:r w:rsidRPr="005A50CF">
        <w:t>Dariy</w:t>
      </w:r>
      <w:r>
        <w:t>a</w:t>
      </w:r>
      <w:proofErr w:type="spellEnd"/>
      <w:r>
        <w:t xml:space="preserve"> K. Sydykova</w:t>
      </w:r>
      <w:r w:rsidRPr="006B23AA">
        <w:rPr>
          <w:vertAlign w:val="superscript"/>
        </w:rPr>
        <w:t>1</w:t>
      </w:r>
      <w:r>
        <w:t>, Christopher J. Marx</w:t>
      </w:r>
      <w:r>
        <w:rPr>
          <w:vertAlign w:val="superscript"/>
        </w:rPr>
        <w:t>3,5,6,7</w:t>
      </w:r>
      <w:r>
        <w:t>, M. Steph</w:t>
      </w:r>
      <w:r w:rsidRPr="005A50CF">
        <w:t>en Trent</w:t>
      </w:r>
      <w:r w:rsidRPr="006B23AA">
        <w:rPr>
          <w:vertAlign w:val="superscript"/>
        </w:rPr>
        <w:t>1</w:t>
      </w:r>
      <w:r>
        <w:rPr>
          <w:vertAlign w:val="superscript"/>
        </w:rPr>
        <w:t>,2,8</w:t>
      </w:r>
      <w:r w:rsidRPr="005A50CF">
        <w:t>, Jeff</w:t>
      </w:r>
      <w:r>
        <w:t>rey E.</w:t>
      </w:r>
      <w:r w:rsidRPr="005A50CF">
        <w:t xml:space="preserve"> Barrick</w:t>
      </w:r>
      <w:r w:rsidRPr="006B23AA">
        <w:rPr>
          <w:vertAlign w:val="superscript"/>
        </w:rPr>
        <w:t>1</w:t>
      </w:r>
      <w:r>
        <w:rPr>
          <w:vertAlign w:val="superscript"/>
        </w:rPr>
        <w:t>,2,4,8</w:t>
      </w:r>
      <w:r w:rsidRPr="006B23AA">
        <w:rPr>
          <w:vertAlign w:val="superscript"/>
        </w:rPr>
        <w:t>#</w:t>
      </w:r>
      <w:r w:rsidRPr="005A50CF">
        <w:t xml:space="preserve">, Edward </w:t>
      </w:r>
      <w:r>
        <w:t xml:space="preserve">M. </w:t>
      </w:r>
      <w:r w:rsidRPr="005A50CF">
        <w:t>Marcotte</w:t>
      </w:r>
      <w:r w:rsidRPr="006B23AA">
        <w:rPr>
          <w:vertAlign w:val="superscript"/>
        </w:rPr>
        <w:t>1</w:t>
      </w:r>
      <w:r>
        <w:rPr>
          <w:vertAlign w:val="superscript"/>
        </w:rPr>
        <w:t>,2,4,8</w:t>
      </w:r>
      <w:r w:rsidRPr="006B23AA">
        <w:rPr>
          <w:vertAlign w:val="superscript"/>
        </w:rPr>
        <w:t>#</w:t>
      </w:r>
      <w:r>
        <w:t xml:space="preserve">, </w:t>
      </w:r>
      <w:r w:rsidRPr="005A50CF">
        <w:t>Claus</w:t>
      </w:r>
      <w:r>
        <w:t xml:space="preserve"> O. Wilke</w:t>
      </w:r>
      <w:r w:rsidRPr="006B23AA">
        <w:rPr>
          <w:vertAlign w:val="superscript"/>
        </w:rPr>
        <w:t>1</w:t>
      </w:r>
      <w:r>
        <w:rPr>
          <w:vertAlign w:val="superscript"/>
        </w:rPr>
        <w:t>,2,4,9</w:t>
      </w:r>
      <w:r w:rsidRPr="006B23AA">
        <w:rPr>
          <w:vertAlign w:val="superscript"/>
        </w:rPr>
        <w:t>#</w:t>
      </w:r>
    </w:p>
    <w:p w14:paraId="5B2EA9F6" w14:textId="77777777" w:rsidR="002248F9" w:rsidRPr="00A00188" w:rsidRDefault="002248F9" w:rsidP="00411563">
      <w:pPr>
        <w:pStyle w:val="BodyText"/>
        <w:spacing w:after="0"/>
      </w:pPr>
      <w:r w:rsidRPr="006B23AA">
        <w:rPr>
          <w:vertAlign w:val="superscript"/>
        </w:rPr>
        <w:t>1</w:t>
      </w:r>
      <w:r>
        <w:t>Institute for Cellular and Molecular Biology, The University of Texas at Austin</w:t>
      </w:r>
      <w:r>
        <w:br/>
      </w:r>
      <w:r>
        <w:rPr>
          <w:vertAlign w:val="superscript"/>
        </w:rPr>
        <w:t>2</w:t>
      </w:r>
      <w:r>
        <w:t>Center for Systems and Synthetic Biology, The University of Texas at Austin</w:t>
      </w:r>
      <w:r>
        <w:br/>
      </w:r>
      <w:r>
        <w:rPr>
          <w:vertAlign w:val="superscript"/>
        </w:rPr>
        <w:t>3</w:t>
      </w:r>
      <w:r>
        <w:t>Department of Organismic and Evolutionary Biology, Harvard University</w:t>
      </w:r>
      <w:r>
        <w:br/>
      </w:r>
      <w:r>
        <w:rPr>
          <w:vertAlign w:val="superscript"/>
        </w:rPr>
        <w:t>4</w:t>
      </w:r>
      <w:r>
        <w:t>Center for Computational Biology and Bioinformatics, The University of Texas at Austin</w:t>
      </w:r>
      <w:r>
        <w:br/>
      </w:r>
      <w:r>
        <w:rPr>
          <w:vertAlign w:val="superscript"/>
        </w:rPr>
        <w:t>5</w:t>
      </w:r>
      <w:r>
        <w:t>Faculty of Arts and Sciences Center for Systems Biology, Harvard University</w:t>
      </w:r>
    </w:p>
    <w:p w14:paraId="283B2DD1" w14:textId="77777777" w:rsidR="002248F9" w:rsidRDefault="002248F9" w:rsidP="00411563">
      <w:pPr>
        <w:pStyle w:val="BodyText"/>
        <w:spacing w:after="0"/>
      </w:pPr>
      <w:r>
        <w:rPr>
          <w:vertAlign w:val="superscript"/>
        </w:rPr>
        <w:t>6</w:t>
      </w:r>
      <w:r>
        <w:t>Department of Biological Sciences, University of Idaho</w:t>
      </w:r>
    </w:p>
    <w:p w14:paraId="0159708A" w14:textId="77777777" w:rsidR="002248F9" w:rsidRDefault="002248F9" w:rsidP="002248F9">
      <w:pPr>
        <w:pStyle w:val="BodyText"/>
        <w:rPr>
          <w:vertAlign w:val="superscript"/>
        </w:rPr>
      </w:pPr>
      <w:r w:rsidRPr="00A92572">
        <w:rPr>
          <w:vertAlign w:val="superscript"/>
        </w:rPr>
        <w:t>7</w:t>
      </w:r>
      <w:r>
        <w:t>Institute for Bioinformatics and Evolutionary Studies, University of Idaho</w:t>
      </w:r>
      <w:r>
        <w:br/>
      </w:r>
      <w:r>
        <w:rPr>
          <w:vertAlign w:val="superscript"/>
        </w:rPr>
        <w:t>8</w:t>
      </w:r>
      <w:r>
        <w:t>Department of Molecular Biosciences, The University of Texas at Austin</w:t>
      </w:r>
      <w:r>
        <w:br/>
      </w:r>
      <w:r>
        <w:rPr>
          <w:vertAlign w:val="superscript"/>
        </w:rPr>
        <w:t>9</w:t>
      </w:r>
      <w:r>
        <w:t>Department of Integrative Biology, The University of Texas at Austin</w:t>
      </w:r>
    </w:p>
    <w:p w14:paraId="5F3F07CB" w14:textId="77777777" w:rsidR="002248F9" w:rsidRDefault="002248F9" w:rsidP="002248F9">
      <w:pPr>
        <w:pStyle w:val="BodyText"/>
      </w:pPr>
      <w:r>
        <w:rPr>
          <w:vertAlign w:val="superscript"/>
        </w:rPr>
        <w:t>@</w:t>
      </w:r>
      <w:r w:rsidRPr="00A92572">
        <w:t>C</w:t>
      </w:r>
      <w:r>
        <w:t xml:space="preserve">urrent address: </w:t>
      </w:r>
      <w:proofErr w:type="spellStart"/>
      <w:r>
        <w:t>KnipBio</w:t>
      </w:r>
      <w:proofErr w:type="spellEnd"/>
      <w:r>
        <w:t xml:space="preserve"> Inc., Harvard, MA</w:t>
      </w:r>
    </w:p>
    <w:p w14:paraId="101AD04A" w14:textId="77777777" w:rsidR="002248F9" w:rsidRPr="00A00188" w:rsidRDefault="002248F9" w:rsidP="002248F9">
      <w:pPr>
        <w:pStyle w:val="BodyText"/>
      </w:pPr>
      <w:r>
        <w:rPr>
          <w:vertAlign w:val="superscript"/>
        </w:rPr>
        <w:t>*</w:t>
      </w:r>
      <w:r>
        <w:t>Current address: Department of Biological Engineering, Massachusetts Institute of Technology</w:t>
      </w:r>
    </w:p>
    <w:p w14:paraId="6FB56825" w14:textId="77777777" w:rsidR="00067B71" w:rsidRDefault="005A50CF" w:rsidP="00067B71">
      <w:pPr>
        <w:pStyle w:val="Heading2"/>
      </w:pPr>
      <w:r>
        <w:t>Abstract</w:t>
      </w:r>
    </w:p>
    <w:p w14:paraId="1D69354D" w14:textId="005C894B" w:rsidR="008C325D" w:rsidRDefault="00BC006C" w:rsidP="00067B71">
      <w:r>
        <w:t xml:space="preserve">How do bacteria regulate their </w:t>
      </w:r>
      <w:r w:rsidR="00B77979">
        <w:t>cell</w:t>
      </w:r>
      <w:r w:rsidR="006B2826">
        <w:t>ular</w:t>
      </w:r>
      <w:r w:rsidR="00B77979">
        <w:t xml:space="preserve"> physiology</w:t>
      </w:r>
      <w:r w:rsidR="00362432">
        <w:t xml:space="preserve"> </w:t>
      </w:r>
      <w:r>
        <w:t xml:space="preserve">in response </w:t>
      </w:r>
      <w:r w:rsidR="00362432">
        <w:t>to changes in growth conditions</w:t>
      </w:r>
      <w:r>
        <w:t xml:space="preserve">? </w:t>
      </w:r>
      <w:r w:rsidR="00B47A45">
        <w:t>T</w:t>
      </w:r>
      <w:r>
        <w:t>he physiological response of cells to environmental changes</w:t>
      </w:r>
      <w:r w:rsidR="00B47A45">
        <w:t xml:space="preserve"> is commonly studied</w:t>
      </w:r>
      <w:r>
        <w:t xml:space="preserve"> but </w:t>
      </w:r>
      <w:r w:rsidR="00B47A45">
        <w:t>rarely</w:t>
      </w:r>
      <w:r w:rsidR="00B77979">
        <w:t xml:space="preserve"> </w:t>
      </w:r>
      <w:r w:rsidR="00B47A45">
        <w:t xml:space="preserve">in a </w:t>
      </w:r>
      <w:r w:rsidR="00B77979">
        <w:t>comprehensive</w:t>
      </w:r>
      <w:r w:rsidR="00B47A45">
        <w:t xml:space="preserve"> manner</w:t>
      </w:r>
      <w:r w:rsidR="00B77979">
        <w:t xml:space="preserve">. </w:t>
      </w:r>
      <w:r w:rsidR="00B47A45">
        <w:t xml:space="preserve">Even systems-level </w:t>
      </w:r>
      <w:r w:rsidR="00B77979">
        <w:t xml:space="preserve">studies </w:t>
      </w:r>
      <w:r w:rsidR="00B47A45">
        <w:t xml:space="preserve">typically </w:t>
      </w:r>
      <w:r w:rsidR="00B77979">
        <w:t>measure</w:t>
      </w:r>
      <w:r w:rsidR="00366D25">
        <w:t xml:space="preserve"> </w:t>
      </w:r>
      <w:r w:rsidR="00AE69C8">
        <w:t xml:space="preserve">only </w:t>
      </w:r>
      <w:r w:rsidR="00366D25">
        <w:t xml:space="preserve">one type of genome-wide data </w:t>
      </w:r>
      <w:r w:rsidR="00B77979">
        <w:t xml:space="preserve">and, </w:t>
      </w:r>
      <w:r w:rsidR="00366D25">
        <w:t>due to technical limitations, often</w:t>
      </w:r>
      <w:r w:rsidR="00165989">
        <w:t xml:space="preserve"> </w:t>
      </w:r>
      <w:r w:rsidR="004315ED">
        <w:t>do</w:t>
      </w:r>
      <w:r w:rsidR="0097451E">
        <w:t xml:space="preserve"> </w:t>
      </w:r>
      <w:r w:rsidR="00165989">
        <w:t>n</w:t>
      </w:r>
      <w:r w:rsidR="0097451E">
        <w:t>o</w:t>
      </w:r>
      <w:r w:rsidR="00165989">
        <w:t xml:space="preserve">t </w:t>
      </w:r>
      <w:r w:rsidR="004315ED">
        <w:t>include</w:t>
      </w:r>
      <w:r w:rsidR="00165989">
        <w:t xml:space="preserve"> </w:t>
      </w:r>
      <w:r w:rsidR="004315ED">
        <w:t xml:space="preserve">certain </w:t>
      </w:r>
      <w:r w:rsidR="00B47A45">
        <w:t xml:space="preserve">classes </w:t>
      </w:r>
      <w:r w:rsidR="00165989">
        <w:t>of molecules within the genome-wide data they measure</w:t>
      </w:r>
      <w:r w:rsidR="00366D25">
        <w:t xml:space="preserve">. </w:t>
      </w:r>
      <w:r>
        <w:t xml:space="preserve">Here, we present a detailed characterization of </w:t>
      </w:r>
      <w:r w:rsidRPr="005D60A1">
        <w:rPr>
          <w:i/>
        </w:rPr>
        <w:t>E</w:t>
      </w:r>
      <w:r w:rsidR="0097451E">
        <w:rPr>
          <w:i/>
        </w:rPr>
        <w:t>scherichia</w:t>
      </w:r>
      <w:r w:rsidRPr="005D60A1">
        <w:rPr>
          <w:i/>
        </w:rPr>
        <w:t xml:space="preserve"> coli</w:t>
      </w:r>
      <w:r>
        <w:t xml:space="preserve"> growth and starvation over a time-course lasting two weeks.  We</w:t>
      </w:r>
      <w:r w:rsidR="00366D25">
        <w:t xml:space="preserve"> measure</w:t>
      </w:r>
      <w:r>
        <w:t>d</w:t>
      </w:r>
      <w:r w:rsidR="00366D25">
        <w:t xml:space="preserve"> </w:t>
      </w:r>
      <w:r w:rsidR="00912B30">
        <w:t xml:space="preserve">multiple cellular </w:t>
      </w:r>
      <w:r w:rsidR="004315ED">
        <w:t>components</w:t>
      </w:r>
      <w:r>
        <w:t>,</w:t>
      </w:r>
      <w:r w:rsidR="004315ED">
        <w:t xml:space="preserve"> </w:t>
      </w:r>
      <w:r w:rsidR="00912B30">
        <w:t>including</w:t>
      </w:r>
      <w:r w:rsidR="00366D25">
        <w:t xml:space="preserve"> </w:t>
      </w:r>
      <w:r w:rsidR="00912B30">
        <w:t>RNA and protein</w:t>
      </w:r>
      <w:r>
        <w:t>s,</w:t>
      </w:r>
      <w:r w:rsidR="00912B30">
        <w:t xml:space="preserve"> with deep genomic coverage</w:t>
      </w:r>
      <w:r w:rsidR="00951964">
        <w:t xml:space="preserve">. </w:t>
      </w:r>
      <w:r>
        <w:t>In addition,</w:t>
      </w:r>
      <w:r w:rsidR="00F058F7">
        <w:t xml:space="preserve"> we </w:t>
      </w:r>
      <w:r w:rsidR="00951964">
        <w:t>measure</w:t>
      </w:r>
      <w:r w:rsidR="00165989">
        <w:t>d</w:t>
      </w:r>
      <w:r w:rsidR="00951964">
        <w:t xml:space="preserve"> lipid modification</w:t>
      </w:r>
      <w:r w:rsidR="00912B30">
        <w:t>s</w:t>
      </w:r>
      <w:r w:rsidR="00951964">
        <w:t xml:space="preserve"> </w:t>
      </w:r>
      <w:r>
        <w:t>and</w:t>
      </w:r>
      <w:r w:rsidR="00951964">
        <w:t xml:space="preserve"> flux through central metabolism</w:t>
      </w:r>
      <w:r w:rsidR="00CF3666">
        <w:t>, further expanding the completeness of our dataset</w:t>
      </w:r>
      <w:r w:rsidR="00951964">
        <w:t xml:space="preserve">. </w:t>
      </w:r>
      <w:r w:rsidR="002248F9">
        <w:t>W</w:t>
      </w:r>
      <w:r w:rsidR="00530EFA">
        <w:t xml:space="preserve">e chose </w:t>
      </w:r>
      <w:r w:rsidR="004315ED">
        <w:t xml:space="preserve">glucose-limited minimal </w:t>
      </w:r>
      <w:r w:rsidR="00530EFA">
        <w:t>medi</w:t>
      </w:r>
      <w:r w:rsidR="002248F9">
        <w:t>um</w:t>
      </w:r>
      <w:r w:rsidR="00530EFA">
        <w:t xml:space="preserve"> conditions</w:t>
      </w:r>
      <w:r w:rsidR="00434605">
        <w:t>,</w:t>
      </w:r>
      <w:r w:rsidR="00530EFA">
        <w:t xml:space="preserve"> such that </w:t>
      </w:r>
      <w:r w:rsidR="004315ED">
        <w:t xml:space="preserve">most </w:t>
      </w:r>
      <w:r w:rsidR="00530EFA">
        <w:t>cells s</w:t>
      </w:r>
      <w:r w:rsidR="00293C5E">
        <w:t xml:space="preserve">urvive starvation and </w:t>
      </w:r>
      <w:r w:rsidR="0083660D">
        <w:t>mutant</w:t>
      </w:r>
      <w:r w:rsidR="00293C5E">
        <w:t xml:space="preserve">, </w:t>
      </w:r>
      <w:r w:rsidR="0083660D">
        <w:t xml:space="preserve">dividing </w:t>
      </w:r>
      <w:r w:rsidR="00AE69C8">
        <w:t xml:space="preserve">cell </w:t>
      </w:r>
      <w:r w:rsidR="0083660D">
        <w:t>populations do not emerge</w:t>
      </w:r>
      <w:r w:rsidR="00AE69C8">
        <w:t xml:space="preserve"> on this timescale</w:t>
      </w:r>
      <w:r w:rsidR="00293C5E">
        <w:t>.</w:t>
      </w:r>
      <w:r w:rsidR="0083660D">
        <w:t xml:space="preserve"> </w:t>
      </w:r>
      <w:r w:rsidR="00293C5E">
        <w:t>T</w:t>
      </w:r>
      <w:r w:rsidR="0083660D">
        <w:t>hus</w:t>
      </w:r>
      <w:r w:rsidR="004315ED">
        <w:t>,</w:t>
      </w:r>
      <w:r w:rsidR="0083660D">
        <w:t xml:space="preserve"> our study </w:t>
      </w:r>
      <w:r w:rsidR="00293C5E">
        <w:t>focuses on</w:t>
      </w:r>
      <w:r w:rsidR="00843F3C">
        <w:t xml:space="preserve"> the</w:t>
      </w:r>
      <w:r w:rsidR="00293C5E">
        <w:t xml:space="preserve"> </w:t>
      </w:r>
      <w:r w:rsidR="0083660D">
        <w:t>physiological response</w:t>
      </w:r>
      <w:r w:rsidR="00434605">
        <w:t xml:space="preserve"> of</w:t>
      </w:r>
      <w:r w:rsidR="00293C5E">
        <w:t xml:space="preserve"> </w:t>
      </w:r>
      <w:r w:rsidR="00434605" w:rsidRPr="00293C5E">
        <w:rPr>
          <w:i/>
        </w:rPr>
        <w:t>E</w:t>
      </w:r>
      <w:r w:rsidR="0097451E">
        <w:rPr>
          <w:i/>
        </w:rPr>
        <w:t>.</w:t>
      </w:r>
      <w:r w:rsidR="00434605" w:rsidRPr="00293C5E">
        <w:rPr>
          <w:i/>
        </w:rPr>
        <w:t xml:space="preserve"> coli</w:t>
      </w:r>
      <w:r w:rsidR="00434605">
        <w:t xml:space="preserve"> </w:t>
      </w:r>
      <w:r w:rsidR="005D60A1" w:rsidRPr="005D60A1">
        <w:t>to starvation</w:t>
      </w:r>
      <w:r w:rsidR="00434605">
        <w:t xml:space="preserve">, not on the adaptation of </w:t>
      </w:r>
      <w:r w:rsidR="00293C5E" w:rsidRPr="00293C5E">
        <w:rPr>
          <w:i/>
        </w:rPr>
        <w:t>E. coli</w:t>
      </w:r>
      <w:r w:rsidR="0083660D">
        <w:t xml:space="preserve"> to </w:t>
      </w:r>
      <w:r w:rsidR="004315ED">
        <w:t xml:space="preserve">utilize </w:t>
      </w:r>
      <w:r w:rsidR="0083660D">
        <w:t xml:space="preserve">alternative </w:t>
      </w:r>
      <w:proofErr w:type="gramStart"/>
      <w:r w:rsidR="00665D55">
        <w:t>nutrients</w:t>
      </w:r>
      <w:proofErr w:type="gramEnd"/>
      <w:r w:rsidR="00665D55">
        <w:t xml:space="preserve"> as was the case in previous long-term starvation studies</w:t>
      </w:r>
      <w:r w:rsidR="0083660D">
        <w:t xml:space="preserve">. </w:t>
      </w:r>
      <w:r w:rsidR="00293C5E">
        <w:t xml:space="preserve"> </w:t>
      </w:r>
      <w:r w:rsidR="002248F9">
        <w:t>By</w:t>
      </w:r>
      <w:r w:rsidR="0013323E">
        <w:t xml:space="preserve"> comparing and contrasting our</w:t>
      </w:r>
      <w:r w:rsidR="00293C5E">
        <w:t xml:space="preserve"> </w:t>
      </w:r>
      <w:proofErr w:type="spellStart"/>
      <w:r w:rsidR="00293C5E">
        <w:t>transcriptomic</w:t>
      </w:r>
      <w:proofErr w:type="spellEnd"/>
      <w:r w:rsidR="00293C5E">
        <w:t xml:space="preserve"> and proteomic data</w:t>
      </w:r>
      <w:r w:rsidR="00947A8C">
        <w:t>,</w:t>
      </w:r>
      <w:r w:rsidR="00293C5E">
        <w:t xml:space="preserve"> </w:t>
      </w:r>
      <w:r w:rsidR="00947A8C">
        <w:t xml:space="preserve">we </w:t>
      </w:r>
      <w:r w:rsidR="00D224DF">
        <w:t xml:space="preserve">have </w:t>
      </w:r>
      <w:r w:rsidR="00947A8C">
        <w:t xml:space="preserve">found that </w:t>
      </w:r>
      <w:r w:rsidR="008C325D">
        <w:t>post-transcriptional regulation, such as protein degradation, can contribute to important differences in protein expression</w:t>
      </w:r>
      <w:r w:rsidR="00947A8C">
        <w:t xml:space="preserve"> and </w:t>
      </w:r>
      <w:r w:rsidR="0013323E">
        <w:t>physiological regulation</w:t>
      </w:r>
      <w:r w:rsidR="00947A8C">
        <w:t xml:space="preserve">. </w:t>
      </w:r>
      <w:r w:rsidR="00947A8C" w:rsidRPr="005C70E6">
        <w:t xml:space="preserve">We </w:t>
      </w:r>
      <w:r w:rsidR="00D224DF" w:rsidRPr="005C70E6">
        <w:t xml:space="preserve">have </w:t>
      </w:r>
      <w:r w:rsidR="00947A8C" w:rsidRPr="005C70E6">
        <w:t>also found</w:t>
      </w:r>
      <w:r w:rsidR="008C325D" w:rsidRPr="005C70E6">
        <w:t xml:space="preserve"> that mRNAs </w:t>
      </w:r>
      <w:r w:rsidR="00D224DF" w:rsidRPr="005C70E6">
        <w:t>a</w:t>
      </w:r>
      <w:r w:rsidR="00FA6EAE" w:rsidRPr="005C70E6">
        <w:t>re</w:t>
      </w:r>
      <w:r w:rsidR="008C325D" w:rsidRPr="005C70E6">
        <w:t xml:space="preserve"> widely </w:t>
      </w:r>
      <w:proofErr w:type="gramStart"/>
      <w:r w:rsidR="008C325D" w:rsidRPr="005C70E6">
        <w:t>down-regulated</w:t>
      </w:r>
      <w:proofErr w:type="gramEnd"/>
      <w:r w:rsidR="008C325D" w:rsidRPr="005C70E6">
        <w:t xml:space="preserve"> in response to glucose starvation</w:t>
      </w:r>
      <w:r w:rsidR="00C82D25" w:rsidRPr="005C70E6">
        <w:t>,</w:t>
      </w:r>
      <w:r w:rsidR="008C325D" w:rsidRPr="005C70E6">
        <w:t xml:space="preserve"> presumably as a strategy for reducing new protein synthesis.</w:t>
      </w:r>
      <w:r w:rsidR="008C325D">
        <w:t xml:space="preserve"> </w:t>
      </w:r>
      <w:r w:rsidR="002248F9">
        <w:t>Finally</w:t>
      </w:r>
      <w:r w:rsidR="008C325D">
        <w:t xml:space="preserve">, we outline a novel strategy for sorting expression profiles based upon basic behaviors in an unbiased manner that </w:t>
      </w:r>
      <w:r w:rsidR="00665D55">
        <w:t xml:space="preserve">also </w:t>
      </w:r>
      <w:r w:rsidR="008C325D">
        <w:t>takes into account experimental error.</w:t>
      </w:r>
    </w:p>
    <w:p w14:paraId="682E8723" w14:textId="77777777" w:rsidR="005A50CF" w:rsidRDefault="005A50CF">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p>
    <w:p w14:paraId="5C034472" w14:textId="77777777" w:rsidR="00B05A6C" w:rsidRDefault="00BA5B3C" w:rsidP="00263053">
      <w:pPr>
        <w:pStyle w:val="Heading1"/>
      </w:pPr>
      <w:r>
        <w:lastRenderedPageBreak/>
        <w:t>Introduction</w:t>
      </w:r>
    </w:p>
    <w:p w14:paraId="0465B77D" w14:textId="153F0ED6" w:rsidR="00B05A6C" w:rsidRDefault="00776862" w:rsidP="00B05A6C">
      <w:pPr>
        <w:pStyle w:val="NoSpacing"/>
      </w:pPr>
      <w:r>
        <w:t xml:space="preserve">Many </w:t>
      </w:r>
      <w:r w:rsidR="00B05A6C">
        <w:t>global changes in cellular physiology occur during the growth of a typical laboratory culture of a microorganism</w:t>
      </w:r>
      <w:r w:rsidR="00774C5F">
        <w:t>,</w:t>
      </w:r>
      <w:r w:rsidR="00B05A6C">
        <w:t xml:space="preserve"> such </w:t>
      </w:r>
      <w:r w:rsidR="002248F9">
        <w:t xml:space="preserve">as </w:t>
      </w:r>
      <w:r w:rsidR="002248F9" w:rsidRPr="00EE3AEA">
        <w:rPr>
          <w:i/>
        </w:rPr>
        <w:t>E</w:t>
      </w:r>
      <w:r w:rsidR="002248F9">
        <w:rPr>
          <w:i/>
        </w:rPr>
        <w:t>scherichia</w:t>
      </w:r>
      <w:r w:rsidR="002248F9" w:rsidRPr="00EE3AEA">
        <w:rPr>
          <w:i/>
        </w:rPr>
        <w:t xml:space="preserve"> coli</w:t>
      </w:r>
      <w:r w:rsidR="002248F9">
        <w:rPr>
          <w:i/>
        </w:rPr>
        <w:t>,</w:t>
      </w:r>
      <w:r w:rsidR="002248F9">
        <w:t xml:space="preserve"> as it transitions from an exponential rate of cell division to a stationary phase where it eventually ceases dividing as nutrients </w:t>
      </w:r>
      <w:r w:rsidR="00FD03A3">
        <w:t>become</w:t>
      </w:r>
      <w:r w:rsidR="002248F9">
        <w:t xml:space="preserve"> exhausted</w:t>
      </w:r>
      <w:r w:rsidR="002248F9" w:rsidRPr="00EE3AEA" w:rsidDel="002248F9">
        <w:rPr>
          <w:i/>
        </w:rPr>
        <w:t xml:space="preserve"> </w:t>
      </w:r>
      <w:r w:rsidR="0005168B">
        <w:fldChar w:fldCharType="begin"/>
      </w:r>
      <w:r w:rsidR="00B05A6C">
        <w:instrText xml:space="preserve"> ADDIN ZOTERO_ITEM CSL_CITATION {"citationID":"1tlsiu54ck","properties":{"formattedCitation":"(Neidhardt and Curtiss, 1996)","plainCitation":"(Neidhardt and Curtiss, 1996)"},"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05168B">
        <w:fldChar w:fldCharType="separate"/>
      </w:r>
      <w:r w:rsidR="00B05A6C">
        <w:rPr>
          <w:noProof/>
        </w:rPr>
        <w:t>(Neidhardt and Curtiss, 1996)</w:t>
      </w:r>
      <w:r w:rsidR="0005168B">
        <w:fldChar w:fldCharType="end"/>
      </w:r>
      <w:r w:rsidR="00B05A6C">
        <w:t xml:space="preserve">. However, </w:t>
      </w:r>
      <w:r>
        <w:t xml:space="preserve">how </w:t>
      </w:r>
      <w:r w:rsidR="00B05A6C">
        <w:t xml:space="preserve">these changes </w:t>
      </w:r>
      <w:r>
        <w:t xml:space="preserve">affect </w:t>
      </w:r>
      <w:r w:rsidR="00B05A6C">
        <w:t>sp</w:t>
      </w:r>
      <w:r w:rsidR="00B05A6C">
        <w:t>e</w:t>
      </w:r>
      <w:r w:rsidR="00B05A6C">
        <w:t>cific cellular components and proc</w:t>
      </w:r>
      <w:r>
        <w:t xml:space="preserve">esses </w:t>
      </w:r>
      <w:r w:rsidR="00B05A6C">
        <w:t xml:space="preserve">is not </w:t>
      </w:r>
      <w:r>
        <w:t xml:space="preserve">fully </w:t>
      </w:r>
      <w:r w:rsidR="006A50FA">
        <w:t>known</w:t>
      </w:r>
      <w:r w:rsidR="00B05A6C">
        <w:t xml:space="preserve">. </w:t>
      </w:r>
      <w:r w:rsidR="006A50FA">
        <w:t>Existing</w:t>
      </w:r>
      <w:r w:rsidR="00263053">
        <w:t xml:space="preserve"> </w:t>
      </w:r>
      <w:r w:rsidR="00B95052">
        <w:t>surveys</w:t>
      </w:r>
      <w:r w:rsidR="00D16365">
        <w:t xml:space="preserve">, even if </w:t>
      </w:r>
      <w:r w:rsidR="00573C61">
        <w:t>co</w:t>
      </w:r>
      <w:r w:rsidR="00573C61">
        <w:t>n</w:t>
      </w:r>
      <w:r w:rsidR="00573C61">
        <w:t xml:space="preserve">ducted </w:t>
      </w:r>
      <w:r w:rsidR="00D16365">
        <w:t xml:space="preserve">at the genome </w:t>
      </w:r>
      <w:r w:rsidR="00B05A6C">
        <w:t>scale</w:t>
      </w:r>
      <w:r w:rsidR="00D16365">
        <w:t>, tend to have limited completeness</w:t>
      </w:r>
      <w:r>
        <w:t>,</w:t>
      </w:r>
      <w:r w:rsidR="00B05A6C">
        <w:t xml:space="preserve"> in at least two ways. First, most studies </w:t>
      </w:r>
      <w:r w:rsidR="00720479">
        <w:t>collect</w:t>
      </w:r>
      <w:r w:rsidR="00B05A6C">
        <w:t xml:space="preserve"> only one type of genome-scale data.</w:t>
      </w:r>
      <w:r w:rsidR="005526EE">
        <w:t xml:space="preserve"> For example, they either measure changes in expression, through RNA or protein levels, or they measure changes in metab</w:t>
      </w:r>
      <w:r w:rsidR="005526EE">
        <w:t>o</w:t>
      </w:r>
      <w:r w:rsidR="005526EE">
        <w:t xml:space="preserve">lites. </w:t>
      </w:r>
      <w:r w:rsidR="00B05A6C">
        <w:t>Second, technological limitations often prevent the detection of some subset of mol</w:t>
      </w:r>
      <w:r w:rsidR="00B05A6C">
        <w:t>e</w:t>
      </w:r>
      <w:r w:rsidR="00B05A6C">
        <w:t>cules in a category of interest. For example, small bacterial RNA</w:t>
      </w:r>
      <w:r w:rsidR="00720479">
        <w:t xml:space="preserve">s </w:t>
      </w:r>
      <w:r w:rsidR="00B05A6C">
        <w:t>with key roles in regul</w:t>
      </w:r>
      <w:r w:rsidR="00B05A6C">
        <w:t>a</w:t>
      </w:r>
      <w:r w:rsidR="00B05A6C">
        <w:t xml:space="preserve">tion </w:t>
      </w:r>
      <w:r w:rsidR="00720479">
        <w:t xml:space="preserve">may be </w:t>
      </w:r>
      <w:r w:rsidR="00B05A6C">
        <w:t xml:space="preserve">lost </w:t>
      </w:r>
      <w:r w:rsidR="00720479">
        <w:t xml:space="preserve">from a sample </w:t>
      </w:r>
      <w:r w:rsidR="00B05A6C">
        <w:t>when using typical methods</w:t>
      </w:r>
      <w:r w:rsidR="00720479">
        <w:t xml:space="preserve"> to purify “total” RNA from cells</w:t>
      </w:r>
      <w:r w:rsidR="00B05A6C">
        <w:t xml:space="preserve"> </w:t>
      </w:r>
      <w:r w:rsidR="0005168B">
        <w:fldChar w:fldCharType="begin"/>
      </w:r>
      <w:r w:rsidR="00B05A6C">
        <w:instrText xml:space="preserve"> ADDIN ZOTERO_ITEM CSL_CITATION {"citationID":"1260t5c5bk","properties":{"formattedCitation":"(Stead et al.,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B05A6C">
        <w:rPr>
          <w:rFonts w:ascii="Times New Roman" w:hAnsi="Times New Roman" w:cs="Times New Roman"/>
        </w:rPr>
        <w:instrText> </w:instrText>
      </w:r>
      <w:r w:rsidR="00B05A6C">
        <w:instrText>min) and less expensively (</w:instrText>
      </w:r>
      <w:r w:rsidR="00B05A6C">
        <w:rPr>
          <w:rFonts w:ascii="Monaco" w:hAnsi="Monaco" w:cs="Monaco"/>
        </w:rPr>
        <w:instrText>∼</w:instrText>
      </w:r>
      <w:r w:rsidR="00B05A6C">
        <w:instrText>3 cents/sample) than any of the currently available RNA isolation methods. In fact, none of the bacterial RNA isolation methods, including the commercial kits, are effective in recovering all species of intracellular RNAs (76-5700</w:instrText>
      </w:r>
      <w:r w:rsidR="00B05A6C">
        <w:rPr>
          <w:rFonts w:ascii="Times New Roman" w:hAnsi="Times New Roman" w:cs="Times New Roman"/>
        </w:rPr>
        <w:instrText> </w:instrText>
      </w:r>
      <w:r w:rsidR="00B05A6C">
        <w:instrText xml:space="preserve">nt) with equal efficiency, which can lead to biased results in genome-wide studies involving microarray or RNAseq analysis. The RNAsnap™ procedure yields </w:instrText>
      </w:r>
      <w:r w:rsidR="00B05A6C">
        <w:rPr>
          <w:rFonts w:ascii="Monaco" w:hAnsi="Monaco" w:cs="Monaco"/>
        </w:rPr>
        <w:instrText>∼</w:instrText>
      </w:r>
      <w:r w:rsidR="00B05A6C">
        <w:instrText>60</w:instrText>
      </w:r>
      <w:r w:rsidR="00B05A6C">
        <w:rPr>
          <w:rFonts w:ascii="Times New Roman" w:hAnsi="Times New Roman" w:cs="Times New Roman"/>
        </w:rPr>
        <w:instrText> </w:instrText>
      </w:r>
      <w:r w:rsidR="00B05A6C">
        <w:instrText>µg of RNA from 10(8) Escherichia coli cells that can be used directly for northern analysis without any further purification. Based on a comparative analysis of specific transcripts ranging in size from 76 to 5700</w:instrText>
      </w:r>
      <w:r w:rsidR="00B05A6C">
        <w:rPr>
          <w:rFonts w:ascii="Times New Roman" w:hAnsi="Times New Roman" w:cs="Times New Roman"/>
        </w:rPr>
        <w:instrText> </w:instrText>
      </w:r>
      <w:r w:rsidR="00B05A6C">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05168B">
        <w:fldChar w:fldCharType="separate"/>
      </w:r>
      <w:r w:rsidR="00B05A6C">
        <w:rPr>
          <w:noProof/>
        </w:rPr>
        <w:t>(Stead et al., 2012)</w:t>
      </w:r>
      <w:r w:rsidR="0005168B">
        <w:fldChar w:fldCharType="end"/>
      </w:r>
      <w:r w:rsidR="00D16365">
        <w:t>. Furthermore, DNA microarray-</w:t>
      </w:r>
      <w:r w:rsidR="00B05A6C">
        <w:t>based methods for</w:t>
      </w:r>
      <w:r>
        <w:t xml:space="preserve"> profiling gene e</w:t>
      </w:r>
      <w:r>
        <w:t>x</w:t>
      </w:r>
      <w:r>
        <w:t>pression can</w:t>
      </w:r>
      <w:r w:rsidR="00B05A6C">
        <w:t xml:space="preserve"> only detect specific RNA sequences depending on the design of their probes, whereas RNA-</w:t>
      </w:r>
      <w:proofErr w:type="spellStart"/>
      <w:r w:rsidR="00B05A6C">
        <w:t>seq</w:t>
      </w:r>
      <w:proofErr w:type="spellEnd"/>
      <w:r w:rsidR="00B05A6C">
        <w:t xml:space="preserve"> </w:t>
      </w:r>
      <w:proofErr w:type="spellStart"/>
      <w:r w:rsidR="00B05A6C">
        <w:t>transcriptomic</w:t>
      </w:r>
      <w:proofErr w:type="spellEnd"/>
      <w:r w:rsidR="00B05A6C">
        <w:t xml:space="preserve"> methods theoretically recover all RNA species in a sample </w:t>
      </w:r>
      <w:r w:rsidR="0005168B">
        <w:fldChar w:fldCharType="begin"/>
      </w:r>
      <w:r w:rsidR="00B05A6C">
        <w:instrText xml:space="preserve"> ADDIN ZOTERO_ITEM CSL_CITATION {"citationID":"1f7d28fcni","properties":{"formattedCitation":"(Wang et al., 2009)","plainCitation":"(Wang et al., 2009)"},"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05168B">
        <w:fldChar w:fldCharType="separate"/>
      </w:r>
      <w:r w:rsidR="00B05A6C">
        <w:rPr>
          <w:noProof/>
        </w:rPr>
        <w:t>(Wang et al., 2009)</w:t>
      </w:r>
      <w:r w:rsidR="0005168B">
        <w:fldChar w:fldCharType="end"/>
      </w:r>
      <w:r w:rsidR="00B05A6C">
        <w:t>. Similarly, in proteomics, 2-D gel electrophoresis approaches typically detect many fewer proteins than newer mass spectrometry based shotgun methods</w:t>
      </w:r>
      <w:r w:rsidR="008F0DD3">
        <w:t xml:space="preserve"> </w:t>
      </w:r>
      <w:r w:rsidR="0005168B" w:rsidRPr="008F0DD3">
        <w:rPr>
          <w:color w:val="auto"/>
        </w:rPr>
        <w:fldChar w:fldCharType="begin"/>
      </w:r>
      <w:r w:rsidR="008F0DD3" w:rsidRPr="008F0DD3">
        <w:rPr>
          <w:color w:val="auto"/>
        </w:rPr>
        <w:instrText xml:space="preserve"> ADDIN ZOTERO_ITEM CSL_CITATION {"citationID":"1njf7tod87","properties":{"formattedCitation":"{\\rtf (Soares et al., 2013; Wi\\uc0\\u347{}niewski and Rakus, n.d.)}","plainCitation":"(Soares et al., 2013; Wiśniewski and Rakus, n.d.)"},"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05168B" w:rsidRPr="008F0DD3">
        <w:rPr>
          <w:color w:val="auto"/>
        </w:rPr>
        <w:fldChar w:fldCharType="separate"/>
      </w:r>
      <w:r w:rsidR="008F0DD3" w:rsidRPr="008F0DD3">
        <w:rPr>
          <w:rFonts w:eastAsia="Times New Roman" w:cs="Times New Roman"/>
          <w:color w:val="auto"/>
        </w:rPr>
        <w:t>(So</w:t>
      </w:r>
      <w:r w:rsidR="008F0DD3" w:rsidRPr="008F0DD3">
        <w:rPr>
          <w:rFonts w:eastAsia="Times New Roman" w:cs="Times New Roman"/>
          <w:color w:val="auto"/>
        </w:rPr>
        <w:t>a</w:t>
      </w:r>
      <w:r w:rsidR="008F0DD3" w:rsidRPr="008F0DD3">
        <w:rPr>
          <w:rFonts w:eastAsia="Times New Roman" w:cs="Times New Roman"/>
          <w:color w:val="auto"/>
        </w:rPr>
        <w:t xml:space="preserve">res et al., 2013; Wiśniewski and Rakus, </w:t>
      </w:r>
      <w:r w:rsidR="008F0DD3">
        <w:rPr>
          <w:rFonts w:eastAsia="Times New Roman" w:cs="Times New Roman"/>
          <w:color w:val="auto"/>
        </w:rPr>
        <w:t>2014</w:t>
      </w:r>
      <w:r w:rsidR="008F0DD3" w:rsidRPr="008F0DD3">
        <w:rPr>
          <w:rFonts w:eastAsia="Times New Roman" w:cs="Times New Roman"/>
          <w:color w:val="auto"/>
        </w:rPr>
        <w:t>)</w:t>
      </w:r>
      <w:r w:rsidR="0005168B" w:rsidRPr="008F0DD3">
        <w:rPr>
          <w:color w:val="auto"/>
        </w:rPr>
        <w:fldChar w:fldCharType="end"/>
      </w:r>
      <w:r w:rsidR="008F0DD3" w:rsidRPr="008F0DD3">
        <w:rPr>
          <w:color w:val="auto"/>
        </w:rPr>
        <w:t>.</w:t>
      </w:r>
      <w:r w:rsidR="008F0DD3">
        <w:t xml:space="preserve"> </w:t>
      </w:r>
    </w:p>
    <w:p w14:paraId="4D3CE35E" w14:textId="77777777" w:rsidR="00B05A6C" w:rsidRDefault="00B05A6C" w:rsidP="006C6960">
      <w:pPr>
        <w:pStyle w:val="NoSpacing"/>
      </w:pPr>
    </w:p>
    <w:p w14:paraId="33EB6664" w14:textId="6BBE90ED" w:rsidR="00B05A6C" w:rsidRPr="00B05A6C" w:rsidRDefault="00776862" w:rsidP="00B05A6C">
      <w:pPr>
        <w:pStyle w:val="NoSpacing"/>
      </w:pPr>
      <w:r>
        <w:t>Moreover, w</w:t>
      </w:r>
      <w:r w:rsidR="00774C5F">
        <w:t>hile the short-</w:t>
      </w:r>
      <w:r w:rsidR="00B05A6C" w:rsidRPr="00B05A6C">
        <w:t xml:space="preserve">term changes in cellular physiology that occur in a laboratory culture of </w:t>
      </w:r>
      <w:r w:rsidR="00B05A6C" w:rsidRPr="00B05A6C">
        <w:rPr>
          <w:i/>
        </w:rPr>
        <w:t>E. coli</w:t>
      </w:r>
      <w:r w:rsidR="00B05A6C" w:rsidRPr="00B05A6C">
        <w:t xml:space="preserve"> have been the subject of intensive study, considerably less is known about the changes in cellular composition that occur during the long-term survival of </w:t>
      </w:r>
      <w:r w:rsidR="00B05A6C" w:rsidRPr="00B05A6C">
        <w:rPr>
          <w:i/>
        </w:rPr>
        <w:t xml:space="preserve">E. coli </w:t>
      </w:r>
      <w:r w:rsidR="00B05A6C" w:rsidRPr="00B05A6C">
        <w:t xml:space="preserve">and other non-spore-forming microbes under starvation, despite the likely prevalence of this condition in nature </w:t>
      </w:r>
      <w:r w:rsidR="0005168B">
        <w:fldChar w:fldCharType="begin"/>
      </w:r>
      <w:r w:rsidR="00B05A6C">
        <w:instrText xml:space="preserve"> ADDIN ZOTERO_ITEM CSL_CITATION {"citationID":"r3nhmutba","properties":{"formattedCitation":"(Morita, 1990)","plainCitation":"(Morita, 1990)"},"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05168B">
        <w:fldChar w:fldCharType="separate"/>
      </w:r>
      <w:r w:rsidR="00B05A6C">
        <w:rPr>
          <w:noProof/>
        </w:rPr>
        <w:t>(Morita, 1990)</w:t>
      </w:r>
      <w:r w:rsidR="0005168B">
        <w:fldChar w:fldCharType="end"/>
      </w:r>
      <w:r w:rsidR="00B05A6C" w:rsidRPr="00B05A6C">
        <w:t xml:space="preserve">. Most studies </w:t>
      </w:r>
      <w:r w:rsidR="00B05A6C">
        <w:t xml:space="preserve">of this </w:t>
      </w:r>
      <w:r w:rsidR="00D16365">
        <w:t xml:space="preserve">metabolic state </w:t>
      </w:r>
      <w:r w:rsidR="00B05A6C" w:rsidRPr="00B05A6C">
        <w:t xml:space="preserve">have concentrated on </w:t>
      </w:r>
      <w:r w:rsidR="00680963">
        <w:t>the long-term survival of</w:t>
      </w:r>
      <w:r w:rsidR="00D36196">
        <w:t xml:space="preserve"> cells in </w:t>
      </w:r>
      <w:r w:rsidR="00B05A6C" w:rsidRPr="00B05A6C">
        <w:t>rich media</w:t>
      </w:r>
      <w:r w:rsidR="009D7802">
        <w:t xml:space="preserve"> </w:t>
      </w:r>
      <w:r w:rsidR="00411563">
        <w:fldChar w:fldCharType="begin"/>
      </w:r>
      <w:r w:rsidR="00411563">
        <w:instrText xml:space="preserve"> ADDIN ZOTERO_ITEM CSL_CITATION {"citationID":"1drvmeiclr","properties":{"formattedCitation":"(Finkel, 2006)","plainCitation":"(Finkel, 2006)"},"citationItems":[{"id":374,"uris":["http://zotero.org/users/2021925/items/8WDTR3H2"],"uri":["http://zotero.org/users/2021925/items/8WDTR3H2"],"itemData":{"id":374,"type":"article-journal","title":"Long-term survival during stationary phase: evolution and the GASP phenotype","container-title":"Nature Reviews. Microbiology","page":"113-120","volume":"4","issue":"2","source":"NCBI PubMed","abstract":"The traditional view of the stationary phase of the bacterial life cycle, obtained using standard laboratory culture practices, although useful, might not always provide us with the complete picture. Here, the traditional three phases of the bacterial life cycle are expanded to include two additional phases: death phase and long-term stationary phase. In many natural environments, bacteria probably exist in conditions more akin to those of long-term stationary-phase cultures, in which the expression of a wide variety of stress-response genes and alternative metabolic pathways is essential for survival. Furthermore, stressful environments can result in selection for mutants that express the growth advantage in stationary phase (GASP) phenotype.","DOI":"10.1038/nrmicro1340","ISSN":"1740-1526","note":"PMID: 16415927","shortTitle":"Long-term survival during stationary phase","journalAbbreviation":"Nat. Rev. Microbiol.","language":"eng","author":[{"family":"Finkel","given":"Steven E."}],"issued":{"date-parts":[["2006",2]]},"PMID":"16415927"}}],"schema":"https://github.com/citation-style-language/schema/raw/master/csl-citation.json"} </w:instrText>
      </w:r>
      <w:r w:rsidR="00411563">
        <w:fldChar w:fldCharType="separate"/>
      </w:r>
      <w:r w:rsidR="00411563">
        <w:rPr>
          <w:noProof/>
        </w:rPr>
        <w:t>(Finkel, 2006)</w:t>
      </w:r>
      <w:r w:rsidR="00411563">
        <w:fldChar w:fldCharType="end"/>
      </w:r>
      <w:r w:rsidR="00720479">
        <w:t xml:space="preserve">. </w:t>
      </w:r>
      <w:r w:rsidR="009D7802">
        <w:t>U</w:t>
      </w:r>
      <w:r w:rsidR="00720479">
        <w:t>nder these conditions,</w:t>
      </w:r>
      <w:r w:rsidR="00B05A6C" w:rsidRPr="00B05A6C">
        <w:t xml:space="preserve"> </w:t>
      </w:r>
      <w:r w:rsidR="00826E40" w:rsidRPr="00411563">
        <w:rPr>
          <w:i/>
        </w:rPr>
        <w:t>E. coli</w:t>
      </w:r>
      <w:r w:rsidR="00826E40" w:rsidRPr="00B05A6C">
        <w:t xml:space="preserve"> </w:t>
      </w:r>
      <w:r w:rsidR="00826E40">
        <w:t>experiences</w:t>
      </w:r>
      <w:r w:rsidR="00D36196">
        <w:t xml:space="preserve"> </w:t>
      </w:r>
      <w:r w:rsidR="00B05A6C" w:rsidRPr="00B05A6C">
        <w:t xml:space="preserve">an ecological catastrophe </w:t>
      </w:r>
      <w:r w:rsidR="00826E40">
        <w:t>in which 90-</w:t>
      </w:r>
      <w:r w:rsidR="00680963">
        <w:t xml:space="preserve">99% of the cells </w:t>
      </w:r>
      <w:r w:rsidR="00826E40">
        <w:t xml:space="preserve">die within a few days </w:t>
      </w:r>
      <w:r w:rsidR="009D7802">
        <w:t>due to</w:t>
      </w:r>
      <w:r w:rsidR="00680963">
        <w:t xml:space="preserve"> </w:t>
      </w:r>
      <w:r w:rsidR="00720479">
        <w:t xml:space="preserve">pH </w:t>
      </w:r>
      <w:r w:rsidR="009D7802">
        <w:t xml:space="preserve">and nutrient </w:t>
      </w:r>
      <w:r w:rsidR="00826E40">
        <w:t>change</w:t>
      </w:r>
      <w:r w:rsidR="009D7802">
        <w:t>s</w:t>
      </w:r>
      <w:r w:rsidR="00826E40">
        <w:t xml:space="preserve"> </w:t>
      </w:r>
      <w:r w:rsidR="00680963">
        <w:t>in the medi</w:t>
      </w:r>
      <w:r w:rsidR="00826E40">
        <w:t>um</w:t>
      </w:r>
      <w:r w:rsidR="00680963">
        <w:t>,</w:t>
      </w:r>
      <w:r w:rsidR="00B05A6C" w:rsidRPr="00B05A6C">
        <w:t xml:space="preserve"> and mutants</w:t>
      </w:r>
      <w:r w:rsidR="008A4FC4">
        <w:t xml:space="preserve"> emerge</w:t>
      </w:r>
      <w:r w:rsidR="00B05A6C" w:rsidRPr="00B05A6C">
        <w:t xml:space="preserve"> </w:t>
      </w:r>
      <w:r w:rsidR="008A4FC4">
        <w:t xml:space="preserve">that </w:t>
      </w:r>
      <w:r w:rsidR="00B05A6C" w:rsidRPr="00B05A6C">
        <w:t>continue</w:t>
      </w:r>
      <w:r w:rsidR="008A4FC4">
        <w:t xml:space="preserve"> to</w:t>
      </w:r>
      <w:r w:rsidR="00B05A6C" w:rsidRPr="00B05A6C">
        <w:t xml:space="preserve"> divi</w:t>
      </w:r>
      <w:r w:rsidR="008A4FC4">
        <w:t>de</w:t>
      </w:r>
      <w:r w:rsidR="00680963">
        <w:t xml:space="preserve"> on </w:t>
      </w:r>
      <w:r w:rsidR="00826E40">
        <w:t xml:space="preserve">the </w:t>
      </w:r>
      <w:r w:rsidR="00680963">
        <w:t>resources released from dead cells</w:t>
      </w:r>
      <w:r w:rsidR="00B05A6C" w:rsidRPr="00B05A6C">
        <w:t xml:space="preserve"> </w:t>
      </w:r>
      <w:r w:rsidR="00411563">
        <w:fldChar w:fldCharType="begin"/>
      </w:r>
      <w:r w:rsidR="00411563">
        <w:instrText xml:space="preserve"> ADDIN ZOTERO_ITEM CSL_CITATION {"citationID":"dfh77dan2","properties":{"formattedCitation":"(Farrell and Finkel, 2003; Finkel and Kolter, 1999; Zambrano et al., 1993)","plainCitation":"(Farrell and Finkel, 2003; Finkel and Kolter, 1999; Zambrano et al., 1993)"},"citationItems":[{"id":378,"uris":["http://zotero.org/users/2021925/items/ZFEA56CB"],"uri":["http://zotero.org/users/2021925/items/ZFEA56CB"],"itemData":{"id":378,"type":"article-journal","title":"The growth advantage in stationary-phase phenotype conferred by rpoS mutations is dependent on the pH and nutrient environment","container-title":"Journal of Bacteriology","page":"7044-7052","volume":"185","issue":"24","source":"NCBI PubMed","abstract":"Escherichia coli cells that are aged in batch culture display an increased fitness referred to as the growth advantage in stationary phase, or GASP, phenotype. A common early adaptation to this culture environment is a mutant rpoS allele, such as rpoS819, that results in attenuated RpoS activity. However, it is important to note that during long-term batch culture, environmental conditions are in flux. To date, most studies of the GASP phenotype have focused on identifying alleles that render an advantage in a specific environment, Luria-Bertani broth (LB) batch culture. To determine what role environmental conditions play in rendering relative fitness advantages to E. coli cells carrying either the wild-type or rpoS819 alleles, we performed competitions under a variety of culture conditions in which either the available nutrients, the pH, or both were manipulated. In LB medium, we found that while the rpoS819 allele confers a strong competitive fitness advantage at basic pH, it confers a reduced advantage under neutral conditions, and it is disadvantageous under acidic conditions. Similar results were found using other media. rpoS819 conferred its greatest advantage in basic minimal medium in which either glucose or Casamino Acids were the sole source of carbon and energy. In acidic medium supplemented with either Casamino Acids or glucose, the wild-type allele conferred a slight advantage. In addition, populations were dynamic under all pH conditions tested, with neither the wild-type nor mutant rpoS alleles sweeping a culture. We also found that the strength of the fitness advantage gained during a 10-day incubation is pH dependent.","ISSN":"0021-9193","note":"PMID: 14645263 \nPMCID: PMC296246","journalAbbreviation":"J. Bacteriol.","language":"eng","author":[{"family":"Farrell","given":"Michael J."},{"family":"Finkel","given":"Steven E."}],"issued":{"date-parts":[["2003",12]]},"PMID":"14645263","PMCID":"PMC296246"}},{"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id":376,"uris":["http://zotero.org/users/2021925/items/E24BEUDU"],"uri":["http://zotero.org/users/2021925/items/E24BEUDU"],"itemData":{"id":376,"type":"article-journal","title":"Microbial competition: Escherichia coli mutants that take over stationary phase cultures","container-title":"Science (New York, N.Y.)","page":"1757-1760","volume":"259","issue":"5102","source":"NCBI PubMed","abstract":"Many microorganisms, including Escherichia coli, can survive extended periods of starvation. The properties of cells that survived prolonged incubation in stationary phase were studied by mixture of 10-day-old (aged) cultures with 1-day-old (young) cultures of the same strain of Escherichia coli. Mutants from the aged cultures that could grow eventually took over the population, which resulted in the death of the cells from the young cultures. This phenotype was conferred by mutations in rpoS, which encodes a putative stationary phase-specific sigma factor. These rapid population shifts have implications for the studies of microbial evolution and ecology.","ISSN":"0036-8075","note":"PMID: 7681219","shortTitle":"Microbial competition","journalAbbreviation":"Science","language":"eng","author":[{"family":"Zambrano","given":"M. M."},{"family":"Siegele","given":"D. A."},{"family":"Almirón","given":"M."},{"family":"Tormo","given":"A."},{"family":"Kolter","given":"R."}],"issued":{"date-parts":[["1993",3,19]]},"PMID":"7681219"}}],"schema":"https://github.com/citation-style-language/schema/raw/master/csl-citation.json"} </w:instrText>
      </w:r>
      <w:r w:rsidR="00411563">
        <w:fldChar w:fldCharType="separate"/>
      </w:r>
      <w:r w:rsidR="00411563">
        <w:rPr>
          <w:noProof/>
        </w:rPr>
        <w:t>(Farrell and Finkel, 2003; Finkel and Kolter, 1999; Zambrano et al., 1993)</w:t>
      </w:r>
      <w:r w:rsidR="00411563">
        <w:fldChar w:fldCharType="end"/>
      </w:r>
      <w:r w:rsidR="00B05A6C" w:rsidRPr="00B05A6C">
        <w:t xml:space="preserve"> Thus, these </w:t>
      </w:r>
      <w:r w:rsidR="00680963">
        <w:t>are</w:t>
      </w:r>
      <w:r w:rsidR="00B05A6C" w:rsidRPr="00B05A6C">
        <w:t xml:space="preserve"> studies of </w:t>
      </w:r>
      <w:r w:rsidR="000A786B">
        <w:t xml:space="preserve">genetic </w:t>
      </w:r>
      <w:r w:rsidR="00434605">
        <w:t>adaptation</w:t>
      </w:r>
      <w:r w:rsidR="00434605" w:rsidRPr="00B05A6C">
        <w:t xml:space="preserve"> </w:t>
      </w:r>
      <w:r w:rsidR="00B05A6C" w:rsidRPr="00B05A6C">
        <w:t xml:space="preserve">to </w:t>
      </w:r>
      <w:r w:rsidR="00564844">
        <w:t>changed conditions</w:t>
      </w:r>
      <w:r w:rsidR="00B05A6C" w:rsidRPr="00B05A6C">
        <w:t xml:space="preserve"> rather than purely of </w:t>
      </w:r>
      <w:r w:rsidR="000A786B">
        <w:t xml:space="preserve">changes in </w:t>
      </w:r>
      <w:r w:rsidR="00B05A6C" w:rsidRPr="00B05A6C">
        <w:t>cellular physiology in stressed</w:t>
      </w:r>
      <w:r w:rsidR="00B95052">
        <w:t xml:space="preserve"> and</w:t>
      </w:r>
      <w:r w:rsidR="00B05A6C" w:rsidRPr="00B05A6C">
        <w:t xml:space="preserve"> starving, but </w:t>
      </w:r>
      <w:r w:rsidR="00B95052">
        <w:t xml:space="preserve">genetically </w:t>
      </w:r>
      <w:r w:rsidR="00B05A6C" w:rsidRPr="00B05A6C">
        <w:t>wild-type</w:t>
      </w:r>
      <w:r w:rsidR="00434605">
        <w:t>,</w:t>
      </w:r>
      <w:r w:rsidR="00B05A6C" w:rsidRPr="00B05A6C">
        <w:t xml:space="preserve"> cells.</w:t>
      </w:r>
      <w:r w:rsidR="006A50FA">
        <w:t xml:space="preserve"> The specific physiologic changes that occur in </w:t>
      </w:r>
      <w:r w:rsidR="006A50FA" w:rsidRPr="00B05A6C">
        <w:rPr>
          <w:i/>
        </w:rPr>
        <w:t>E. coli</w:t>
      </w:r>
      <w:r w:rsidR="006A50FA">
        <w:rPr>
          <w:i/>
        </w:rPr>
        <w:t xml:space="preserve"> </w:t>
      </w:r>
      <w:r w:rsidR="006A50FA">
        <w:t xml:space="preserve">under long-term </w:t>
      </w:r>
      <w:r w:rsidR="006A50FA" w:rsidRPr="006A50FA">
        <w:t>starvation</w:t>
      </w:r>
      <w:r w:rsidR="008A4FC4">
        <w:t xml:space="preserve"> thus</w:t>
      </w:r>
      <w:r w:rsidR="006A50FA">
        <w:t xml:space="preserve"> </w:t>
      </w:r>
      <w:r w:rsidR="00D224DF">
        <w:t>are not</w:t>
      </w:r>
      <w:r w:rsidR="008A4FC4">
        <w:t xml:space="preserve"> fully understood. </w:t>
      </w:r>
    </w:p>
    <w:p w14:paraId="68C3CA9D" w14:textId="77777777" w:rsidR="00B05A6C" w:rsidRDefault="00B05A6C" w:rsidP="006C6960">
      <w:pPr>
        <w:pStyle w:val="NoSpacing"/>
      </w:pPr>
    </w:p>
    <w:p w14:paraId="3A40E365" w14:textId="7E8B7D65" w:rsidR="0084560E" w:rsidRDefault="00D16365" w:rsidP="0084560E">
      <w:pPr>
        <w:pStyle w:val="NoSpacing"/>
      </w:pPr>
      <w:r>
        <w:t xml:space="preserve">Here we performed a time course experiment of </w:t>
      </w:r>
      <w:r w:rsidRPr="008654CF">
        <w:rPr>
          <w:i/>
        </w:rPr>
        <w:t>E. coli</w:t>
      </w:r>
      <w:r>
        <w:t xml:space="preserve"> </w:t>
      </w:r>
      <w:r w:rsidRPr="00B05A6C">
        <w:t xml:space="preserve">B REL606 </w:t>
      </w:r>
      <w:r>
        <w:t>growth and starvation up to two weeks. We used a chemically defined glucose-limited medium in which cells enter</w:t>
      </w:r>
      <w:r w:rsidR="008A4FC4">
        <w:t>ed</w:t>
      </w:r>
      <w:r>
        <w:t xml:space="preserve"> a starvation state but </w:t>
      </w:r>
      <w:r w:rsidR="008A4FC4">
        <w:t xml:space="preserve">did </w:t>
      </w:r>
      <w:r>
        <w:t xml:space="preserve">not </w:t>
      </w:r>
      <w:r w:rsidR="009C4950">
        <w:t xml:space="preserve">lose viability </w:t>
      </w:r>
      <w:r w:rsidR="00E97959">
        <w:t>for at least one week</w:t>
      </w:r>
      <w:r>
        <w:t xml:space="preserve">. </w:t>
      </w:r>
      <w:r w:rsidR="002248F9">
        <w:t>We collected</w:t>
      </w:r>
      <w:r w:rsidR="002248F9" w:rsidRPr="00B05A6C">
        <w:t xml:space="preserve"> genome-wide RNA and protein levels</w:t>
      </w:r>
      <w:r w:rsidR="002248F9" w:rsidRPr="003B0D74">
        <w:t xml:space="preserve"> </w:t>
      </w:r>
      <w:r w:rsidR="002248F9">
        <w:t>at multiple time points,</w:t>
      </w:r>
      <w:r w:rsidR="002248F9" w:rsidRPr="00B05A6C">
        <w:t xml:space="preserve"> </w:t>
      </w:r>
      <w:r w:rsidR="002248F9">
        <w:t xml:space="preserve">as well as </w:t>
      </w:r>
      <w:r w:rsidR="002248F9" w:rsidRPr="00B05A6C">
        <w:t>lipid</w:t>
      </w:r>
      <w:r w:rsidR="009347BA">
        <w:t>-</w:t>
      </w:r>
      <w:r w:rsidR="002248F9" w:rsidRPr="00B05A6C">
        <w:t>modification</w:t>
      </w:r>
      <w:r w:rsidR="002248F9">
        <w:t xml:space="preserve"> and </w:t>
      </w:r>
      <w:r w:rsidR="0097451E">
        <w:t xml:space="preserve">central </w:t>
      </w:r>
      <w:r w:rsidR="002248F9">
        <w:t>metabolic-</w:t>
      </w:r>
      <w:r w:rsidR="002248F9" w:rsidRPr="00B05A6C">
        <w:t xml:space="preserve">flux </w:t>
      </w:r>
      <w:r w:rsidR="002248F9">
        <w:t>data</w:t>
      </w:r>
      <w:r w:rsidR="00EF797F">
        <w:t xml:space="preserve">, all </w:t>
      </w:r>
      <w:r w:rsidR="00B05A6C" w:rsidRPr="00B05A6C">
        <w:t>under identical, con</w:t>
      </w:r>
      <w:r w:rsidR="00EF797F">
        <w:t>trolled</w:t>
      </w:r>
      <w:r w:rsidR="00B05A6C" w:rsidRPr="00B05A6C">
        <w:t xml:space="preserve"> experimental conditions. The resultant data set serves as a rich resource for computational models that span and integrate cellular sub-systems and for cataloguing and correlating the responses of specific genes and/or molecules across cellular subsystems during gr</w:t>
      </w:r>
      <w:r w:rsidR="00263053">
        <w:t xml:space="preserve">owth and long-term starvation. </w:t>
      </w:r>
      <w:r w:rsidR="0084560E">
        <w:t xml:space="preserve">We </w:t>
      </w:r>
      <w:r w:rsidR="00E226E2">
        <w:t xml:space="preserve">found </w:t>
      </w:r>
      <w:r w:rsidR="0084560E">
        <w:t xml:space="preserve">that post-translational regulation </w:t>
      </w:r>
      <w:r w:rsidR="009347BA">
        <w:t xml:space="preserve">seems to </w:t>
      </w:r>
      <w:r w:rsidR="0084560E">
        <w:t xml:space="preserve">play a </w:t>
      </w:r>
      <w:r w:rsidR="009347BA">
        <w:t xml:space="preserve">global </w:t>
      </w:r>
      <w:r w:rsidR="0084560E">
        <w:t xml:space="preserve">role in buffering proteins with consequences </w:t>
      </w:r>
      <w:r w:rsidR="009347BA">
        <w:t>for how</w:t>
      </w:r>
      <w:r w:rsidR="0084560E">
        <w:t xml:space="preserve"> </w:t>
      </w:r>
      <w:r w:rsidR="0084560E">
        <w:rPr>
          <w:i/>
          <w:iCs/>
        </w:rPr>
        <w:t>E. coli</w:t>
      </w:r>
      <w:r w:rsidR="008F0DD3">
        <w:t xml:space="preserve"> physiology</w:t>
      </w:r>
      <w:r w:rsidR="009347BA">
        <w:t xml:space="preserve"> is regulated</w:t>
      </w:r>
      <w:r w:rsidR="00434605">
        <w:t>,</w:t>
      </w:r>
      <w:r w:rsidR="00FE4345">
        <w:t xml:space="preserve"> and</w:t>
      </w:r>
      <w:r w:rsidR="0084560E">
        <w:t xml:space="preserve"> that the mRNA pool </w:t>
      </w:r>
      <w:r w:rsidR="007F15B3">
        <w:t>was</w:t>
      </w:r>
      <w:r w:rsidR="0084560E">
        <w:t xml:space="preserve"> drast</w:t>
      </w:r>
      <w:r w:rsidR="0084560E">
        <w:t>i</w:t>
      </w:r>
      <w:r w:rsidR="0084560E">
        <w:t>cally reduced</w:t>
      </w:r>
      <w:r w:rsidR="00FC5936">
        <w:t xml:space="preserve"> during starvation,</w:t>
      </w:r>
      <w:r w:rsidR="0084560E">
        <w:t xml:space="preserve"> possibly to limit new protein synthesis overall</w:t>
      </w:r>
      <w:r w:rsidR="00FE4345">
        <w:t xml:space="preserve">. </w:t>
      </w:r>
      <w:r w:rsidR="0084560E">
        <w:t>Additiona</w:t>
      </w:r>
      <w:r w:rsidR="0084560E">
        <w:t>l</w:t>
      </w:r>
      <w:r w:rsidR="0084560E">
        <w:t>ly</w:t>
      </w:r>
      <w:r w:rsidR="00FC5936">
        <w:t>,</w:t>
      </w:r>
      <w:r w:rsidR="0084560E">
        <w:t xml:space="preserve"> </w:t>
      </w:r>
      <w:r w:rsidR="00E226E2">
        <w:t xml:space="preserve">we used a novel </w:t>
      </w:r>
      <w:r w:rsidR="0084560E">
        <w:t>general approach for unbiased classification of expression time courses that could aid in analyzing future gene expression and proteomic time courses.</w:t>
      </w:r>
    </w:p>
    <w:p w14:paraId="666064EB" w14:textId="77777777" w:rsidR="00B05A6C" w:rsidRDefault="00B05A6C" w:rsidP="00A3644C">
      <w:pPr>
        <w:pStyle w:val="NoSpacing"/>
      </w:pPr>
    </w:p>
    <w:p w14:paraId="1B0C734D" w14:textId="77777777" w:rsidR="005A50CF" w:rsidRDefault="005A50CF" w:rsidP="005A50CF">
      <w:pPr>
        <w:pStyle w:val="Heading1"/>
      </w:pPr>
      <w:r>
        <w:t>Results</w:t>
      </w:r>
    </w:p>
    <w:p w14:paraId="47B001FA" w14:textId="77777777" w:rsidR="005A50CF" w:rsidRDefault="00BA5B3C" w:rsidP="005A50CF">
      <w:pPr>
        <w:pStyle w:val="Heading2"/>
      </w:pPr>
      <w:r>
        <w:t>Controlled measurements of multiple cellular components</w:t>
      </w:r>
      <w:r w:rsidR="003039BC">
        <w:t xml:space="preserve"> yield highly </w:t>
      </w:r>
      <w:r w:rsidR="00FA4DA4">
        <w:t xml:space="preserve">reproducible data </w:t>
      </w:r>
      <w:r w:rsidR="003039BC">
        <w:t>and unprecedented depth of coverage.</w:t>
      </w:r>
    </w:p>
    <w:p w14:paraId="4648A5B8" w14:textId="16CAA589" w:rsidR="0084560E" w:rsidRDefault="00BA5B3C" w:rsidP="00A3644C">
      <w:pPr>
        <w:pStyle w:val="NoSpacing"/>
      </w:pPr>
      <w:r>
        <w:t>We grew multiple cultures</w:t>
      </w:r>
      <w:r w:rsidR="00121D82" w:rsidRPr="00121D82">
        <w:rPr>
          <w:i/>
          <w:iCs/>
        </w:rPr>
        <w:t xml:space="preserve"> </w:t>
      </w:r>
      <w:r w:rsidR="00D85427" w:rsidRPr="00D85427">
        <w:rPr>
          <w:iCs/>
        </w:rPr>
        <w:t>of</w:t>
      </w:r>
      <w:r w:rsidR="00121D82">
        <w:rPr>
          <w:i/>
          <w:iCs/>
        </w:rPr>
        <w:t xml:space="preserve"> E. coli </w:t>
      </w:r>
      <w:r w:rsidR="00D85427" w:rsidRPr="00D85427">
        <w:rPr>
          <w:iCs/>
        </w:rPr>
        <w:t>REL606</w:t>
      </w:r>
      <w:r>
        <w:t>, from the same stock, under identical growth conditions of long-term glucose starvation, in the same media</w:t>
      </w:r>
      <w:r w:rsidR="00FC5936">
        <w:t>. The</w:t>
      </w:r>
      <w:r>
        <w:t xml:space="preserve"> </w:t>
      </w:r>
      <w:r w:rsidR="002248F9">
        <w:t xml:space="preserve">samples were </w:t>
      </w:r>
      <w:r w:rsidR="00FC5936">
        <w:t>subs</w:t>
      </w:r>
      <w:r w:rsidR="00FC5936">
        <w:t>e</w:t>
      </w:r>
      <w:r w:rsidR="00FC5936">
        <w:t xml:space="preserve">quently </w:t>
      </w:r>
      <w:r>
        <w:t>distributed to different lab</w:t>
      </w:r>
      <w:r w:rsidR="002248F9">
        <w:t>oratories</w:t>
      </w:r>
      <w:r>
        <w:t xml:space="preserve"> </w:t>
      </w:r>
      <w:r w:rsidR="00E226E2">
        <w:t>that measured</w:t>
      </w:r>
      <w:r>
        <w:t xml:space="preserve"> RNA, protein, lipids, and </w:t>
      </w:r>
      <w:r w:rsidR="0097451E">
        <w:t xml:space="preserve">central </w:t>
      </w:r>
      <w:r>
        <w:t>metabolic flux ratios (Figure 1A</w:t>
      </w:r>
      <w:r>
        <w:rPr>
          <w:shd w:val="clear" w:color="auto" w:fill="FFFFFF"/>
        </w:rPr>
        <w:t>).  Fr</w:t>
      </w:r>
      <w:r>
        <w:t xml:space="preserve">eezer stocks of the </w:t>
      </w:r>
      <w:r w:rsidR="00D85427" w:rsidRPr="00D85427">
        <w:rPr>
          <w:iCs/>
        </w:rPr>
        <w:t>REL606</w:t>
      </w:r>
      <w:r>
        <w:rPr>
          <w:i/>
          <w:iCs/>
        </w:rPr>
        <w:t xml:space="preserve"> </w:t>
      </w:r>
      <w:r>
        <w:t>strain were revived for 24</w:t>
      </w:r>
      <w:r w:rsidR="00350F5D">
        <w:t xml:space="preserve"> h</w:t>
      </w:r>
      <w:r>
        <w:t>, diluted and preconditioned for another 24</w:t>
      </w:r>
      <w:r w:rsidR="00350F5D">
        <w:t xml:space="preserve"> h</w:t>
      </w:r>
      <w:r>
        <w:t xml:space="preserve">, and diluted again </w:t>
      </w:r>
      <w:r w:rsidR="002D008E">
        <w:t>to initiate the</w:t>
      </w:r>
      <w:r>
        <w:t xml:space="preserve"> exper</w:t>
      </w:r>
      <w:r>
        <w:t>i</w:t>
      </w:r>
      <w:r>
        <w:t xml:space="preserve">mental time course (Figure 1B). </w:t>
      </w:r>
      <w:r w:rsidR="00C82BD0">
        <w:t xml:space="preserve">Each biological replicate was performed on separate days. </w:t>
      </w:r>
      <w:r>
        <w:t>In a pilot experiment a growth curve was taken to determine informative time points for analysis (Figure 1C). Time points spanning 3</w:t>
      </w:r>
      <w:r w:rsidR="00350F5D">
        <w:t xml:space="preserve"> hours</w:t>
      </w:r>
      <w:r w:rsidR="00C42F8A">
        <w:t xml:space="preserve"> to </w:t>
      </w:r>
      <w:r>
        <w:t xml:space="preserve">2 weeks were collected and </w:t>
      </w:r>
      <w:r w:rsidR="002D008E">
        <w:t xml:space="preserve">used </w:t>
      </w:r>
      <w:r>
        <w:t xml:space="preserve">to measure RNA via </w:t>
      </w:r>
      <w:proofErr w:type="spellStart"/>
      <w:r>
        <w:t>RNAseq</w:t>
      </w:r>
      <w:proofErr w:type="spellEnd"/>
      <w:r>
        <w:t>, pro</w:t>
      </w:r>
      <w:r w:rsidR="00D83EC1">
        <w:t>teins via LC/MS, l</w:t>
      </w:r>
      <w:r>
        <w:t>ipids via M</w:t>
      </w:r>
      <w:r w:rsidR="00D83EC1">
        <w:t>ALDI</w:t>
      </w:r>
      <w:r>
        <w:t xml:space="preserve">-TOF MS and ESI MS, and </w:t>
      </w:r>
      <w:r w:rsidR="002248F9">
        <w:t xml:space="preserve">central metabolic fluxes </w:t>
      </w:r>
      <w:r>
        <w:t xml:space="preserve">via </w:t>
      </w:r>
      <w:proofErr w:type="gramStart"/>
      <w:r w:rsidR="002248F9" w:rsidRPr="00A92572">
        <w:rPr>
          <w:vertAlign w:val="superscript"/>
        </w:rPr>
        <w:t>13</w:t>
      </w:r>
      <w:r w:rsidR="002248F9">
        <w:t>C</w:t>
      </w:r>
      <w:r w:rsidR="002248F9" w:rsidDel="002248F9">
        <w:t xml:space="preserve"> </w:t>
      </w:r>
      <w:r>
        <w:t xml:space="preserve"> labeled</w:t>
      </w:r>
      <w:proofErr w:type="gramEnd"/>
      <w:r>
        <w:t xml:space="preserve"> glucose and GC-MS (Figure 1D). </w:t>
      </w:r>
      <w:r w:rsidR="007766F5">
        <w:t xml:space="preserve"> </w:t>
      </w:r>
      <w:r w:rsidR="00545772">
        <w:t xml:space="preserve">In our conditions, the optical density at 600nm </w:t>
      </w:r>
      <w:r w:rsidR="002248F9">
        <w:t>(OD</w:t>
      </w:r>
      <w:r w:rsidR="002248F9" w:rsidRPr="00D33F0B">
        <w:rPr>
          <w:vertAlign w:val="subscript"/>
        </w:rPr>
        <w:t>600</w:t>
      </w:r>
      <w:r w:rsidR="002248F9">
        <w:t xml:space="preserve">) </w:t>
      </w:r>
      <w:r w:rsidR="00545772">
        <w:t>change</w:t>
      </w:r>
      <w:r w:rsidR="00434605">
        <w:t>d</w:t>
      </w:r>
      <w:r w:rsidR="00545772">
        <w:t xml:space="preserve"> little once cells enter</w:t>
      </w:r>
      <w:r w:rsidR="00434605">
        <w:t>ed</w:t>
      </w:r>
      <w:r w:rsidR="00545772">
        <w:t xml:space="preserve"> stationary phase (Figure</w:t>
      </w:r>
      <w:r w:rsidR="002248F9">
        <w:t xml:space="preserve"> </w:t>
      </w:r>
      <w:r w:rsidR="00545772">
        <w:t>1B). Additionally, cell viability remain</w:t>
      </w:r>
      <w:r w:rsidR="00434605">
        <w:t>ed</w:t>
      </w:r>
      <w:r w:rsidR="00545772">
        <w:t xml:space="preserve"> constant after the cells enter</w:t>
      </w:r>
      <w:r w:rsidR="00434605">
        <w:t>ed</w:t>
      </w:r>
      <w:r w:rsidR="00545772">
        <w:t xml:space="preserve"> stationary phase </w:t>
      </w:r>
      <w:r w:rsidR="009455A4">
        <w:t xml:space="preserve">at 24 h </w:t>
      </w:r>
      <w:r w:rsidR="00F058F7">
        <w:t xml:space="preserve">for </w:t>
      </w:r>
      <w:r w:rsidR="00545772">
        <w:t xml:space="preserve">up to </w:t>
      </w:r>
      <w:r w:rsidR="00F058F7">
        <w:t>a</w:t>
      </w:r>
      <w:r w:rsidR="007949CB">
        <w:t xml:space="preserve"> </w:t>
      </w:r>
      <w:r w:rsidR="00545772">
        <w:t xml:space="preserve">week. </w:t>
      </w:r>
      <w:r w:rsidR="007949CB">
        <w:t>From one to</w:t>
      </w:r>
      <w:r w:rsidR="00545772">
        <w:t xml:space="preserve"> two weeks</w:t>
      </w:r>
      <w:r w:rsidR="00434605">
        <w:t>,</w:t>
      </w:r>
      <w:r w:rsidR="00545772">
        <w:t xml:space="preserve"> the </w:t>
      </w:r>
      <w:r w:rsidR="009455A4">
        <w:t xml:space="preserve">number of </w:t>
      </w:r>
      <w:r w:rsidR="00545772">
        <w:t>viabl</w:t>
      </w:r>
      <w:r w:rsidR="009455A4">
        <w:t>e cells per cu</w:t>
      </w:r>
      <w:r w:rsidR="009455A4">
        <w:t>l</w:t>
      </w:r>
      <w:r w:rsidR="009455A4">
        <w:t>ture</w:t>
      </w:r>
      <w:r w:rsidR="00545772">
        <w:t xml:space="preserve"> count decrease</w:t>
      </w:r>
      <w:r w:rsidR="007949CB">
        <w:t>d</w:t>
      </w:r>
      <w:r w:rsidR="00545772">
        <w:t xml:space="preserve"> by </w:t>
      </w:r>
      <w:r w:rsidR="009455A4">
        <w:t xml:space="preserve">just </w:t>
      </w:r>
      <w:r w:rsidR="007949CB">
        <w:t>38</w:t>
      </w:r>
      <w:r w:rsidR="00545772">
        <w:t>%</w:t>
      </w:r>
      <w:r w:rsidR="00FE4345">
        <w:t xml:space="preserve"> (Figure 1B)</w:t>
      </w:r>
      <w:r w:rsidR="00545772">
        <w:t>.</w:t>
      </w:r>
    </w:p>
    <w:p w14:paraId="6C0A4BC6" w14:textId="77777777" w:rsidR="005A50CF" w:rsidRDefault="005A50CF" w:rsidP="00A3644C">
      <w:pPr>
        <w:pStyle w:val="NoSpacing"/>
      </w:pPr>
    </w:p>
    <w:p w14:paraId="301B24C8" w14:textId="328FE087" w:rsidR="00065F8B" w:rsidRDefault="00121D82" w:rsidP="00A228D1">
      <w:pPr>
        <w:pStyle w:val="NoSpacing"/>
        <w:tabs>
          <w:tab w:val="left" w:pos="4680"/>
        </w:tabs>
      </w:pPr>
      <w:r>
        <w:t xml:space="preserve">We first assessed </w:t>
      </w:r>
      <w:r w:rsidR="002D6CF7">
        <w:t>reproducibility</w:t>
      </w:r>
      <w:r>
        <w:t xml:space="preserve"> of </w:t>
      </w:r>
      <w:r w:rsidR="00995EC5">
        <w:t>protein and RNA measurements. For both, we found that measurements from separate b</w:t>
      </w:r>
      <w:r w:rsidR="0084560E">
        <w:t xml:space="preserve">iological </w:t>
      </w:r>
      <w:r w:rsidR="002248F9">
        <w:t>replicates</w:t>
      </w:r>
      <w:r w:rsidR="0084560E">
        <w:t xml:space="preserve"> correlated highly with each other</w:t>
      </w:r>
      <w:r>
        <w:t xml:space="preserve">. </w:t>
      </w:r>
      <w:commentRangeStart w:id="0"/>
      <w:r>
        <w:t>We saw</w:t>
      </w:r>
      <w:r w:rsidR="0084560E">
        <w:t xml:space="preserve"> </w:t>
      </w:r>
      <w:r w:rsidR="00F058F7">
        <w:t xml:space="preserve">Spearman </w:t>
      </w:r>
      <w:r w:rsidR="0084560E">
        <w:t>correlations of 0.95 and 0.92 between biological repeats of raw prot</w:t>
      </w:r>
      <w:r w:rsidR="0084560E">
        <w:t>e</w:t>
      </w:r>
      <w:r w:rsidR="0084560E">
        <w:t xml:space="preserve">omics counts and correlations of 0.93 for raw </w:t>
      </w:r>
      <w:proofErr w:type="spellStart"/>
      <w:r w:rsidR="0084560E">
        <w:t>RNAseq</w:t>
      </w:r>
      <w:proofErr w:type="spellEnd"/>
      <w:r w:rsidR="0084560E">
        <w:t xml:space="preserve"> counts between </w:t>
      </w:r>
      <w:r w:rsidR="00330DA0">
        <w:t xml:space="preserve">the 3 h </w:t>
      </w:r>
      <w:r w:rsidR="0084560E">
        <w:t xml:space="preserve">biological </w:t>
      </w:r>
      <w:r w:rsidR="002248F9">
        <w:t>replicates</w:t>
      </w:r>
      <w:r w:rsidR="0084560E">
        <w:t xml:space="preserve"> (</w:t>
      </w:r>
      <w:r w:rsidR="00091659">
        <w:t>F</w:t>
      </w:r>
      <w:r w:rsidR="0084560E">
        <w:t>igure</w:t>
      </w:r>
      <w:r w:rsidR="00091659">
        <w:t xml:space="preserve"> </w:t>
      </w:r>
      <w:r w:rsidR="0084560E">
        <w:t xml:space="preserve">1-supplemental </w:t>
      </w:r>
      <w:r w:rsidR="005D77B0">
        <w:t>1)</w:t>
      </w:r>
      <w:r w:rsidR="0084560E">
        <w:t xml:space="preserve">. </w:t>
      </w:r>
      <w:commentRangeEnd w:id="0"/>
      <w:r w:rsidR="00421334">
        <w:rPr>
          <w:rStyle w:val="CommentReference"/>
          <w:color w:val="00000A"/>
        </w:rPr>
        <w:commentReference w:id="0"/>
      </w:r>
      <w:r w:rsidR="00330DA0">
        <w:t xml:space="preserve">Thus, our measurements were highly reproducible. </w:t>
      </w:r>
    </w:p>
    <w:p w14:paraId="7B1D1D16" w14:textId="77777777" w:rsidR="00065F8B" w:rsidRDefault="00065F8B" w:rsidP="00A228D1">
      <w:pPr>
        <w:pStyle w:val="NoSpacing"/>
        <w:tabs>
          <w:tab w:val="left" w:pos="4680"/>
        </w:tabs>
      </w:pPr>
    </w:p>
    <w:p w14:paraId="6209D327" w14:textId="67FD8EEE" w:rsidR="00091659" w:rsidRDefault="00121D82" w:rsidP="00A228D1">
      <w:pPr>
        <w:pStyle w:val="NoSpacing"/>
        <w:tabs>
          <w:tab w:val="left" w:pos="4680"/>
        </w:tabs>
        <w:rPr>
          <w:color w:val="000000"/>
        </w:rPr>
      </w:pPr>
      <w:r>
        <w:t xml:space="preserve">We next compared </w:t>
      </w:r>
      <w:r w:rsidR="009455A4">
        <w:t xml:space="preserve">how many different RNA and protein species we detected </w:t>
      </w:r>
      <w:r>
        <w:t xml:space="preserve">to previous </w:t>
      </w:r>
      <w:r w:rsidR="009455A4">
        <w:t>studies</w:t>
      </w:r>
      <w:r w:rsidR="00065F8B">
        <w:t xml:space="preserve"> </w:t>
      </w:r>
      <w:r>
        <w:t>(Table 1).</w:t>
      </w:r>
      <w:r w:rsidR="008F0DD3">
        <w:t xml:space="preserve"> </w:t>
      </w:r>
      <w:r w:rsidR="0084560E">
        <w:t>Yoon et al. used 2D gels and microarrays to measure 60 significantly changing proteins and 4</w:t>
      </w:r>
      <w:r w:rsidR="00472EAA">
        <w:t>,</w:t>
      </w:r>
      <w:r w:rsidR="0084560E">
        <w:t xml:space="preserve">144 mRNAs in the </w:t>
      </w:r>
      <w:r w:rsidR="0084560E" w:rsidRPr="008F0DD3">
        <w:rPr>
          <w:i/>
        </w:rPr>
        <w:t>E</w:t>
      </w:r>
      <w:r w:rsidR="008F0DD3" w:rsidRPr="008F0DD3">
        <w:rPr>
          <w:i/>
        </w:rPr>
        <w:t xml:space="preserve">. </w:t>
      </w:r>
      <w:r w:rsidR="0084560E" w:rsidRPr="008F0DD3">
        <w:rPr>
          <w:i/>
        </w:rPr>
        <w:t>coli</w:t>
      </w:r>
      <w:r w:rsidR="0084560E">
        <w:t xml:space="preserve"> </w:t>
      </w:r>
      <w:r w:rsidR="00D85427" w:rsidRPr="00D85427">
        <w:t>REL606</w:t>
      </w:r>
      <w:r w:rsidR="0084560E">
        <w:t xml:space="preserve"> strain, the same strain used in this study</w:t>
      </w:r>
      <w:r w:rsidR="00FC5936">
        <w:t xml:space="preserve"> </w:t>
      </w:r>
      <w:r w:rsidR="0005168B">
        <w:fldChar w:fldCharType="begin"/>
      </w:r>
      <w:r w:rsidR="0084560E">
        <w:instrText xml:space="preserve"> ADDIN ZOTERO_ITEM CSL_CITATION {"citationID":"2n734eia16","properties":{"formattedCitation":"(Yoon et al., 2012)","plainCitation":"(Yoon et al., 2012)"},"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rsidR="0005168B">
        <w:fldChar w:fldCharType="separate"/>
      </w:r>
      <w:r w:rsidR="0084560E">
        <w:rPr>
          <w:noProof/>
        </w:rPr>
        <w:t>(Yoon et al., 2012)</w:t>
      </w:r>
      <w:r w:rsidR="0005168B">
        <w:fldChar w:fldCharType="end"/>
      </w:r>
      <w:r w:rsidR="0084560E">
        <w:t>. By comparison, we observe</w:t>
      </w:r>
      <w:r w:rsidR="00E226E2">
        <w:t>d</w:t>
      </w:r>
      <w:r w:rsidR="0084560E">
        <w:t xml:space="preserve"> over 2</w:t>
      </w:r>
      <w:r w:rsidR="00472EAA">
        <w:t>,</w:t>
      </w:r>
      <w:r w:rsidR="0084560E">
        <w:t>600 proteins with ~1</w:t>
      </w:r>
      <w:r w:rsidR="00472EAA">
        <w:t>,</w:t>
      </w:r>
      <w:r w:rsidR="0084560E">
        <w:t>200 that change</w:t>
      </w:r>
      <w:r w:rsidR="00D224DF">
        <w:t>d</w:t>
      </w:r>
      <w:r w:rsidR="0084560E">
        <w:t xml:space="preserve"> significantly through the </w:t>
      </w:r>
      <w:commentRangeStart w:id="1"/>
      <w:r w:rsidR="0084560E">
        <w:t xml:space="preserve">duration of our time course </w:t>
      </w:r>
      <w:commentRangeEnd w:id="1"/>
      <w:r w:rsidR="00C52641">
        <w:rPr>
          <w:rStyle w:val="CommentReference"/>
          <w:color w:val="00000A"/>
        </w:rPr>
        <w:commentReference w:id="1"/>
      </w:r>
      <w:r w:rsidR="0084560E">
        <w:t>along with 4</w:t>
      </w:r>
      <w:r w:rsidR="00472EAA">
        <w:t>,</w:t>
      </w:r>
      <w:r w:rsidR="0084560E">
        <w:t xml:space="preserve">116 mRNAs, 89 </w:t>
      </w:r>
      <w:proofErr w:type="spellStart"/>
      <w:r w:rsidR="0084560E">
        <w:t>sRNAs</w:t>
      </w:r>
      <w:proofErr w:type="spellEnd"/>
      <w:r w:rsidR="0084560E">
        <w:t xml:space="preserve">, </w:t>
      </w:r>
      <w:r w:rsidR="002248F9">
        <w:t xml:space="preserve">and </w:t>
      </w:r>
      <w:r w:rsidR="0084560E">
        <w:t xml:space="preserve">85 </w:t>
      </w:r>
      <w:proofErr w:type="spellStart"/>
      <w:proofErr w:type="gramStart"/>
      <w:r w:rsidR="0084560E">
        <w:t>tRNAs</w:t>
      </w:r>
      <w:proofErr w:type="spellEnd"/>
      <w:proofErr w:type="gramEnd"/>
      <w:r w:rsidR="0084560E">
        <w:t xml:space="preserve"> (at early exponential phase). </w:t>
      </w:r>
      <w:r w:rsidR="00091659">
        <w:t>Even t</w:t>
      </w:r>
      <w:r w:rsidR="0084560E">
        <w:t>hough the total nu</w:t>
      </w:r>
      <w:r w:rsidR="0084560E">
        <w:t>m</w:t>
      </w:r>
      <w:r w:rsidR="0084560E">
        <w:t xml:space="preserve">ber of proteins Yoon et al. observed at early exponential phase </w:t>
      </w:r>
      <w:r w:rsidR="007F15B3">
        <w:t>was</w:t>
      </w:r>
      <w:r w:rsidR="0084560E">
        <w:t xml:space="preserve"> not reported</w:t>
      </w:r>
      <w:r w:rsidR="00091659">
        <w:t>,</w:t>
      </w:r>
      <w:r w:rsidR="0084560E">
        <w:t xml:space="preserve"> it </w:t>
      </w:r>
      <w:r w:rsidR="007F15B3">
        <w:t>was</w:t>
      </w:r>
      <w:r w:rsidR="0084560E">
        <w:t xml:space="preserve"> likely an order of magnitude less than our observations, if it follow</w:t>
      </w:r>
      <w:r w:rsidR="00D224DF">
        <w:t>ed</w:t>
      </w:r>
      <w:r w:rsidR="0084560E">
        <w:t xml:space="preserve"> the same pattern as the proteins </w:t>
      </w:r>
      <w:r w:rsidR="009B32DB">
        <w:t>found to have significant changes in expression</w:t>
      </w:r>
      <w:r w:rsidR="0084560E">
        <w:t>. Taniguch</w:t>
      </w:r>
      <w:r w:rsidR="001D19F5">
        <w:t>i</w:t>
      </w:r>
      <w:r w:rsidR="0084560E">
        <w:t xml:space="preserve"> et al. measured pr</w:t>
      </w:r>
      <w:r w:rsidR="0084560E">
        <w:t>o</w:t>
      </w:r>
      <w:r w:rsidR="0084560E">
        <w:t>tein and mRNA content of single cells using YFP fusions and FISH</w:t>
      </w:r>
      <w:r w:rsidR="00FC5936">
        <w:t>,</w:t>
      </w:r>
      <w:r w:rsidR="0084560E">
        <w:t xml:space="preserve"> resulting in the mea</w:t>
      </w:r>
      <w:r w:rsidR="0084560E">
        <w:t>s</w:t>
      </w:r>
      <w:r w:rsidR="0084560E">
        <w:t>urement of 1</w:t>
      </w:r>
      <w:r w:rsidR="008F0DD3">
        <w:t>,</w:t>
      </w:r>
      <w:r w:rsidR="0084560E">
        <w:t xml:space="preserve">018 proteins and 137 transcripts in an </w:t>
      </w:r>
      <w:r w:rsidR="00D85427" w:rsidRPr="00D85427">
        <w:rPr>
          <w:i/>
        </w:rPr>
        <w:t>E</w:t>
      </w:r>
      <w:r w:rsidR="00091659">
        <w:rPr>
          <w:i/>
        </w:rPr>
        <w:t xml:space="preserve">. </w:t>
      </w:r>
      <w:r w:rsidR="00D85427" w:rsidRPr="00D85427">
        <w:rPr>
          <w:i/>
        </w:rPr>
        <w:t>coli</w:t>
      </w:r>
      <w:r w:rsidR="0084560E">
        <w:t xml:space="preserve"> K12 variant</w:t>
      </w:r>
      <w:r w:rsidR="00FC5936">
        <w:t xml:space="preserve"> </w:t>
      </w:r>
      <w:r w:rsidR="0005168B">
        <w:fldChar w:fldCharType="begin"/>
      </w:r>
      <w:r w:rsidR="0084560E">
        <w:instrText xml:space="preserve"> ADDIN ZOTERO_ITEM CSL_CITATION {"citationID":"3p4qdv1on","properties":{"formattedCitation":"(Taniguchi et al., 2010)","plainCitation":"(Taniguchi et al., 2010)"},"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rsidR="0005168B">
        <w:fldChar w:fldCharType="separate"/>
      </w:r>
      <w:r w:rsidR="0084560E">
        <w:rPr>
          <w:noProof/>
        </w:rPr>
        <w:t>(Taniguchi et al., 2010)</w:t>
      </w:r>
      <w:r w:rsidR="0005168B">
        <w:fldChar w:fldCharType="end"/>
      </w:r>
      <w:r w:rsidR="0084560E">
        <w:t>. Lewis et al. also measured ~1,000 proteins and RNA expression of 4</w:t>
      </w:r>
      <w:r w:rsidR="00472EAA">
        <w:t>,</w:t>
      </w:r>
      <w:r w:rsidR="0084560E">
        <w:t>428 genes</w:t>
      </w:r>
      <w:r w:rsidR="00FC5936">
        <w:t>. A</w:t>
      </w:r>
      <w:r w:rsidR="0084560E">
        <w:t>l</w:t>
      </w:r>
      <w:r w:rsidR="0084560E">
        <w:t>t</w:t>
      </w:r>
      <w:r w:rsidR="0084560E">
        <w:t xml:space="preserve">hough these data sets were published separately, they were performed in the same lab and under similar conditions and thus </w:t>
      </w:r>
      <w:r w:rsidR="00FA6EAE">
        <w:t>were</w:t>
      </w:r>
      <w:r w:rsidR="008F0DD3">
        <w:t xml:space="preserve"> </w:t>
      </w:r>
      <w:r w:rsidR="0084560E">
        <w:t>also comparable to a degree</w:t>
      </w:r>
      <w:r w:rsidR="00FC5936">
        <w:t xml:space="preserve"> </w:t>
      </w:r>
      <w:r w:rsidR="0005168B">
        <w:fldChar w:fldCharType="begin"/>
      </w:r>
      <w:r w:rsidR="0084560E">
        <w:instrText xml:space="preserve"> ADDIN ZOTERO_ITEM CSL_CITATION {"citationID":"2pll0510tt","properties":{"formattedCitation":"(Lewis et al., 2010, 2009)","plainCitation":"(Lewis et al., 2010, 2009)"},"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rsidR="0005168B">
        <w:fldChar w:fldCharType="separate"/>
      </w:r>
      <w:r w:rsidR="0084560E">
        <w:rPr>
          <w:noProof/>
        </w:rPr>
        <w:t>(Lewis et al., 2010, 2009)</w:t>
      </w:r>
      <w:r w:rsidR="0005168B">
        <w:fldChar w:fldCharType="end"/>
      </w:r>
      <w:r w:rsidR="0084560E">
        <w:t xml:space="preserve">.  </w:t>
      </w:r>
      <w:r w:rsidR="00555E71">
        <w:t>In summary, o</w:t>
      </w:r>
      <w:r w:rsidR="0084560E">
        <w:t xml:space="preserve">ur proteomics measurements </w:t>
      </w:r>
      <w:r w:rsidR="00FA6EAE">
        <w:t>were</w:t>
      </w:r>
      <w:r w:rsidR="0084560E">
        <w:t xml:space="preserve"> far more complete </w:t>
      </w:r>
      <w:r w:rsidR="0084560E">
        <w:rPr>
          <w:color w:val="000000"/>
        </w:rPr>
        <w:t>than comp</w:t>
      </w:r>
      <w:r w:rsidR="0084560E">
        <w:rPr>
          <w:color w:val="000000"/>
        </w:rPr>
        <w:t>a</w:t>
      </w:r>
      <w:r w:rsidR="0084560E">
        <w:rPr>
          <w:color w:val="000000"/>
        </w:rPr>
        <w:t>r</w:t>
      </w:r>
      <w:r w:rsidR="00555E71">
        <w:rPr>
          <w:color w:val="000000"/>
        </w:rPr>
        <w:t>able</w:t>
      </w:r>
      <w:r w:rsidR="0084560E">
        <w:rPr>
          <w:color w:val="000000"/>
        </w:rPr>
        <w:t xml:space="preserve"> studies</w:t>
      </w:r>
      <w:r w:rsidR="00091659">
        <w:rPr>
          <w:color w:val="000000"/>
        </w:rPr>
        <w:t>,</w:t>
      </w:r>
      <w:r w:rsidR="0084560E">
        <w:rPr>
          <w:color w:val="000000"/>
        </w:rPr>
        <w:t xml:space="preserve"> providing more than 1,000 additional protein observations than the </w:t>
      </w:r>
      <w:r w:rsidR="00472EAA">
        <w:rPr>
          <w:color w:val="000000"/>
        </w:rPr>
        <w:t>most comprehensive other</w:t>
      </w:r>
      <w:r w:rsidR="0084560E">
        <w:rPr>
          <w:color w:val="000000"/>
        </w:rPr>
        <w:t xml:space="preserve"> study, as many mRNAs as other studies, and additional data on </w:t>
      </w:r>
      <w:proofErr w:type="spellStart"/>
      <w:r w:rsidR="0084560E">
        <w:rPr>
          <w:color w:val="000000"/>
        </w:rPr>
        <w:t>tRNAs</w:t>
      </w:r>
      <w:proofErr w:type="spellEnd"/>
      <w:r w:rsidR="0084560E">
        <w:rPr>
          <w:color w:val="000000"/>
        </w:rPr>
        <w:t xml:space="preserve"> and </w:t>
      </w:r>
      <w:proofErr w:type="spellStart"/>
      <w:r w:rsidR="0084560E">
        <w:rPr>
          <w:color w:val="000000"/>
        </w:rPr>
        <w:t>sRNAs</w:t>
      </w:r>
      <w:proofErr w:type="spellEnd"/>
      <w:r w:rsidR="0084560E">
        <w:rPr>
          <w:color w:val="000000"/>
        </w:rPr>
        <w:t>.</w:t>
      </w:r>
    </w:p>
    <w:p w14:paraId="2DF6727C" w14:textId="77777777" w:rsidR="00091659" w:rsidRDefault="00091659" w:rsidP="00121D82">
      <w:pPr>
        <w:pStyle w:val="NoSpacing"/>
        <w:rPr>
          <w:color w:val="000000"/>
        </w:rPr>
      </w:pPr>
    </w:p>
    <w:p w14:paraId="6292C76D" w14:textId="522CB62B" w:rsidR="0084560E" w:rsidRDefault="0084560E" w:rsidP="00121D82">
      <w:pPr>
        <w:pStyle w:val="NoSpacing"/>
      </w:pPr>
      <w:r>
        <w:rPr>
          <w:color w:val="000000"/>
        </w:rPr>
        <w:t>O</w:t>
      </w:r>
      <w:r w:rsidR="008F0DD3">
        <w:rPr>
          <w:color w:val="000000"/>
        </w:rPr>
        <w:t>ur experiments also</w:t>
      </w:r>
      <w:r w:rsidR="00091659">
        <w:rPr>
          <w:color w:val="000000"/>
        </w:rPr>
        <w:t xml:space="preserve"> provide</w:t>
      </w:r>
      <w:r w:rsidR="002248F9">
        <w:rPr>
          <w:color w:val="000000"/>
        </w:rPr>
        <w:t>d</w:t>
      </w:r>
      <w:r w:rsidR="008F0DD3">
        <w:rPr>
          <w:color w:val="000000"/>
        </w:rPr>
        <w:t xml:space="preserve"> </w:t>
      </w:r>
      <w:r w:rsidR="008837BE">
        <w:rPr>
          <w:color w:val="000000"/>
        </w:rPr>
        <w:t xml:space="preserve">coverage </w:t>
      </w:r>
      <w:r w:rsidR="00091659">
        <w:rPr>
          <w:color w:val="000000"/>
        </w:rPr>
        <w:t xml:space="preserve">comparable </w:t>
      </w:r>
      <w:r w:rsidR="008837BE">
        <w:rPr>
          <w:color w:val="000000"/>
        </w:rPr>
        <w:t xml:space="preserve">to </w:t>
      </w:r>
      <w:r w:rsidR="00091659">
        <w:rPr>
          <w:color w:val="000000"/>
        </w:rPr>
        <w:t xml:space="preserve">or better </w:t>
      </w:r>
      <w:r w:rsidR="008837BE">
        <w:rPr>
          <w:color w:val="000000"/>
        </w:rPr>
        <w:t>than</w:t>
      </w:r>
      <w:r>
        <w:rPr>
          <w:color w:val="000000"/>
        </w:rPr>
        <w:t xml:space="preserve"> other experiments that focus on proteomics or RNA measurements alone.</w:t>
      </w:r>
      <w:r w:rsidR="00C15787">
        <w:rPr>
          <w:color w:val="000000"/>
        </w:rPr>
        <w:t xml:space="preserve"> </w:t>
      </w:r>
      <w:r w:rsidR="002248F9">
        <w:rPr>
          <w:color w:val="000000"/>
        </w:rPr>
        <w:t>Using stable isotope labeling of amino acids (</w:t>
      </w:r>
      <w:r>
        <w:rPr>
          <w:color w:val="000000"/>
        </w:rPr>
        <w:t>SILAC</w:t>
      </w:r>
      <w:r w:rsidR="002248F9">
        <w:rPr>
          <w:color w:val="000000"/>
        </w:rPr>
        <w:t>)</w:t>
      </w:r>
      <w:r>
        <w:rPr>
          <w:color w:val="000000"/>
        </w:rPr>
        <w:t xml:space="preserve">, </w:t>
      </w:r>
      <w:proofErr w:type="spellStart"/>
      <w:r>
        <w:rPr>
          <w:color w:val="000000"/>
        </w:rPr>
        <w:t>Soares</w:t>
      </w:r>
      <w:proofErr w:type="spellEnd"/>
      <w:r>
        <w:rPr>
          <w:color w:val="000000"/>
        </w:rPr>
        <w:t xml:space="preserve"> et al. </w:t>
      </w:r>
      <w:r w:rsidR="00FC5936">
        <w:rPr>
          <w:color w:val="000000"/>
        </w:rPr>
        <w:t>o</w:t>
      </w:r>
      <w:r>
        <w:rPr>
          <w:color w:val="000000"/>
        </w:rPr>
        <w:t>bserved 2,053 proteins in at least 1 of 2 biological r</w:t>
      </w:r>
      <w:r>
        <w:rPr>
          <w:color w:val="000000"/>
        </w:rPr>
        <w:t>e</w:t>
      </w:r>
      <w:r>
        <w:rPr>
          <w:color w:val="000000"/>
        </w:rPr>
        <w:t>peats</w:t>
      </w:r>
      <w:r w:rsidR="00140E5E">
        <w:rPr>
          <w:color w:val="000000"/>
        </w:rPr>
        <w:t xml:space="preserve">, at a false discovery rate (FDR) of </w:t>
      </w:r>
      <w:r>
        <w:rPr>
          <w:color w:val="000000"/>
        </w:rPr>
        <w:t xml:space="preserve">&lt;1% </w:t>
      </w:r>
      <w:r w:rsidR="0005168B">
        <w:rPr>
          <w:color w:val="000000"/>
        </w:rPr>
        <w:fldChar w:fldCharType="begin"/>
      </w:r>
      <w:r>
        <w:rPr>
          <w:color w:val="000000"/>
        </w:rPr>
        <w:instrText xml:space="preserve"> ADDIN ZOTERO_ITEM CSL_CITATION {"citationID":"1lt527i0hj","properties":{"formattedCitation":"(Soares et al., 2013)","plainCitation":"(Soares et al., 2013)"},"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sidR="0005168B">
        <w:rPr>
          <w:color w:val="000000"/>
        </w:rPr>
        <w:fldChar w:fldCharType="separate"/>
      </w:r>
      <w:r>
        <w:rPr>
          <w:noProof/>
          <w:color w:val="000000"/>
        </w:rPr>
        <w:t>(Soares et al., 2013)</w:t>
      </w:r>
      <w:r w:rsidR="0005168B">
        <w:rPr>
          <w:color w:val="000000"/>
        </w:rPr>
        <w:fldChar w:fldCharType="end"/>
      </w:r>
      <w:r>
        <w:rPr>
          <w:color w:val="000000"/>
        </w:rPr>
        <w:t>. We measured 2,658 pr</w:t>
      </w:r>
      <w:r>
        <w:rPr>
          <w:color w:val="000000"/>
        </w:rPr>
        <w:t>o</w:t>
      </w:r>
      <w:r>
        <w:rPr>
          <w:color w:val="000000"/>
        </w:rPr>
        <w:t xml:space="preserve">teins in at least 1 of 3 biological repeats with around 2,200 protein IDs per sample </w:t>
      </w:r>
      <w:r w:rsidR="00140E5E">
        <w:rPr>
          <w:color w:val="000000"/>
        </w:rPr>
        <w:t>using the same FDR cutoff</w:t>
      </w:r>
      <w:r>
        <w:rPr>
          <w:color w:val="000000"/>
        </w:rPr>
        <w:t>. A more recent study</w:t>
      </w:r>
      <w:r w:rsidR="00140E5E">
        <w:rPr>
          <w:color w:val="000000"/>
        </w:rPr>
        <w:t>,</w:t>
      </w:r>
      <w:r>
        <w:rPr>
          <w:color w:val="000000"/>
        </w:rPr>
        <w:t xml:space="preserve"> using </w:t>
      </w:r>
      <w:r w:rsidR="002248F9">
        <w:rPr>
          <w:color w:val="000000"/>
        </w:rPr>
        <w:t>the filter</w:t>
      </w:r>
      <w:r w:rsidR="00F35294">
        <w:rPr>
          <w:color w:val="000000"/>
        </w:rPr>
        <w:t>-</w:t>
      </w:r>
      <w:r w:rsidR="002248F9">
        <w:rPr>
          <w:color w:val="000000"/>
        </w:rPr>
        <w:t xml:space="preserve">aided sample preparation (FASP) </w:t>
      </w:r>
      <w:r>
        <w:rPr>
          <w:color w:val="000000"/>
        </w:rPr>
        <w:t xml:space="preserve">method, </w:t>
      </w:r>
      <w:r w:rsidR="008F0DD3">
        <w:rPr>
          <w:color w:val="000000"/>
        </w:rPr>
        <w:t xml:space="preserve">also </w:t>
      </w:r>
      <w:r>
        <w:rPr>
          <w:color w:val="000000"/>
        </w:rPr>
        <w:t>observed around 2</w:t>
      </w:r>
      <w:r w:rsidR="008F0DD3">
        <w:rPr>
          <w:color w:val="000000"/>
        </w:rPr>
        <w:t>,</w:t>
      </w:r>
      <w:r>
        <w:rPr>
          <w:color w:val="000000"/>
        </w:rPr>
        <w:t>200 proteins per sample, comparable to our recovery</w:t>
      </w:r>
      <w:r w:rsidR="00140E5E">
        <w:rPr>
          <w:color w:val="000000"/>
        </w:rPr>
        <w:t xml:space="preserve"> </w:t>
      </w:r>
      <w:r w:rsidR="0005168B">
        <w:rPr>
          <w:color w:val="000000"/>
        </w:rPr>
        <w:fldChar w:fldCharType="begin"/>
      </w:r>
      <w:r>
        <w:rPr>
          <w:color w:val="000000"/>
        </w:rPr>
        <w:instrText xml:space="preserve"> ADDIN ZOTERO_ITEM CSL_CITATION {"citationID":"19fudrotod","properties":{"formattedCitation":"{\\rtf (Wi\\uc0\\u347{}niewski and Rakus, n.d.)}","plainCitation":"(Wiśniewski and Rakus, n.d.)"},"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05168B">
        <w:rPr>
          <w:color w:val="000000"/>
        </w:rPr>
        <w:fldChar w:fldCharType="separate"/>
      </w:r>
      <w:r w:rsidRPr="0084560E">
        <w:rPr>
          <w:rFonts w:eastAsia="Times New Roman" w:cs="Times New Roman"/>
          <w:color w:val="000000"/>
        </w:rPr>
        <w:t xml:space="preserve">(Wiśniewski and Rakus, </w:t>
      </w:r>
      <w:r>
        <w:rPr>
          <w:rFonts w:eastAsia="Times New Roman" w:cs="Times New Roman"/>
          <w:color w:val="000000"/>
        </w:rPr>
        <w:t>2014</w:t>
      </w:r>
      <w:r w:rsidRPr="0084560E">
        <w:rPr>
          <w:rFonts w:eastAsia="Times New Roman" w:cs="Times New Roman"/>
          <w:color w:val="000000"/>
        </w:rPr>
        <w:t>)</w:t>
      </w:r>
      <w:r w:rsidR="0005168B">
        <w:rPr>
          <w:color w:val="000000"/>
        </w:rPr>
        <w:fldChar w:fldCharType="end"/>
      </w:r>
      <w:r w:rsidR="00847971">
        <w:rPr>
          <w:color w:val="000000"/>
        </w:rPr>
        <w:t>.</w:t>
      </w:r>
      <w:r>
        <w:rPr>
          <w:color w:val="000000"/>
        </w:rPr>
        <w:t xml:space="preserve"> Additionally, using </w:t>
      </w:r>
      <w:proofErr w:type="spellStart"/>
      <w:r>
        <w:rPr>
          <w:color w:val="000000"/>
        </w:rPr>
        <w:t>RNAseq</w:t>
      </w:r>
      <w:proofErr w:type="spellEnd"/>
      <w:r>
        <w:rPr>
          <w:color w:val="000000"/>
        </w:rPr>
        <w:t xml:space="preserve">, we </w:t>
      </w:r>
      <w:r w:rsidR="00091659">
        <w:rPr>
          <w:color w:val="000000"/>
        </w:rPr>
        <w:t>recovered</w:t>
      </w:r>
      <w:r>
        <w:rPr>
          <w:color w:val="000000"/>
        </w:rPr>
        <w:t xml:space="preserve"> as many mRNAs as microarray approaches </w:t>
      </w:r>
      <w:r w:rsidR="00091659">
        <w:rPr>
          <w:color w:val="000000"/>
        </w:rPr>
        <w:t xml:space="preserve">do, </w:t>
      </w:r>
      <w:r>
        <w:rPr>
          <w:color w:val="000000"/>
        </w:rPr>
        <w:t xml:space="preserve">with the added benefit of measuring 89 </w:t>
      </w:r>
      <w:proofErr w:type="spellStart"/>
      <w:r>
        <w:rPr>
          <w:color w:val="000000"/>
        </w:rPr>
        <w:t>sRNAs</w:t>
      </w:r>
      <w:proofErr w:type="spellEnd"/>
      <w:r>
        <w:rPr>
          <w:color w:val="000000"/>
        </w:rPr>
        <w:t xml:space="preserve"> and 85 </w:t>
      </w:r>
      <w:proofErr w:type="spellStart"/>
      <w:proofErr w:type="gramStart"/>
      <w:r>
        <w:rPr>
          <w:color w:val="000000"/>
        </w:rPr>
        <w:t>tRNAs</w:t>
      </w:r>
      <w:proofErr w:type="spellEnd"/>
      <w:proofErr w:type="gramEnd"/>
      <w:r>
        <w:rPr>
          <w:color w:val="000000"/>
        </w:rPr>
        <w:t xml:space="preserve"> </w:t>
      </w:r>
      <w:r w:rsidR="00FC2496">
        <w:rPr>
          <w:color w:val="000000"/>
        </w:rPr>
        <w:t>from the same sample</w:t>
      </w:r>
      <w:r>
        <w:rPr>
          <w:color w:val="000000"/>
        </w:rPr>
        <w:t>. As a point of reference</w:t>
      </w:r>
      <w:r w:rsidR="00140E5E">
        <w:rPr>
          <w:color w:val="000000"/>
        </w:rPr>
        <w:t>,</w:t>
      </w:r>
      <w:r>
        <w:rPr>
          <w:color w:val="000000"/>
        </w:rPr>
        <w:t xml:space="preserve"> previous </w:t>
      </w:r>
      <w:proofErr w:type="spellStart"/>
      <w:r>
        <w:rPr>
          <w:color w:val="000000"/>
        </w:rPr>
        <w:t>RNAseq</w:t>
      </w:r>
      <w:proofErr w:type="spellEnd"/>
      <w:r>
        <w:rPr>
          <w:color w:val="000000"/>
        </w:rPr>
        <w:t xml:space="preserve"> experiments on </w:t>
      </w:r>
      <w:r w:rsidR="00091659">
        <w:rPr>
          <w:color w:val="000000"/>
        </w:rPr>
        <w:t xml:space="preserve">the </w:t>
      </w:r>
      <w:r w:rsidR="00D85427" w:rsidRPr="00D85427">
        <w:rPr>
          <w:i/>
          <w:color w:val="000000"/>
        </w:rPr>
        <w:t>E. coli</w:t>
      </w:r>
      <w:r>
        <w:rPr>
          <w:color w:val="000000"/>
        </w:rPr>
        <w:t xml:space="preserve"> K-12 strain </w:t>
      </w:r>
      <w:r w:rsidR="007B1A52">
        <w:rPr>
          <w:color w:val="000000"/>
        </w:rPr>
        <w:t xml:space="preserve">identified </w:t>
      </w:r>
      <w:r>
        <w:rPr>
          <w:color w:val="000000"/>
        </w:rPr>
        <w:t xml:space="preserve">133 </w:t>
      </w:r>
      <w:r w:rsidR="007B1A52">
        <w:rPr>
          <w:color w:val="000000"/>
        </w:rPr>
        <w:t xml:space="preserve">putative </w:t>
      </w:r>
      <w:proofErr w:type="spellStart"/>
      <w:r>
        <w:rPr>
          <w:color w:val="000000"/>
        </w:rPr>
        <w:t>sRNAs</w:t>
      </w:r>
      <w:proofErr w:type="spellEnd"/>
      <w:r>
        <w:rPr>
          <w:color w:val="000000"/>
        </w:rPr>
        <w:t xml:space="preserve"> and 4</w:t>
      </w:r>
      <w:r w:rsidR="00865633">
        <w:rPr>
          <w:color w:val="000000"/>
        </w:rPr>
        <w:t>,</w:t>
      </w:r>
      <w:r>
        <w:rPr>
          <w:color w:val="000000"/>
        </w:rPr>
        <w:t xml:space="preserve">161 </w:t>
      </w:r>
      <w:r w:rsidR="007B1A52">
        <w:rPr>
          <w:color w:val="000000"/>
        </w:rPr>
        <w:t>mRNAs</w:t>
      </w:r>
      <w:r w:rsidR="00196EFC">
        <w:rPr>
          <w:color w:val="000000"/>
        </w:rPr>
        <w:t xml:space="preserve"> </w:t>
      </w:r>
      <w:r w:rsidR="00196EFC">
        <w:rPr>
          <w:color w:val="000000"/>
        </w:rPr>
        <w:fldChar w:fldCharType="begin"/>
      </w:r>
      <w:r w:rsidR="00196EFC">
        <w:rPr>
          <w:color w:val="000000"/>
        </w:rPr>
        <w:instrText xml:space="preserve"> ADDIN ZOTERO_ITEM CSL_CITATION {"citationID":"k2bv2cccv","properties":{"formattedCitation":"(Raghavan et al., 2011)","plainCitation":"(Raghavan et al., 2011)"},"citationItems":[{"id":"eI7k9OiT/dtzR6fna","uris":["http://zotero.org/users/local/nzbyWFEW/items/I3UGCMM6"],"uri":["http://zotero.org/users/local/nzbyWFEW/items/I3UGCMM6"],"itemData":{"id":"eI7k9OiT/dtzR6fna","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year":2011,"month":9,"day":1},"accessed":{"year":2014,"month":9,"day":11},"PMID":"21665928","page-first":"1487","container-title-short":"Genome Res."}}],"schema":"https://github.com/citation-style-language/schema/raw/master/csl-citation.json"} </w:instrText>
      </w:r>
      <w:r w:rsidR="00196EFC">
        <w:rPr>
          <w:color w:val="000000"/>
        </w:rPr>
        <w:fldChar w:fldCharType="separate"/>
      </w:r>
      <w:r w:rsidR="00196EFC">
        <w:rPr>
          <w:noProof/>
          <w:color w:val="000000"/>
        </w:rPr>
        <w:t>(Raghavan et al., 2011)</w:t>
      </w:r>
      <w:r w:rsidR="00196EFC">
        <w:rPr>
          <w:color w:val="000000"/>
        </w:rPr>
        <w:fldChar w:fldCharType="end"/>
      </w:r>
      <w:r>
        <w:rPr>
          <w:color w:val="000000"/>
        </w:rPr>
        <w:t>. Thus our recovery of both proteins and RNA represent</w:t>
      </w:r>
      <w:r w:rsidR="00D224DF">
        <w:rPr>
          <w:color w:val="000000"/>
        </w:rPr>
        <w:t>s</w:t>
      </w:r>
      <w:r>
        <w:rPr>
          <w:color w:val="000000"/>
        </w:rPr>
        <w:t xml:space="preserve"> the state of the art of the field, far ou</w:t>
      </w:r>
      <w:r>
        <w:rPr>
          <w:color w:val="000000"/>
        </w:rPr>
        <w:t>t</w:t>
      </w:r>
      <w:r>
        <w:rPr>
          <w:color w:val="000000"/>
        </w:rPr>
        <w:t>performing recent comparative studies.  As an added benefit of our study</w:t>
      </w:r>
      <w:r w:rsidR="00B346F6">
        <w:rPr>
          <w:color w:val="000000"/>
        </w:rPr>
        <w:t>,</w:t>
      </w:r>
      <w:r>
        <w:rPr>
          <w:color w:val="000000"/>
        </w:rPr>
        <w:t xml:space="preserve"> we also simult</w:t>
      </w:r>
      <w:r>
        <w:rPr>
          <w:color w:val="000000"/>
        </w:rPr>
        <w:t>a</w:t>
      </w:r>
      <w:r>
        <w:rPr>
          <w:color w:val="000000"/>
        </w:rPr>
        <w:t>neously measured lipid</w:t>
      </w:r>
      <w:r w:rsidR="00620D74">
        <w:rPr>
          <w:color w:val="000000"/>
        </w:rPr>
        <w:t xml:space="preserve"> </w:t>
      </w:r>
      <w:r>
        <w:rPr>
          <w:color w:val="000000"/>
        </w:rPr>
        <w:t>A, phospholi</w:t>
      </w:r>
      <w:r w:rsidR="002248F9">
        <w:rPr>
          <w:color w:val="000000"/>
        </w:rPr>
        <w:t>pi</w:t>
      </w:r>
      <w:r>
        <w:rPr>
          <w:color w:val="000000"/>
        </w:rPr>
        <w:t>d</w:t>
      </w:r>
      <w:r w:rsidR="002248F9">
        <w:rPr>
          <w:color w:val="000000"/>
        </w:rPr>
        <w:t>s</w:t>
      </w:r>
      <w:r>
        <w:rPr>
          <w:color w:val="000000"/>
        </w:rPr>
        <w:t>, and flux ratios in central metabolism</w:t>
      </w:r>
      <w:r w:rsidR="00847971">
        <w:rPr>
          <w:color w:val="000000"/>
        </w:rPr>
        <w:t>, c</w:t>
      </w:r>
      <w:r>
        <w:rPr>
          <w:color w:val="000000"/>
        </w:rPr>
        <w:t xml:space="preserve">overing a wider range of cellular components than previous comparison studies. </w:t>
      </w:r>
    </w:p>
    <w:p w14:paraId="33F98C45" w14:textId="77777777" w:rsidR="00EE3948" w:rsidRDefault="00EE3948" w:rsidP="00A3644C">
      <w:pPr>
        <w:pStyle w:val="NoSpacing"/>
      </w:pPr>
    </w:p>
    <w:p w14:paraId="07870D95" w14:textId="77777777" w:rsidR="005A50CF" w:rsidRDefault="00582620" w:rsidP="005A50CF">
      <w:pPr>
        <w:pStyle w:val="Heading2"/>
      </w:pPr>
      <w:r>
        <w:t xml:space="preserve">Measured mRNAs are regulated in a relatively more uniform manner compared to proteins. </w:t>
      </w:r>
    </w:p>
    <w:p w14:paraId="6320D0CA" w14:textId="402A2277" w:rsidR="005A50CF" w:rsidRDefault="00091659" w:rsidP="00A3644C">
      <w:pPr>
        <w:pStyle w:val="NoSpacing"/>
      </w:pPr>
      <w:r>
        <w:t xml:space="preserve">We next investigated changes </w:t>
      </w:r>
      <w:r w:rsidR="00E76A3C">
        <w:t xml:space="preserve">in </w:t>
      </w:r>
      <w:r w:rsidR="002248F9">
        <w:t>m</w:t>
      </w:r>
      <w:r>
        <w:t xml:space="preserve">RNA and protein abundance over time. </w:t>
      </w:r>
      <w:r w:rsidR="00BA5B3C">
        <w:t>Due to transl</w:t>
      </w:r>
      <w:r w:rsidR="00BA5B3C">
        <w:t>a</w:t>
      </w:r>
      <w:r w:rsidR="00BA5B3C">
        <w:t xml:space="preserve">tional and post-translational regulation we expected differences in the response of </w:t>
      </w:r>
      <w:r w:rsidR="002248F9">
        <w:t>m</w:t>
      </w:r>
      <w:r>
        <w:t xml:space="preserve">RNA transcripts and </w:t>
      </w:r>
      <w:r w:rsidR="00BA5B3C">
        <w:t xml:space="preserve">proteins in response to glucose starvation. To visualize these differences we compared and contrasted the general trends in the response of </w:t>
      </w:r>
      <w:r w:rsidR="002248F9">
        <w:t>m</w:t>
      </w:r>
      <w:r w:rsidR="00BA5B3C">
        <w:t xml:space="preserve">RNA and proteins by way of </w:t>
      </w:r>
      <w:r w:rsidR="00BA5B3C" w:rsidRPr="002F22E7">
        <w:rPr>
          <w:i/>
        </w:rPr>
        <w:t>K</w:t>
      </w:r>
      <w:r w:rsidR="00BA5B3C">
        <w:t xml:space="preserve">-means clustering. To simplify </w:t>
      </w:r>
      <w:r w:rsidR="00140E5E">
        <w:t xml:space="preserve">the </w:t>
      </w:r>
      <w:r w:rsidR="00BA5B3C">
        <w:t>analysis we focus</w:t>
      </w:r>
      <w:r w:rsidR="00B346F6">
        <w:t>ed</w:t>
      </w:r>
      <w:r w:rsidR="00BA5B3C">
        <w:t xml:space="preserve"> on only those </w:t>
      </w:r>
      <w:r w:rsidR="002248F9">
        <w:t>m</w:t>
      </w:r>
      <w:r w:rsidR="00BA5B3C">
        <w:t xml:space="preserve">RNAs and proteins that </w:t>
      </w:r>
      <w:r w:rsidR="00FA6EAE">
        <w:t>were</w:t>
      </w:r>
      <w:r w:rsidR="00BA5B3C">
        <w:t xml:space="preserve"> changing significantly (as measured by f</w:t>
      </w:r>
      <w:r w:rsidR="000379D3">
        <w:t>alse discovery rate</w:t>
      </w:r>
      <w:r w:rsidR="00BA5B3C">
        <w:t xml:space="preserve"> and fold change cutoff</w:t>
      </w:r>
      <w:r w:rsidR="000379D3">
        <w:t>,</w:t>
      </w:r>
      <w:r w:rsidR="00BA5B3C">
        <w:t xml:space="preserve"> respectively) throughout the time course</w:t>
      </w:r>
      <w:r w:rsidR="000379D3">
        <w:t>,</w:t>
      </w:r>
      <w:r w:rsidR="00BA5B3C">
        <w:t xml:space="preserve"> yielding </w:t>
      </w:r>
      <w:r w:rsidR="002A7F93">
        <w:t xml:space="preserve">a total of </w:t>
      </w:r>
      <w:r w:rsidR="00BA5B3C">
        <w:t>~1900 signif</w:t>
      </w:r>
      <w:r w:rsidR="00BA5B3C">
        <w:t>i</w:t>
      </w:r>
      <w:r w:rsidR="00BA5B3C">
        <w:t xml:space="preserve">cantly changing transcripts/proteins. </w:t>
      </w:r>
      <w:r w:rsidR="00582620">
        <w:t xml:space="preserve">To perform </w:t>
      </w:r>
      <w:r w:rsidR="00BA5B3C">
        <w:rPr>
          <w:i/>
        </w:rPr>
        <w:t>K</w:t>
      </w:r>
      <w:r w:rsidR="00BA5B3C">
        <w:t>-means clustering</w:t>
      </w:r>
      <w:r w:rsidR="00582620">
        <w:t>,</w:t>
      </w:r>
      <w:r w:rsidR="009C1055">
        <w:t xml:space="preserve"> an arbitrary choice for the </w:t>
      </w:r>
      <w:r w:rsidR="00BA5B3C">
        <w:t>number of clusters</w:t>
      </w:r>
      <w:r w:rsidR="00582620">
        <w:t xml:space="preserve"> must be </w:t>
      </w:r>
      <w:r w:rsidR="00D224DF">
        <w:t>made</w:t>
      </w:r>
      <w:r w:rsidR="00582620">
        <w:t xml:space="preserve"> </w:t>
      </w:r>
      <w:r w:rsidR="00BA5B3C">
        <w:t xml:space="preserve">such that the profiles </w:t>
      </w:r>
      <w:r w:rsidR="00416A62">
        <w:t>are</w:t>
      </w:r>
      <w:r w:rsidR="00BA5B3C">
        <w:t xml:space="preserve"> well separated into groups with unique and distinct behaviors. </w:t>
      </w:r>
      <w:r w:rsidR="00B346F6">
        <w:t>(A</w:t>
      </w:r>
      <w:r w:rsidR="0079687C">
        <w:t>n alternative classification approach that does not depe</w:t>
      </w:r>
      <w:r w:rsidR="008130BF">
        <w:t>nd on such an arbitrary choice</w:t>
      </w:r>
      <w:r w:rsidR="00B346F6">
        <w:t xml:space="preserve"> will be presented below</w:t>
      </w:r>
      <w:r w:rsidR="008130BF">
        <w:t>.</w:t>
      </w:r>
      <w:r w:rsidR="00B346F6">
        <w:t>)</w:t>
      </w:r>
      <w:r w:rsidR="0079687C">
        <w:t xml:space="preserve"> </w:t>
      </w:r>
      <w:r w:rsidR="00BA5B3C">
        <w:t>We varied the nu</w:t>
      </w:r>
      <w:r w:rsidR="00BA5B3C">
        <w:t>m</w:t>
      </w:r>
      <w:r w:rsidR="00BA5B3C">
        <w:t xml:space="preserve">ber of clusters for both </w:t>
      </w:r>
      <w:r w:rsidR="002248F9">
        <w:t>m</w:t>
      </w:r>
      <w:r w:rsidR="00BA5B3C">
        <w:t>RNA and protein profiles, and we found the best clustering pe</w:t>
      </w:r>
      <w:r w:rsidR="00BA5B3C">
        <w:t>r</w:t>
      </w:r>
      <w:r w:rsidR="00BA5B3C">
        <w:t>formance</w:t>
      </w:r>
      <w:r w:rsidR="00995EC5">
        <w:t>, assessed by visual inspection,</w:t>
      </w:r>
      <w:r w:rsidR="00BA5B3C">
        <w:t xml:space="preserve"> to be around 15 clusters for the </w:t>
      </w:r>
      <w:r w:rsidR="002248F9">
        <w:t>m</w:t>
      </w:r>
      <w:r w:rsidR="00BA5B3C">
        <w:t xml:space="preserve">RNA profiles and 25 clusters for the protein profiles. Thus, the </w:t>
      </w:r>
      <w:r w:rsidR="002248F9">
        <w:t>m</w:t>
      </w:r>
      <w:r w:rsidR="00BA5B3C">
        <w:t>RNAs</w:t>
      </w:r>
      <w:r w:rsidR="003A3EE7">
        <w:t xml:space="preserve"> appear</w:t>
      </w:r>
      <w:r w:rsidR="00416A62">
        <w:t>ed</w:t>
      </w:r>
      <w:r w:rsidR="003A3EE7">
        <w:t xml:space="preserve"> to</w:t>
      </w:r>
      <w:r w:rsidR="00BA5B3C">
        <w:t xml:space="preserve"> respond in a more uniform manner than the proteins</w:t>
      </w:r>
      <w:r w:rsidR="009C1055">
        <w:t xml:space="preserve"> d</w:t>
      </w:r>
      <w:r w:rsidR="00D224DF">
        <w:t>id</w:t>
      </w:r>
      <w:r w:rsidR="00BA5B3C">
        <w:t xml:space="preserve">. This </w:t>
      </w:r>
      <w:r w:rsidR="00D224DF">
        <w:t xml:space="preserve">finding </w:t>
      </w:r>
      <w:r w:rsidR="00BA5B3C">
        <w:t xml:space="preserve">is illustrated by the </w:t>
      </w:r>
      <w:proofErr w:type="spellStart"/>
      <w:r w:rsidR="00BA5B3C">
        <w:t>heatmap</w:t>
      </w:r>
      <w:proofErr w:type="spellEnd"/>
      <w:r w:rsidR="00BA5B3C">
        <w:t xml:space="preserve"> of the cluster centroids of </w:t>
      </w:r>
      <w:r w:rsidR="002248F9">
        <w:t>m</w:t>
      </w:r>
      <w:r w:rsidR="00BA5B3C">
        <w:t xml:space="preserve">RNA and protein (Figure 2A and B, respectively).  </w:t>
      </w:r>
      <w:r w:rsidR="00995EC5">
        <w:t>The</w:t>
      </w:r>
      <w:commentRangeStart w:id="2"/>
      <w:r w:rsidR="00BA5B3C">
        <w:t xml:space="preserve"> vast majority of the </w:t>
      </w:r>
      <w:r w:rsidR="002248F9">
        <w:t>m</w:t>
      </w:r>
      <w:r w:rsidR="00BA5B3C">
        <w:t xml:space="preserve">RNAs </w:t>
      </w:r>
      <w:r w:rsidR="00FA6EAE">
        <w:t>were</w:t>
      </w:r>
      <w:r w:rsidR="00BA5B3C">
        <w:t xml:space="preserve"> </w:t>
      </w:r>
      <w:proofErr w:type="gramStart"/>
      <w:r w:rsidR="002F22E7">
        <w:t>down-regulated</w:t>
      </w:r>
      <w:proofErr w:type="gramEnd"/>
      <w:r w:rsidR="00BA5B3C">
        <w:t xml:space="preserve"> </w:t>
      </w:r>
      <w:commentRangeEnd w:id="2"/>
      <w:r w:rsidR="00976F7D">
        <w:rPr>
          <w:rStyle w:val="CommentReference"/>
          <w:color w:val="00000A"/>
        </w:rPr>
        <w:commentReference w:id="2"/>
      </w:r>
      <w:r w:rsidR="007E7523">
        <w:t>relative to so-called stable RNAs (</w:t>
      </w:r>
      <w:proofErr w:type="spellStart"/>
      <w:r w:rsidR="007E7523">
        <w:t>rRNA</w:t>
      </w:r>
      <w:proofErr w:type="spellEnd"/>
      <w:r w:rsidR="007E7523">
        <w:t xml:space="preserve"> and </w:t>
      </w:r>
      <w:proofErr w:type="spellStart"/>
      <w:r w:rsidR="007E7523">
        <w:t>tRNA</w:t>
      </w:r>
      <w:proofErr w:type="spellEnd"/>
      <w:r w:rsidR="007E7523">
        <w:t xml:space="preserve">) </w:t>
      </w:r>
      <w:r w:rsidR="00BA5B3C">
        <w:t xml:space="preserve">while the protein response </w:t>
      </w:r>
      <w:r w:rsidR="00416A62">
        <w:t xml:space="preserve">was </w:t>
      </w:r>
      <w:r w:rsidR="00BA5B3C">
        <w:t xml:space="preserve">much less uniform, likely due to differences in </w:t>
      </w:r>
      <w:r w:rsidR="0084560E">
        <w:t>degradation.</w:t>
      </w:r>
      <w:r w:rsidR="0084560E" w:rsidRPr="0084560E">
        <w:rPr>
          <w:shd w:val="clear" w:color="auto" w:fill="FFFFFF"/>
        </w:rPr>
        <w:t xml:space="preserve"> </w:t>
      </w:r>
      <w:r w:rsidR="0084560E">
        <w:rPr>
          <w:shd w:val="clear" w:color="auto" w:fill="FFFFFF"/>
        </w:rPr>
        <w:t xml:space="preserve">Additionally, the </w:t>
      </w:r>
      <w:r w:rsidR="002248F9">
        <w:rPr>
          <w:shd w:val="clear" w:color="auto" w:fill="FFFFFF"/>
        </w:rPr>
        <w:t>m</w:t>
      </w:r>
      <w:r w:rsidR="0084560E">
        <w:rPr>
          <w:shd w:val="clear" w:color="auto" w:fill="FFFFFF"/>
        </w:rPr>
        <w:t>RNA profiles show</w:t>
      </w:r>
      <w:r w:rsidR="00137F2A">
        <w:rPr>
          <w:shd w:val="clear" w:color="auto" w:fill="FFFFFF"/>
        </w:rPr>
        <w:t>ed</w:t>
      </w:r>
      <w:r w:rsidR="0084560E">
        <w:rPr>
          <w:shd w:val="clear" w:color="auto" w:fill="FFFFFF"/>
        </w:rPr>
        <w:t xml:space="preserve"> a clear separation between early and late time points with a transition period around 6-8</w:t>
      </w:r>
      <w:r w:rsidR="00E76A3C">
        <w:rPr>
          <w:shd w:val="clear" w:color="auto" w:fill="FFFFFF"/>
        </w:rPr>
        <w:t xml:space="preserve"> </w:t>
      </w:r>
      <w:r w:rsidR="0084560E">
        <w:rPr>
          <w:shd w:val="clear" w:color="auto" w:fill="FFFFFF"/>
        </w:rPr>
        <w:t xml:space="preserve">h. </w:t>
      </w:r>
      <w:r w:rsidR="00D224DF">
        <w:rPr>
          <w:shd w:val="clear" w:color="auto" w:fill="FFFFFF"/>
        </w:rPr>
        <w:t>After this transitional period of entry to st</w:t>
      </w:r>
      <w:r w:rsidR="00D224DF">
        <w:rPr>
          <w:shd w:val="clear" w:color="auto" w:fill="FFFFFF"/>
        </w:rPr>
        <w:t>a</w:t>
      </w:r>
      <w:r w:rsidR="00D224DF">
        <w:rPr>
          <w:shd w:val="clear" w:color="auto" w:fill="FFFFFF"/>
        </w:rPr>
        <w:t>tionary phase, t</w:t>
      </w:r>
      <w:r w:rsidR="0084560E">
        <w:rPr>
          <w:shd w:val="clear" w:color="auto" w:fill="FFFFFF"/>
        </w:rPr>
        <w:t>he transcription profiles remain</w:t>
      </w:r>
      <w:r w:rsidR="00416A62">
        <w:rPr>
          <w:shd w:val="clear" w:color="auto" w:fill="FFFFFF"/>
        </w:rPr>
        <w:t>ed</w:t>
      </w:r>
      <w:r w:rsidR="0084560E">
        <w:rPr>
          <w:shd w:val="clear" w:color="auto" w:fill="FFFFFF"/>
        </w:rPr>
        <w:t xml:space="preserve"> relatively constant, with only minor changes in expression</w:t>
      </w:r>
      <w:r w:rsidR="00D224DF">
        <w:rPr>
          <w:shd w:val="clear" w:color="auto" w:fill="FFFFFF"/>
        </w:rPr>
        <w:t>.</w:t>
      </w:r>
      <w:r w:rsidR="0084560E">
        <w:rPr>
          <w:shd w:val="clear" w:color="auto" w:fill="FFFFFF"/>
        </w:rPr>
        <w:t xml:space="preserve"> At two weeks some of the transcripts beg</w:t>
      </w:r>
      <w:r w:rsidR="007F15B3">
        <w:rPr>
          <w:shd w:val="clear" w:color="auto" w:fill="FFFFFF"/>
        </w:rPr>
        <w:t>an</w:t>
      </w:r>
      <w:r w:rsidR="0084560E">
        <w:rPr>
          <w:shd w:val="clear" w:color="auto" w:fill="FFFFFF"/>
        </w:rPr>
        <w:t xml:space="preserve"> changing again</w:t>
      </w:r>
      <w:r w:rsidR="00D224DF">
        <w:rPr>
          <w:shd w:val="clear" w:color="auto" w:fill="FFFFFF"/>
        </w:rPr>
        <w:t>,</w:t>
      </w:r>
      <w:r w:rsidR="0084560E">
        <w:rPr>
          <w:shd w:val="clear" w:color="auto" w:fill="FFFFFF"/>
        </w:rPr>
        <w:t xml:space="preserve"> perhaps signaling a further shift in cell state.</w:t>
      </w:r>
    </w:p>
    <w:p w14:paraId="7CF6B00B" w14:textId="77777777" w:rsidR="00CF75AE" w:rsidRDefault="00CF75AE" w:rsidP="00A3644C">
      <w:pPr>
        <w:pStyle w:val="NoSpacing"/>
      </w:pPr>
    </w:p>
    <w:p w14:paraId="1ECC8DF5" w14:textId="4957F8DF" w:rsidR="00CF75AE" w:rsidRDefault="007F15B3" w:rsidP="00CF75AE">
      <w:pPr>
        <w:pStyle w:val="NoSpacing"/>
      </w:pPr>
      <w:r>
        <w:rPr>
          <w:shd w:val="clear" w:color="auto" w:fill="FFFFFF"/>
        </w:rPr>
        <w:t xml:space="preserve">As the </w:t>
      </w:r>
      <w:r w:rsidR="00CF75AE">
        <w:rPr>
          <w:shd w:val="clear" w:color="auto" w:fill="FFFFFF"/>
        </w:rPr>
        <w:t xml:space="preserve">cells </w:t>
      </w:r>
      <w:r>
        <w:rPr>
          <w:shd w:val="clear" w:color="auto" w:fill="FFFFFF"/>
        </w:rPr>
        <w:t>entered</w:t>
      </w:r>
      <w:r w:rsidR="00CF75AE">
        <w:rPr>
          <w:shd w:val="clear" w:color="auto" w:fill="FFFFFF"/>
        </w:rPr>
        <w:t xml:space="preserve"> stationary phase</w:t>
      </w:r>
      <w:r w:rsidR="003A3EE7">
        <w:rPr>
          <w:shd w:val="clear" w:color="auto" w:fill="FFFFFF"/>
        </w:rPr>
        <w:t>,</w:t>
      </w:r>
      <w:r w:rsidR="008130BF">
        <w:rPr>
          <w:shd w:val="clear" w:color="auto" w:fill="FFFFFF"/>
        </w:rPr>
        <w:t xml:space="preserve"> overall demand for </w:t>
      </w:r>
      <w:r w:rsidR="00CF75AE">
        <w:rPr>
          <w:shd w:val="clear" w:color="auto" w:fill="FFFFFF"/>
        </w:rPr>
        <w:t xml:space="preserve">new protein synthesis </w:t>
      </w:r>
      <w:r>
        <w:rPr>
          <w:shd w:val="clear" w:color="auto" w:fill="FFFFFF"/>
        </w:rPr>
        <w:t>was</w:t>
      </w:r>
      <w:r w:rsidR="00CF75AE">
        <w:rPr>
          <w:shd w:val="clear" w:color="auto" w:fill="FFFFFF"/>
        </w:rPr>
        <w:t xml:space="preserve"> signi</w:t>
      </w:r>
      <w:r w:rsidR="00CF75AE">
        <w:rPr>
          <w:shd w:val="clear" w:color="auto" w:fill="FFFFFF"/>
        </w:rPr>
        <w:t>f</w:t>
      </w:r>
      <w:r w:rsidR="00CF75AE">
        <w:rPr>
          <w:shd w:val="clear" w:color="auto" w:fill="FFFFFF"/>
        </w:rPr>
        <w:t xml:space="preserve">icantly decreased, demand for certain stress response proteins </w:t>
      </w:r>
      <w:r>
        <w:rPr>
          <w:shd w:val="clear" w:color="auto" w:fill="FFFFFF"/>
        </w:rPr>
        <w:t>increased</w:t>
      </w:r>
      <w:r w:rsidR="00CF75AE">
        <w:rPr>
          <w:shd w:val="clear" w:color="auto" w:fill="FFFFFF"/>
        </w:rPr>
        <w:t xml:space="preserve">, and resources </w:t>
      </w:r>
      <w:r>
        <w:rPr>
          <w:shd w:val="clear" w:color="auto" w:fill="FFFFFF"/>
        </w:rPr>
        <w:t xml:space="preserve">became </w:t>
      </w:r>
      <w:r w:rsidR="00CF75AE">
        <w:rPr>
          <w:shd w:val="clear" w:color="auto" w:fill="FFFFFF"/>
        </w:rPr>
        <w:t xml:space="preserve">limiting. New protein synthesis can be globally limited in at least three ways: </w:t>
      </w:r>
      <w:r w:rsidR="00D224DF">
        <w:rPr>
          <w:shd w:val="clear" w:color="auto" w:fill="FFFFFF"/>
        </w:rPr>
        <w:t xml:space="preserve">by </w:t>
      </w:r>
      <w:r w:rsidR="00CF75AE">
        <w:rPr>
          <w:shd w:val="clear" w:color="auto" w:fill="FFFFFF"/>
        </w:rPr>
        <w:t xml:space="preserve">reducing the overall </w:t>
      </w:r>
      <w:r w:rsidR="003A3EE7">
        <w:rPr>
          <w:shd w:val="clear" w:color="auto" w:fill="FFFFFF"/>
        </w:rPr>
        <w:t>accessible</w:t>
      </w:r>
      <w:r w:rsidR="00CF75AE">
        <w:rPr>
          <w:shd w:val="clear" w:color="auto" w:fill="FFFFFF"/>
        </w:rPr>
        <w:t xml:space="preserve"> </w:t>
      </w:r>
      <w:proofErr w:type="spellStart"/>
      <w:r w:rsidR="00CF75AE">
        <w:rPr>
          <w:shd w:val="clear" w:color="auto" w:fill="FFFFFF"/>
        </w:rPr>
        <w:t>rRNA</w:t>
      </w:r>
      <w:proofErr w:type="spellEnd"/>
      <w:r w:rsidR="00CF75AE">
        <w:rPr>
          <w:shd w:val="clear" w:color="auto" w:fill="FFFFFF"/>
        </w:rPr>
        <w:t xml:space="preserve">, </w:t>
      </w:r>
      <w:r w:rsidR="00D224DF">
        <w:rPr>
          <w:shd w:val="clear" w:color="auto" w:fill="FFFFFF"/>
        </w:rPr>
        <w:t xml:space="preserve">the </w:t>
      </w:r>
      <w:r w:rsidR="0027677E">
        <w:rPr>
          <w:shd w:val="clear" w:color="auto" w:fill="FFFFFF"/>
        </w:rPr>
        <w:t xml:space="preserve">charged </w:t>
      </w:r>
      <w:proofErr w:type="spellStart"/>
      <w:proofErr w:type="gramStart"/>
      <w:r w:rsidR="00CF75AE">
        <w:rPr>
          <w:shd w:val="clear" w:color="auto" w:fill="FFFFFF"/>
        </w:rPr>
        <w:t>tRNA</w:t>
      </w:r>
      <w:r w:rsidR="00D224DF">
        <w:rPr>
          <w:shd w:val="clear" w:color="auto" w:fill="FFFFFF"/>
        </w:rPr>
        <w:t>s</w:t>
      </w:r>
      <w:proofErr w:type="spellEnd"/>
      <w:proofErr w:type="gramEnd"/>
      <w:r w:rsidR="00CF75AE">
        <w:rPr>
          <w:shd w:val="clear" w:color="auto" w:fill="FFFFFF"/>
        </w:rPr>
        <w:t>, or mRNA.  To understand how these different RNA pools change</w:t>
      </w:r>
      <w:r w:rsidR="00D224DF">
        <w:rPr>
          <w:shd w:val="clear" w:color="auto" w:fill="FFFFFF"/>
        </w:rPr>
        <w:t>d</w:t>
      </w:r>
      <w:r w:rsidR="00CF75AE">
        <w:rPr>
          <w:shd w:val="clear" w:color="auto" w:fill="FFFFFF"/>
        </w:rPr>
        <w:t xml:space="preserve"> relative to each other, we calculated the relative amount of mRNA, </w:t>
      </w:r>
      <w:proofErr w:type="spellStart"/>
      <w:r w:rsidR="00CF75AE">
        <w:rPr>
          <w:shd w:val="clear" w:color="auto" w:fill="FFFFFF"/>
        </w:rPr>
        <w:t>tRNA</w:t>
      </w:r>
      <w:proofErr w:type="spellEnd"/>
      <w:r w:rsidR="00CF75AE">
        <w:rPr>
          <w:shd w:val="clear" w:color="auto" w:fill="FFFFFF"/>
        </w:rPr>
        <w:t xml:space="preserve">, </w:t>
      </w:r>
      <w:proofErr w:type="spellStart"/>
      <w:r w:rsidR="00CF75AE">
        <w:rPr>
          <w:shd w:val="clear" w:color="auto" w:fill="FFFFFF"/>
        </w:rPr>
        <w:t>sRNA</w:t>
      </w:r>
      <w:proofErr w:type="spellEnd"/>
      <w:r w:rsidR="00CF75AE">
        <w:rPr>
          <w:shd w:val="clear" w:color="auto" w:fill="FFFFFF"/>
        </w:rPr>
        <w:t xml:space="preserve">, and </w:t>
      </w:r>
      <w:proofErr w:type="spellStart"/>
      <w:r w:rsidR="00CF75AE">
        <w:rPr>
          <w:shd w:val="clear" w:color="auto" w:fill="FFFFFF"/>
        </w:rPr>
        <w:t>rRNA</w:t>
      </w:r>
      <w:proofErr w:type="spellEnd"/>
      <w:r w:rsidR="00CF75AE">
        <w:rPr>
          <w:shd w:val="clear" w:color="auto" w:fill="FFFFFF"/>
        </w:rPr>
        <w:t xml:space="preserve"> present in both ribosome depleted and non-ribosome d</w:t>
      </w:r>
      <w:r w:rsidR="00CF75AE">
        <w:rPr>
          <w:shd w:val="clear" w:color="auto" w:fill="FFFFFF"/>
        </w:rPr>
        <w:t>e</w:t>
      </w:r>
      <w:r w:rsidR="00CF75AE">
        <w:rPr>
          <w:shd w:val="clear" w:color="auto" w:fill="FFFFFF"/>
        </w:rPr>
        <w:t xml:space="preserve">pleted samples (Figure </w:t>
      </w:r>
      <w:r w:rsidR="00434BE6">
        <w:rPr>
          <w:shd w:val="clear" w:color="auto" w:fill="FFFFFF"/>
        </w:rPr>
        <w:t>2-s</w:t>
      </w:r>
      <w:r w:rsidR="004B4F81">
        <w:rPr>
          <w:shd w:val="clear" w:color="auto" w:fill="FFFFFF"/>
        </w:rPr>
        <w:t>upplement</w:t>
      </w:r>
      <w:r w:rsidR="00434BE6">
        <w:rPr>
          <w:shd w:val="clear" w:color="auto" w:fill="FFFFFF"/>
        </w:rPr>
        <w:t xml:space="preserve">al figure </w:t>
      </w:r>
      <w:r w:rsidR="005D77B0">
        <w:rPr>
          <w:shd w:val="clear" w:color="auto" w:fill="FFFFFF"/>
        </w:rPr>
        <w:t>1</w:t>
      </w:r>
      <w:r w:rsidR="00CF75AE">
        <w:rPr>
          <w:shd w:val="clear" w:color="auto" w:fill="FFFFFF"/>
        </w:rPr>
        <w:t xml:space="preserve">A and B). In the non-ribosomal depleted case the fraction of </w:t>
      </w:r>
      <w:proofErr w:type="spellStart"/>
      <w:r w:rsidR="00CF75AE">
        <w:rPr>
          <w:shd w:val="clear" w:color="auto" w:fill="FFFFFF"/>
        </w:rPr>
        <w:t>rRNA</w:t>
      </w:r>
      <w:proofErr w:type="spellEnd"/>
      <w:r w:rsidR="00CF75AE">
        <w:rPr>
          <w:shd w:val="clear" w:color="auto" w:fill="FFFFFF"/>
        </w:rPr>
        <w:t xml:space="preserve"> </w:t>
      </w:r>
      <w:r w:rsidR="0027677E">
        <w:rPr>
          <w:shd w:val="clear" w:color="auto" w:fill="FFFFFF"/>
        </w:rPr>
        <w:t xml:space="preserve">changed </w:t>
      </w:r>
      <w:r w:rsidR="00CF75AE">
        <w:rPr>
          <w:shd w:val="clear" w:color="auto" w:fill="FFFFFF"/>
        </w:rPr>
        <w:t xml:space="preserve">very little throughout the course of the experiment while the </w:t>
      </w:r>
      <w:proofErr w:type="spellStart"/>
      <w:r w:rsidR="00CF75AE">
        <w:rPr>
          <w:shd w:val="clear" w:color="auto" w:fill="FFFFFF"/>
        </w:rPr>
        <w:t>tRNA</w:t>
      </w:r>
      <w:proofErr w:type="spellEnd"/>
      <w:r w:rsidR="00CF75AE">
        <w:rPr>
          <w:shd w:val="clear" w:color="auto" w:fill="FFFFFF"/>
        </w:rPr>
        <w:t xml:space="preserve"> fraction </w:t>
      </w:r>
      <w:r w:rsidR="0027677E">
        <w:rPr>
          <w:shd w:val="clear" w:color="auto" w:fill="FFFFFF"/>
        </w:rPr>
        <w:t xml:space="preserve">increased </w:t>
      </w:r>
      <w:r w:rsidR="00CF75AE">
        <w:rPr>
          <w:shd w:val="clear" w:color="auto" w:fill="FFFFFF"/>
        </w:rPr>
        <w:t xml:space="preserve">and the mRNA fraction </w:t>
      </w:r>
      <w:r>
        <w:rPr>
          <w:shd w:val="clear" w:color="auto" w:fill="FFFFFF"/>
        </w:rPr>
        <w:t>decreased</w:t>
      </w:r>
      <w:r w:rsidR="00CF75AE">
        <w:rPr>
          <w:shd w:val="clear" w:color="auto" w:fill="FFFFFF"/>
        </w:rPr>
        <w:t>. In the ribosome depleted samples</w:t>
      </w:r>
      <w:r w:rsidR="003B2373">
        <w:rPr>
          <w:shd w:val="clear" w:color="auto" w:fill="FFFFFF"/>
        </w:rPr>
        <w:t xml:space="preserve"> (in which we removed residual </w:t>
      </w:r>
      <w:proofErr w:type="spellStart"/>
      <w:r w:rsidR="003B2373">
        <w:rPr>
          <w:shd w:val="clear" w:color="auto" w:fill="FFFFFF"/>
        </w:rPr>
        <w:t>rRNA</w:t>
      </w:r>
      <w:proofErr w:type="spellEnd"/>
      <w:r w:rsidR="003B2373">
        <w:rPr>
          <w:shd w:val="clear" w:color="auto" w:fill="FFFFFF"/>
        </w:rPr>
        <w:t xml:space="preserve"> counts due to incomplete depletion before analysis)</w:t>
      </w:r>
      <w:r w:rsidR="00CF75AE">
        <w:rPr>
          <w:shd w:val="clear" w:color="auto" w:fill="FFFFFF"/>
        </w:rPr>
        <w:t xml:space="preserve">, the </w:t>
      </w:r>
      <w:proofErr w:type="spellStart"/>
      <w:r w:rsidR="00CF75AE">
        <w:rPr>
          <w:shd w:val="clear" w:color="auto" w:fill="FFFFFF"/>
        </w:rPr>
        <w:t>tRNA</w:t>
      </w:r>
      <w:proofErr w:type="spellEnd"/>
      <w:r w:rsidR="00CF75AE">
        <w:rPr>
          <w:shd w:val="clear" w:color="auto" w:fill="FFFFFF"/>
        </w:rPr>
        <w:t xml:space="preserve"> fraction also </w:t>
      </w:r>
      <w:r w:rsidR="0027677E">
        <w:rPr>
          <w:shd w:val="clear" w:color="auto" w:fill="FFFFFF"/>
        </w:rPr>
        <w:t xml:space="preserve">increased </w:t>
      </w:r>
      <w:r w:rsidR="00CF75AE">
        <w:rPr>
          <w:shd w:val="clear" w:color="auto" w:fill="FFFFFF"/>
        </w:rPr>
        <w:t xml:space="preserve">as the mRNA fraction </w:t>
      </w:r>
      <w:r w:rsidR="0027677E">
        <w:rPr>
          <w:shd w:val="clear" w:color="auto" w:fill="FFFFFF"/>
        </w:rPr>
        <w:t>decreased</w:t>
      </w:r>
      <w:r w:rsidR="00B346F6">
        <w:rPr>
          <w:shd w:val="clear" w:color="auto" w:fill="FFFFFF"/>
        </w:rPr>
        <w:t>,</w:t>
      </w:r>
      <w:r w:rsidR="00CF75AE">
        <w:rPr>
          <w:shd w:val="clear" w:color="auto" w:fill="FFFFFF"/>
        </w:rPr>
        <w:t xml:space="preserve"> confirming that this effect </w:t>
      </w:r>
      <w:r>
        <w:rPr>
          <w:shd w:val="clear" w:color="auto" w:fill="FFFFFF"/>
        </w:rPr>
        <w:t>was</w:t>
      </w:r>
      <w:r w:rsidR="00CF75AE">
        <w:rPr>
          <w:shd w:val="clear" w:color="auto" w:fill="FFFFFF"/>
        </w:rPr>
        <w:t xml:space="preserve"> not due to sensitivity</w:t>
      </w:r>
      <w:r w:rsidR="008130BF">
        <w:rPr>
          <w:shd w:val="clear" w:color="auto" w:fill="FFFFFF"/>
        </w:rPr>
        <w:t>,</w:t>
      </w:r>
      <w:r w:rsidR="00CF75AE">
        <w:rPr>
          <w:shd w:val="clear" w:color="auto" w:fill="FFFFFF"/>
        </w:rPr>
        <w:t xml:space="preserve"> </w:t>
      </w:r>
      <w:r w:rsidR="008130BF">
        <w:rPr>
          <w:shd w:val="clear" w:color="auto" w:fill="FFFFFF"/>
        </w:rPr>
        <w:t xml:space="preserve">or sampling bias, </w:t>
      </w:r>
      <w:r w:rsidR="00CF75AE">
        <w:rPr>
          <w:shd w:val="clear" w:color="auto" w:fill="FFFFFF"/>
        </w:rPr>
        <w:t xml:space="preserve">issues resulting from </w:t>
      </w:r>
      <w:proofErr w:type="spellStart"/>
      <w:r w:rsidR="00CF75AE">
        <w:rPr>
          <w:shd w:val="clear" w:color="auto" w:fill="FFFFFF"/>
        </w:rPr>
        <w:t>rRNA</w:t>
      </w:r>
      <w:proofErr w:type="spellEnd"/>
      <w:r w:rsidR="00CF75AE">
        <w:rPr>
          <w:shd w:val="clear" w:color="auto" w:fill="FFFFFF"/>
        </w:rPr>
        <w:t xml:space="preserve"> domina</w:t>
      </w:r>
      <w:r w:rsidR="00CF75AE">
        <w:rPr>
          <w:shd w:val="clear" w:color="auto" w:fill="FFFFFF"/>
        </w:rPr>
        <w:t>t</w:t>
      </w:r>
      <w:r w:rsidR="00CF75AE">
        <w:rPr>
          <w:shd w:val="clear" w:color="auto" w:fill="FFFFFF"/>
        </w:rPr>
        <w:t xml:space="preserve">ing the RNA pool in the non-ribosome depleted sample. </w:t>
      </w:r>
    </w:p>
    <w:p w14:paraId="286EC280" w14:textId="77777777" w:rsidR="00CF75AE" w:rsidRDefault="00CF75AE" w:rsidP="00CF75AE">
      <w:pPr>
        <w:pStyle w:val="NoSpacing"/>
      </w:pPr>
    </w:p>
    <w:p w14:paraId="3C2881D1" w14:textId="77777777" w:rsidR="00CF75AE" w:rsidRDefault="00CF75AE" w:rsidP="00CF75AE">
      <w:pPr>
        <w:pStyle w:val="NoSpacing"/>
      </w:pPr>
      <w:r>
        <w:t xml:space="preserve">We would like to emphasize that the above clustering of the RNA and protein abundances </w:t>
      </w:r>
      <w:r w:rsidR="0027677E">
        <w:t>were</w:t>
      </w:r>
      <w:r>
        <w:t xml:space="preserve"> independent</w:t>
      </w:r>
      <w:r w:rsidR="00B346F6">
        <w:t xml:space="preserve">. Therefore, </w:t>
      </w:r>
      <w:r>
        <w:t>we c</w:t>
      </w:r>
      <w:r w:rsidR="007F15B3">
        <w:t>ould not</w:t>
      </w:r>
      <w:r>
        <w:t xml:space="preserve"> directly compare individual clusters between Figures 2A and B. The next section addresses the correlation between absolute and relative changes in abundance of individual proteins and their transcripts. </w:t>
      </w:r>
    </w:p>
    <w:p w14:paraId="7908F62E" w14:textId="77777777" w:rsidR="005A50CF" w:rsidRDefault="003039BC" w:rsidP="005A50CF">
      <w:pPr>
        <w:pStyle w:val="Heading2"/>
      </w:pPr>
      <w:r>
        <w:t xml:space="preserve">Differences in </w:t>
      </w:r>
      <w:r w:rsidR="00A228D1">
        <w:t>post-transcriptional regulation</w:t>
      </w:r>
      <w:r>
        <w:t xml:space="preserve"> leads to differences in correlation between</w:t>
      </w:r>
      <w:r w:rsidR="00FA4DA4">
        <w:t xml:space="preserve"> individual</w:t>
      </w:r>
      <w:r>
        <w:t xml:space="preserve"> </w:t>
      </w:r>
      <w:r w:rsidR="00FA4DA4">
        <w:t>mRNA and protein time courses</w:t>
      </w:r>
      <w:r>
        <w:t xml:space="preserve">. </w:t>
      </w:r>
    </w:p>
    <w:p w14:paraId="67D938F2" w14:textId="1E1968E3" w:rsidR="009C1055" w:rsidRDefault="00BA5B3C" w:rsidP="0084560E">
      <w:pPr>
        <w:pStyle w:val="NoSpacing"/>
      </w:pPr>
      <w:r>
        <w:t xml:space="preserve">It </w:t>
      </w:r>
      <w:r w:rsidR="008130BF">
        <w:t xml:space="preserve">has been observed that </w:t>
      </w:r>
      <w:r>
        <w:t>absolute levels of proteins do not correlate strongly</w:t>
      </w:r>
      <w:r w:rsidR="003039BC">
        <w:t>, relatively speaking,</w:t>
      </w:r>
      <w:r>
        <w:t xml:space="preserve"> with their corresponding </w:t>
      </w:r>
      <w:r w:rsidRPr="00795F8F">
        <w:t>transcripts</w:t>
      </w:r>
      <w:bookmarkStart w:id="3" w:name="move266022950"/>
      <w:bookmarkEnd w:id="3"/>
      <w:r w:rsidRPr="00795F8F">
        <w:t>. In</w:t>
      </w:r>
      <w:r>
        <w:t xml:space="preserve"> addition to a weak absolute correlation between mRNA and protein at a given time point</w:t>
      </w:r>
      <w:r w:rsidR="00DF2ED2">
        <w:t>,</w:t>
      </w:r>
      <w:r>
        <w:t xml:space="preserve"> we also expected</w:t>
      </w:r>
      <w:r w:rsidR="00DF2ED2">
        <w:t>—</w:t>
      </w:r>
      <w:r>
        <w:t>due to potentially long protein degradation rates in stationary phase</w:t>
      </w:r>
      <w:r w:rsidR="00DF2ED2">
        <w:t>—</w:t>
      </w:r>
      <w:r>
        <w:t xml:space="preserve">a weak relative correlation within a single time course between </w:t>
      </w:r>
      <w:r w:rsidR="00DF2ED2">
        <w:t>the levels of a</w:t>
      </w:r>
      <w:r>
        <w:t xml:space="preserve"> protein and its tran</w:t>
      </w:r>
      <w:r w:rsidR="000379D3">
        <w:t>script. To put proteins and RNA</w:t>
      </w:r>
      <w:r>
        <w:t xml:space="preserve"> within a giv</w:t>
      </w:r>
      <w:r w:rsidR="000379D3">
        <w:t>en sample</w:t>
      </w:r>
      <w:r>
        <w:t xml:space="preserve"> on comparable scales</w:t>
      </w:r>
      <w:r w:rsidR="009C1055">
        <w:t xml:space="preserve">, we normalized </w:t>
      </w:r>
      <w:r>
        <w:t xml:space="preserve">protein counts using the </w:t>
      </w:r>
      <w:r w:rsidR="005C6FDF">
        <w:t xml:space="preserve">Apex </w:t>
      </w:r>
      <w:r w:rsidRPr="00795F8F">
        <w:t>method</w:t>
      </w:r>
      <w:bookmarkStart w:id="4" w:name="ZOTERO_BREF_THMeh0SvPcJl"/>
      <w:r w:rsidR="00AC3D55" w:rsidRPr="00795F8F">
        <w:t xml:space="preserve"> </w:t>
      </w:r>
      <w:bookmarkEnd w:id="4"/>
      <w:r w:rsidR="0005168B" w:rsidRPr="00795F8F">
        <w:fldChar w:fldCharType="begin"/>
      </w:r>
      <w:r w:rsidR="006C6960" w:rsidRPr="00795F8F">
        <w:instrText xml:space="preserve"> ADDIN ZOTERO_ITEM CSL_CITATION {"citationID":"e85p24jff","properties":{"formattedCitation":"(Lu et al., 2007)","plainCitation":"(Lu et al., 200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0005168B" w:rsidRPr="00795F8F">
        <w:fldChar w:fldCharType="separate"/>
      </w:r>
      <w:r w:rsidR="006C6960" w:rsidRPr="00795F8F">
        <w:t>(Lu et al., 2007)</w:t>
      </w:r>
      <w:r w:rsidR="0005168B" w:rsidRPr="00795F8F">
        <w:fldChar w:fldCharType="end"/>
      </w:r>
      <w:r w:rsidR="002C1CF2" w:rsidRPr="00795F8F">
        <w:t xml:space="preserve"> </w:t>
      </w:r>
      <w:r w:rsidRPr="00795F8F">
        <w:t>for absolute</w:t>
      </w:r>
      <w:r>
        <w:t xml:space="preserve"> quantification</w:t>
      </w:r>
      <w:r w:rsidR="00D224DF">
        <w:t>,</w:t>
      </w:r>
      <w:r>
        <w:t xml:space="preserve"> and </w:t>
      </w:r>
      <w:r w:rsidR="00D224DF">
        <w:t xml:space="preserve">we </w:t>
      </w:r>
      <w:r w:rsidR="005C6FDF">
        <w:t xml:space="preserve">normalized </w:t>
      </w:r>
      <w:r>
        <w:t>mRNA</w:t>
      </w:r>
      <w:r w:rsidR="005C6FDF">
        <w:t xml:space="preserve"> counts</w:t>
      </w:r>
      <w:r>
        <w:t xml:space="preserve"> to the length of each transcript. Both protein and mRNA levels were </w:t>
      </w:r>
      <w:r w:rsidR="009C1055">
        <w:t xml:space="preserve">then </w:t>
      </w:r>
      <w:r>
        <w:t>averaged across all three biological replicates. Additionally, all proteins and mRNAs were scaled by the a</w:t>
      </w:r>
      <w:r>
        <w:t>v</w:t>
      </w:r>
      <w:r>
        <w:t xml:space="preserve">erage of all proteins and mRNA. </w:t>
      </w:r>
    </w:p>
    <w:p w14:paraId="136A8E08" w14:textId="77777777" w:rsidR="009C1055" w:rsidRDefault="009C1055" w:rsidP="0084560E">
      <w:pPr>
        <w:pStyle w:val="NoSpacing"/>
      </w:pPr>
    </w:p>
    <w:p w14:paraId="79D794E1" w14:textId="0DB45EA6" w:rsidR="009C1055" w:rsidRDefault="00BA5B3C" w:rsidP="0084560E">
      <w:pPr>
        <w:pStyle w:val="NoSpacing"/>
      </w:pPr>
      <w:r>
        <w:t>To relate the relative levels of a protein</w:t>
      </w:r>
      <w:r w:rsidR="009C1055">
        <w:t xml:space="preserve"> to </w:t>
      </w:r>
      <w:r>
        <w:t>its transcript we had to account for the underl</w:t>
      </w:r>
      <w:r>
        <w:t>y</w:t>
      </w:r>
      <w:r>
        <w:t>ing dynamics of the time courses</w:t>
      </w:r>
      <w:r w:rsidR="009C1055">
        <w:t>. We considered</w:t>
      </w:r>
      <w:r>
        <w:t xml:space="preserve"> two limiting cases</w:t>
      </w:r>
      <w:r w:rsidR="009C1055">
        <w:t>:</w:t>
      </w:r>
      <w:r>
        <w:t xml:space="preserve"> At one extreme we a</w:t>
      </w:r>
      <w:r>
        <w:t>s</w:t>
      </w:r>
      <w:r>
        <w:t>sumed each protein ha</w:t>
      </w:r>
      <w:r w:rsidR="00D224DF">
        <w:t>d</w:t>
      </w:r>
      <w:r>
        <w:t xml:space="preserve"> a degradation rate slower than the time scale of the experiment. At the other extreme we assumed each protein </w:t>
      </w:r>
      <w:r w:rsidR="007F15B3">
        <w:t>was</w:t>
      </w:r>
      <w:r>
        <w:t xml:space="preserve"> degraded on a time scale that </w:t>
      </w:r>
      <w:r w:rsidR="007F15B3">
        <w:t>was</w:t>
      </w:r>
      <w:r>
        <w:t xml:space="preserve"> fast compared to the time scale of the experiment. In the first limiting case proteins integrate their transcript levels over time. </w:t>
      </w:r>
      <w:proofErr w:type="gramStart"/>
      <w:r>
        <w:t>In the second limiting case (relative) protein levels track with their (relative) transcript level.</w:t>
      </w:r>
      <w:proofErr w:type="gramEnd"/>
      <w:r>
        <w:t xml:space="preserve"> </w:t>
      </w:r>
      <w:r w:rsidR="00B10179">
        <w:t xml:space="preserve">Obviously, we expect that some </w:t>
      </w:r>
      <w:r>
        <w:t>protein</w:t>
      </w:r>
      <w:r w:rsidR="00B346F6">
        <w:t xml:space="preserve">s do </w:t>
      </w:r>
      <w:r>
        <w:t xml:space="preserve">not </w:t>
      </w:r>
      <w:r w:rsidR="00B10179">
        <w:t xml:space="preserve">match a model considering only these extreme cases in which they </w:t>
      </w:r>
      <w:r>
        <w:t xml:space="preserve">integrally or proportionally relate to </w:t>
      </w:r>
      <w:r w:rsidR="00B346F6">
        <w:t>their</w:t>
      </w:r>
      <w:r>
        <w:t xml:space="preserve"> transcript</w:t>
      </w:r>
      <w:r w:rsidR="00B346F6">
        <w:t>s</w:t>
      </w:r>
      <w:r w:rsidR="00B10179">
        <w:t xml:space="preserve">. These cases could have </w:t>
      </w:r>
      <w:r>
        <w:t>intermediate protein degradation rate</w:t>
      </w:r>
      <w:r w:rsidR="00B346F6">
        <w:t>s</w:t>
      </w:r>
      <w:r>
        <w:t xml:space="preserve"> or some other post-translational regulation or nonlinearity.</w:t>
      </w:r>
    </w:p>
    <w:p w14:paraId="5E7782FB" w14:textId="77777777" w:rsidR="009C1055" w:rsidRDefault="009C1055" w:rsidP="0084560E">
      <w:pPr>
        <w:pStyle w:val="NoSpacing"/>
      </w:pPr>
    </w:p>
    <w:p w14:paraId="29E8D225" w14:textId="0AB58AB0" w:rsidR="00D224DF" w:rsidRDefault="00BA5B3C" w:rsidP="0084560E">
      <w:pPr>
        <w:pStyle w:val="NoSpacing"/>
      </w:pPr>
      <w:r>
        <w:t xml:space="preserve">The strongest absolute correlation, across the time course, between mRNA and protein </w:t>
      </w:r>
      <w:r w:rsidR="00467D76">
        <w:t>o</w:t>
      </w:r>
      <w:r w:rsidR="00467D76">
        <w:t>c</w:t>
      </w:r>
      <w:r w:rsidR="00467D76">
        <w:t>curred</w:t>
      </w:r>
      <w:r>
        <w:t xml:space="preserve"> at three hours (Figure 2F</w:t>
      </w:r>
      <w:r w:rsidR="005559FC">
        <w:t>,</w:t>
      </w:r>
      <w:r>
        <w:t xml:space="preserve"> S</w:t>
      </w:r>
      <w:bookmarkStart w:id="5" w:name="__DdeLink__5310_903009628"/>
      <w:r w:rsidR="00531AE5">
        <w:t xml:space="preserve">pearman </w:t>
      </w:r>
      <w:r w:rsidRPr="00DD6EEC">
        <w:t>ρ</w:t>
      </w:r>
      <w:bookmarkEnd w:id="5"/>
      <w:r w:rsidRPr="00DD6EEC">
        <w:t>=0.</w:t>
      </w:r>
      <w:r w:rsidR="00531AE5">
        <w:t>71</w:t>
      </w:r>
      <w:r>
        <w:t xml:space="preserve">, </w:t>
      </w:r>
      <w:r>
        <w:rPr>
          <w:i/>
        </w:rPr>
        <w:t>P</w:t>
      </w:r>
      <w:r>
        <w:t>=</w:t>
      </w:r>
      <w:r w:rsidR="00DD6EEC">
        <w:t>10</w:t>
      </w:r>
      <w:r w:rsidR="00DD6EEC" w:rsidRPr="00DD6EEC">
        <w:rPr>
          <w:vertAlign w:val="superscript"/>
        </w:rPr>
        <w:t>-224</w:t>
      </w:r>
      <w:r>
        <w:t xml:space="preserve">). </w:t>
      </w:r>
      <w:r w:rsidR="0044751C">
        <w:t>Absolute correlation b</w:t>
      </w:r>
      <w:r w:rsidR="0044751C">
        <w:t>e</w:t>
      </w:r>
      <w:r w:rsidR="0044751C">
        <w:t xml:space="preserve">tween proteins and their corresponding transcripts </w:t>
      </w:r>
      <w:r w:rsidR="00FA6EAE">
        <w:t>were</w:t>
      </w:r>
      <w:r w:rsidR="0044751C">
        <w:t xml:space="preserve"> relatively strong for time points </w:t>
      </w:r>
      <w:r w:rsidR="00D366DC">
        <w:t>≤</w:t>
      </w:r>
      <w:r w:rsidR="0044751C">
        <w:t>8</w:t>
      </w:r>
      <w:r w:rsidR="00350F5D">
        <w:t xml:space="preserve"> h</w:t>
      </w:r>
      <w:r w:rsidR="00D224DF">
        <w:t>,</w:t>
      </w:r>
      <w:r w:rsidR="0044751C">
        <w:t xml:space="preserve"> with a correlation coefficient of ~0.71. After 8</w:t>
      </w:r>
      <w:r w:rsidR="00350F5D">
        <w:t xml:space="preserve"> h</w:t>
      </w:r>
      <w:r w:rsidR="0044751C">
        <w:t>, when cells ha</w:t>
      </w:r>
      <w:r w:rsidR="00D224DF">
        <w:t>d</w:t>
      </w:r>
      <w:r w:rsidR="0044751C">
        <w:t xml:space="preserve"> entered stationary phase, the correlation </w:t>
      </w:r>
      <w:r w:rsidR="007F15B3">
        <w:t>was</w:t>
      </w:r>
      <w:r w:rsidR="0044751C">
        <w:t xml:space="preserve"> much weaker</w:t>
      </w:r>
      <w:r w:rsidR="00D224DF">
        <w:t>,</w:t>
      </w:r>
      <w:r w:rsidR="0044751C">
        <w:t xml:space="preserve"> with correlations around 0.3-0.4 (Figure 2 – Su</w:t>
      </w:r>
      <w:r w:rsidR="0044751C">
        <w:t>p</w:t>
      </w:r>
      <w:r w:rsidR="0044751C">
        <w:t xml:space="preserve">plemental Figure 2). The correlation at three hours </w:t>
      </w:r>
      <w:r w:rsidR="007F15B3">
        <w:t>was</w:t>
      </w:r>
      <w:r w:rsidR="00531AE5">
        <w:t xml:space="preserve"> </w:t>
      </w:r>
      <w:r w:rsidR="00015CC4">
        <w:t>somewhat</w:t>
      </w:r>
      <w:r w:rsidR="00531AE5">
        <w:t xml:space="preserve"> higher than </w:t>
      </w:r>
      <w:r w:rsidR="00D224DF">
        <w:t>i</w:t>
      </w:r>
      <w:r w:rsidR="007F15B3">
        <w:t>s</w:t>
      </w:r>
      <w:r w:rsidR="00015CC4">
        <w:t xml:space="preserve"> usually observed for </w:t>
      </w:r>
      <w:r w:rsidR="0084560E" w:rsidRPr="0084560E">
        <w:t xml:space="preserve">correlations between RNA and protein for other measured prokaryotes and </w:t>
      </w:r>
      <w:r w:rsidR="00140E5E">
        <w:t>e</w:t>
      </w:r>
      <w:r w:rsidR="0084560E" w:rsidRPr="0084560E">
        <w:t>ukaryotes</w:t>
      </w:r>
      <w:r w:rsidR="00140E5E">
        <w:t>,</w:t>
      </w:r>
      <w:r w:rsidR="0084560E" w:rsidRPr="0084560E">
        <w:t xml:space="preserve"> which </w:t>
      </w:r>
      <w:r w:rsidR="00015CC4">
        <w:t xml:space="preserve">typically </w:t>
      </w:r>
      <w:r w:rsidR="0084560E" w:rsidRPr="0084560E">
        <w:t xml:space="preserve">have </w:t>
      </w:r>
      <w:r w:rsidR="00140E5E">
        <w:t>S</w:t>
      </w:r>
      <w:r w:rsidR="0084560E" w:rsidRPr="0084560E">
        <w:t xml:space="preserve">pearman correlations around 0.5 between proteins and their transcripts </w:t>
      </w:r>
      <w:r w:rsidR="0005168B" w:rsidRPr="0084560E">
        <w:fldChar w:fldCharType="begin"/>
      </w:r>
      <w:r w:rsidR="0084560E" w:rsidRPr="0084560E">
        <w:instrText xml:space="preserve"> ADDIN ZOTERO_ITEM CSL_CITATION {"citationID":"ps7vkh2qh","properties":{"formattedCitation":"(Abreu et al., 2009; Gygi et al., 1999; Vogel et al., 2010; Vogel and Marcotte, 2012; Washburn et al., 2003)","plainCitation":"(Abreu et al., 2009; Gygi et al., 1999; Vogel et al., 2010; Vogel and Marcotte, 2012; Washburn et al., 200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w:instrText>
      </w:r>
      <w:r w:rsidR="0084560E" w:rsidRPr="0084560E">
        <w:rPr>
          <w:rFonts w:ascii="Times New Roman" w:hAnsi="Times New Roman" w:cs="Times New Roman"/>
        </w:rPr>
        <w:instrText>′</w:instrText>
      </w:r>
      <w:r w:rsidR="0084560E" w:rsidRPr="0084560E">
        <w:instrText xml:space="preserve"> untranslated region (UTR) were the strongest individual correlates of protein concentrations. In a combined model, characteristics of the coding region and the 3</w:instrText>
      </w:r>
      <w:r w:rsidR="0084560E" w:rsidRPr="0084560E">
        <w:rPr>
          <w:rFonts w:ascii="Times New Roman" w:hAnsi="Times New Roman" w:cs="Times New Roman"/>
        </w:rPr>
        <w:instrText>′</w:instrText>
      </w:r>
      <w:r w:rsidR="0084560E" w:rsidRPr="0084560E">
        <w:instrText>UTR explained a larger proportion of protein abundance variation than characteristics of the 5</w:instrText>
      </w:r>
      <w:r w:rsidR="0084560E" w:rsidRPr="0084560E">
        <w:rPr>
          <w:rFonts w:ascii="Times New Roman" w:hAnsi="Times New Roman" w:cs="Times New Roman"/>
        </w:rPr>
        <w:instrText>′</w:instrText>
      </w:r>
      <w:r w:rsidR="0084560E" w:rsidRPr="0084560E">
        <w:instrText xml:space="preserve">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schema":"https://github.com/citation-style-language/schema/raw/master/csl-citation.json"} </w:instrText>
      </w:r>
      <w:r w:rsidR="0005168B" w:rsidRPr="0084560E">
        <w:fldChar w:fldCharType="separate"/>
      </w:r>
      <w:r w:rsidR="0084560E" w:rsidRPr="0084560E">
        <w:t>(Abreu et al., 2009; Gygi et al., 1999; Vogel et al., 2010; Vogel and Ma</w:t>
      </w:r>
      <w:r w:rsidR="0084560E" w:rsidRPr="0084560E">
        <w:t>r</w:t>
      </w:r>
      <w:r w:rsidR="0084560E" w:rsidRPr="0084560E">
        <w:t>cotte, 2012; Washburn et al., 2003)</w:t>
      </w:r>
      <w:r w:rsidR="0005168B" w:rsidRPr="0084560E">
        <w:fldChar w:fldCharType="end"/>
      </w:r>
      <w:r w:rsidR="00140E5E">
        <w:t>.</w:t>
      </w:r>
    </w:p>
    <w:p w14:paraId="63D28BB0" w14:textId="77777777" w:rsidR="00D224DF" w:rsidRDefault="00D224DF" w:rsidP="0084560E">
      <w:pPr>
        <w:pStyle w:val="NoSpacing"/>
      </w:pPr>
    </w:p>
    <w:p w14:paraId="1F45CC43" w14:textId="0DBD1229" w:rsidR="0084560E" w:rsidRDefault="00BA5B3C" w:rsidP="0084560E">
      <w:pPr>
        <w:pStyle w:val="NoSpacing"/>
      </w:pPr>
      <w:r w:rsidRPr="00795F8F">
        <w:t>Plotted</w:t>
      </w:r>
      <w:r>
        <w:t xml:space="preserve"> in </w:t>
      </w:r>
      <w:r w:rsidR="008B0D42">
        <w:t>Figure</w:t>
      </w:r>
      <w:r>
        <w:t xml:space="preserve"> 2C and D </w:t>
      </w:r>
      <w:r w:rsidR="00060EF6">
        <w:t xml:space="preserve">are </w:t>
      </w:r>
      <w:r>
        <w:t>histograms of the Spearman correlation coefficients (</w:t>
      </w:r>
      <w:r>
        <w:rPr>
          <w:rFonts w:ascii="Times New Roman" w:hAnsi="Times New Roman"/>
        </w:rPr>
        <w:t xml:space="preserve">ρ) </w:t>
      </w:r>
      <w:r>
        <w:t>ca</w:t>
      </w:r>
      <w:r>
        <w:t>l</w:t>
      </w:r>
      <w:r>
        <w:t>culated for protein</w:t>
      </w:r>
      <w:r w:rsidR="00015CC4">
        <w:t>s</w:t>
      </w:r>
      <w:r>
        <w:t xml:space="preserve"> vs. the integral</w:t>
      </w:r>
      <w:r w:rsidR="00015CC4">
        <w:t>s</w:t>
      </w:r>
      <w:r>
        <w:t xml:space="preserve"> of </w:t>
      </w:r>
      <w:r w:rsidR="00015CC4">
        <w:t>their</w:t>
      </w:r>
      <w:r>
        <w:t xml:space="preserve"> transcript</w:t>
      </w:r>
      <w:r w:rsidR="00015CC4">
        <w:t>s</w:t>
      </w:r>
      <w:r>
        <w:t xml:space="preserve"> </w:t>
      </w:r>
      <w:r w:rsidR="00015CC4">
        <w:t xml:space="preserve">(integral regulation) </w:t>
      </w:r>
      <w:r>
        <w:t xml:space="preserve">and protein vs. </w:t>
      </w:r>
      <w:r w:rsidR="00015CC4">
        <w:t>their</w:t>
      </w:r>
      <w:r>
        <w:t xml:space="preserve"> transcript</w:t>
      </w:r>
      <w:r w:rsidR="00015CC4">
        <w:t>s (proportional regulation)</w:t>
      </w:r>
      <w:r>
        <w:t>, respectively. Approximately 15% of the pr</w:t>
      </w:r>
      <w:r>
        <w:t>o</w:t>
      </w:r>
      <w:r>
        <w:t>teins correlated highly (</w:t>
      </w:r>
      <w:r>
        <w:rPr>
          <w:rFonts w:ascii="Times New Roman" w:hAnsi="Times New Roman"/>
        </w:rPr>
        <w:t>ρ</w:t>
      </w:r>
      <w:r>
        <w:t>&gt;0.7</w:t>
      </w:r>
      <w:r w:rsidR="002B617A">
        <w:t>0</w:t>
      </w:r>
      <w:r>
        <w:t>) with the integral</w:t>
      </w:r>
      <w:r w:rsidR="00015CC4">
        <w:t>s</w:t>
      </w:r>
      <w:r>
        <w:t xml:space="preserve"> of their transcripts whereas approx</w:t>
      </w:r>
      <w:r>
        <w:t>i</w:t>
      </w:r>
      <w:r>
        <w:t xml:space="preserve">mately 20% correlated highly with </w:t>
      </w:r>
      <w:r w:rsidR="00015CC4">
        <w:t>their transcript levels</w:t>
      </w:r>
      <w:r w:rsidR="008130BF">
        <w:t xml:space="preserve">. There </w:t>
      </w:r>
      <w:r w:rsidR="007F15B3">
        <w:t>was</w:t>
      </w:r>
      <w:r w:rsidR="008130BF">
        <w:t xml:space="preserve"> little</w:t>
      </w:r>
      <w:r>
        <w:t xml:space="preserve"> overlap between the two sets</w:t>
      </w:r>
      <w:r w:rsidR="00D224DF">
        <w:t>,</w:t>
      </w:r>
      <w:r>
        <w:t xml:space="preserve"> as can be seen by the strong anti-correlation in the 2D histogram</w:t>
      </w:r>
      <w:r>
        <w:rPr>
          <w:shd w:val="clear" w:color="auto" w:fill="FFFFFF"/>
        </w:rPr>
        <w:t xml:space="preserve"> in </w:t>
      </w:r>
      <w:r w:rsidR="008B0D42">
        <w:rPr>
          <w:shd w:val="clear" w:color="auto" w:fill="FFFFFF"/>
        </w:rPr>
        <w:t>Figure</w:t>
      </w:r>
      <w:r>
        <w:rPr>
          <w:shd w:val="clear" w:color="auto" w:fill="FFFFFF"/>
        </w:rPr>
        <w:t xml:space="preserve"> </w:t>
      </w:r>
      <w:r w:rsidR="004B4F81">
        <w:rPr>
          <w:shd w:val="clear" w:color="auto" w:fill="FFFFFF"/>
        </w:rPr>
        <w:t xml:space="preserve">2E </w:t>
      </w:r>
      <w:r>
        <w:rPr>
          <w:shd w:val="clear" w:color="auto" w:fill="FFFFFF"/>
        </w:rPr>
        <w:t>of protein v</w:t>
      </w:r>
      <w:r w:rsidR="00221D3B">
        <w:rPr>
          <w:shd w:val="clear" w:color="auto" w:fill="FFFFFF"/>
        </w:rPr>
        <w:t>ersu</w:t>
      </w:r>
      <w:r>
        <w:rPr>
          <w:shd w:val="clear" w:color="auto" w:fill="FFFFFF"/>
        </w:rPr>
        <w:t xml:space="preserve">s the integral and proportional levels of mRNA. </w:t>
      </w:r>
      <w:r w:rsidR="0084560E">
        <w:rPr>
          <w:shd w:val="clear" w:color="auto" w:fill="FFFFFF"/>
        </w:rPr>
        <w:t xml:space="preserve">Genes that </w:t>
      </w:r>
      <w:r w:rsidR="00FA6EAE">
        <w:rPr>
          <w:shd w:val="clear" w:color="auto" w:fill="FFFFFF"/>
        </w:rPr>
        <w:t>were</w:t>
      </w:r>
      <w:r w:rsidR="0084560E">
        <w:rPr>
          <w:shd w:val="clear" w:color="auto" w:fill="FFFFFF"/>
        </w:rPr>
        <w:t xml:space="preserve"> propo</w:t>
      </w:r>
      <w:r w:rsidR="0084560E">
        <w:rPr>
          <w:shd w:val="clear" w:color="auto" w:fill="FFFFFF"/>
        </w:rPr>
        <w:t>r</w:t>
      </w:r>
      <w:r w:rsidR="0084560E">
        <w:rPr>
          <w:shd w:val="clear" w:color="auto" w:fill="FFFFFF"/>
        </w:rPr>
        <w:t xml:space="preserve">tionally </w:t>
      </w:r>
      <w:r w:rsidR="00140E5E">
        <w:rPr>
          <w:shd w:val="clear" w:color="auto" w:fill="FFFFFF"/>
        </w:rPr>
        <w:t>regulated</w:t>
      </w:r>
      <w:r w:rsidR="0084560E">
        <w:rPr>
          <w:shd w:val="clear" w:color="auto" w:fill="FFFFFF"/>
        </w:rPr>
        <w:t xml:space="preserve"> </w:t>
      </w:r>
      <w:r w:rsidR="00FA6EAE">
        <w:rPr>
          <w:shd w:val="clear" w:color="auto" w:fill="FFFFFF"/>
        </w:rPr>
        <w:t>were</w:t>
      </w:r>
      <w:r w:rsidR="0084560E">
        <w:rPr>
          <w:shd w:val="clear" w:color="auto" w:fill="FFFFFF"/>
        </w:rPr>
        <w:t xml:space="preserve"> enriched for, among other things, locomotion and cell division. Genes that </w:t>
      </w:r>
      <w:r w:rsidR="00FA6EAE">
        <w:rPr>
          <w:shd w:val="clear" w:color="auto" w:fill="FFFFFF"/>
        </w:rPr>
        <w:t>were</w:t>
      </w:r>
      <w:r w:rsidR="0084560E">
        <w:rPr>
          <w:shd w:val="clear" w:color="auto" w:fill="FFFFFF"/>
        </w:rPr>
        <w:t xml:space="preserve"> integrally re</w:t>
      </w:r>
      <w:r w:rsidR="00140E5E">
        <w:rPr>
          <w:shd w:val="clear" w:color="auto" w:fill="FFFFFF"/>
        </w:rPr>
        <w:t xml:space="preserve">gulated </w:t>
      </w:r>
      <w:r w:rsidR="00FA6EAE">
        <w:rPr>
          <w:shd w:val="clear" w:color="auto" w:fill="FFFFFF"/>
        </w:rPr>
        <w:t>were</w:t>
      </w:r>
      <w:r w:rsidR="0084560E">
        <w:rPr>
          <w:shd w:val="clear" w:color="auto" w:fill="FFFFFF"/>
        </w:rPr>
        <w:t xml:space="preserve"> enriched for glycerol, </w:t>
      </w:r>
      <w:proofErr w:type="spellStart"/>
      <w:r w:rsidR="0084560E">
        <w:rPr>
          <w:shd w:val="clear" w:color="auto" w:fill="FFFFFF"/>
        </w:rPr>
        <w:t>aditol</w:t>
      </w:r>
      <w:proofErr w:type="spellEnd"/>
      <w:r w:rsidR="0084560E">
        <w:rPr>
          <w:shd w:val="clear" w:color="auto" w:fill="FFFFFF"/>
        </w:rPr>
        <w:t xml:space="preserve">, and </w:t>
      </w:r>
      <w:proofErr w:type="spellStart"/>
      <w:r w:rsidR="0084560E">
        <w:rPr>
          <w:shd w:val="clear" w:color="auto" w:fill="FFFFFF"/>
        </w:rPr>
        <w:t>polyol</w:t>
      </w:r>
      <w:proofErr w:type="spellEnd"/>
      <w:r w:rsidR="0084560E">
        <w:rPr>
          <w:shd w:val="clear" w:color="auto" w:fill="FFFFFF"/>
        </w:rPr>
        <w:t xml:space="preserve"> </w:t>
      </w:r>
      <w:r w:rsidR="00035EF1">
        <w:rPr>
          <w:shd w:val="clear" w:color="auto" w:fill="FFFFFF"/>
        </w:rPr>
        <w:t>metab</w:t>
      </w:r>
      <w:r w:rsidR="00035EF1">
        <w:rPr>
          <w:shd w:val="clear" w:color="auto" w:fill="FFFFFF"/>
        </w:rPr>
        <w:t>o</w:t>
      </w:r>
      <w:r w:rsidR="00035EF1">
        <w:rPr>
          <w:shd w:val="clear" w:color="auto" w:fill="FFFFFF"/>
        </w:rPr>
        <w:t xml:space="preserve">lism. </w:t>
      </w:r>
      <w:r w:rsidR="0084560E">
        <w:rPr>
          <w:shd w:val="clear" w:color="auto" w:fill="FFFFFF"/>
        </w:rPr>
        <w:t xml:space="preserve">For a full list of proteins that </w:t>
      </w:r>
      <w:r w:rsidR="00FA6EAE">
        <w:rPr>
          <w:shd w:val="clear" w:color="auto" w:fill="FFFFFF"/>
        </w:rPr>
        <w:t>were</w:t>
      </w:r>
      <w:r w:rsidR="0084560E">
        <w:rPr>
          <w:shd w:val="clear" w:color="auto" w:fill="FFFFFF"/>
        </w:rPr>
        <w:t xml:space="preserve"> either proportionally or integrally related to their transcripts see </w:t>
      </w:r>
      <w:r w:rsidR="003C78A7">
        <w:rPr>
          <w:shd w:val="clear" w:color="auto" w:fill="FFFFFF"/>
        </w:rPr>
        <w:t>F</w:t>
      </w:r>
      <w:r w:rsidR="00566D21">
        <w:rPr>
          <w:shd w:val="clear" w:color="auto" w:fill="FFFFFF"/>
        </w:rPr>
        <w:t>igure</w:t>
      </w:r>
      <w:r w:rsidR="003C78A7">
        <w:rPr>
          <w:shd w:val="clear" w:color="auto" w:fill="FFFFFF"/>
        </w:rPr>
        <w:t xml:space="preserve"> </w:t>
      </w:r>
      <w:r w:rsidR="00566D21">
        <w:rPr>
          <w:shd w:val="clear" w:color="auto" w:fill="FFFFFF"/>
        </w:rPr>
        <w:t>2</w:t>
      </w:r>
      <w:r w:rsidR="0084560E">
        <w:rPr>
          <w:shd w:val="clear" w:color="auto" w:fill="FFFFFF"/>
        </w:rPr>
        <w:t xml:space="preserve">-supplemental table </w:t>
      </w:r>
      <w:r w:rsidR="001E139A">
        <w:rPr>
          <w:shd w:val="clear" w:color="auto" w:fill="FFFFFF"/>
        </w:rPr>
        <w:t>1 and 2</w:t>
      </w:r>
      <w:r w:rsidR="00D224DF">
        <w:rPr>
          <w:shd w:val="clear" w:color="auto" w:fill="FFFFFF"/>
        </w:rPr>
        <w:t>,</w:t>
      </w:r>
      <w:r w:rsidR="001E139A">
        <w:rPr>
          <w:shd w:val="clear" w:color="auto" w:fill="FFFFFF"/>
        </w:rPr>
        <w:t xml:space="preserve"> respectively</w:t>
      </w:r>
      <w:r w:rsidR="0084560E">
        <w:rPr>
          <w:shd w:val="clear" w:color="auto" w:fill="FFFFFF"/>
        </w:rPr>
        <w:t>.</w:t>
      </w:r>
      <w:r w:rsidR="00FA4133">
        <w:rPr>
          <w:shd w:val="clear" w:color="auto" w:fill="FFFFFF"/>
        </w:rPr>
        <w:t xml:space="preserve"> Approximately 65% of proteins did not fit one of these limiting models of how transcript and pro</w:t>
      </w:r>
      <w:r w:rsidR="003A3807">
        <w:rPr>
          <w:shd w:val="clear" w:color="auto" w:fill="FFFFFF"/>
        </w:rPr>
        <w:t xml:space="preserve">tein abundance were correlated; </w:t>
      </w:r>
      <w:r w:rsidR="00FA4133">
        <w:rPr>
          <w:shd w:val="clear" w:color="auto" w:fill="FFFFFF"/>
        </w:rPr>
        <w:t xml:space="preserve">they may experience </w:t>
      </w:r>
      <w:r w:rsidR="00FA4133">
        <w:t>intermediate protein degradation rates or their e</w:t>
      </w:r>
      <w:r w:rsidR="00FA4133">
        <w:t>x</w:t>
      </w:r>
      <w:r w:rsidR="00FA4133">
        <w:t>pression and activity may be controlled by more complex post-translational modifications</w:t>
      </w:r>
      <w:r w:rsidR="00FA4133">
        <w:rPr>
          <w:shd w:val="clear" w:color="auto" w:fill="FFFFFF"/>
        </w:rPr>
        <w:t>.</w:t>
      </w:r>
    </w:p>
    <w:p w14:paraId="53B9DA57" w14:textId="77777777" w:rsidR="0084560E" w:rsidRDefault="0084560E" w:rsidP="0084560E">
      <w:pPr>
        <w:pStyle w:val="NoSpacing"/>
      </w:pPr>
    </w:p>
    <w:p w14:paraId="1BFA17B2" w14:textId="77777777" w:rsidR="005A50CF" w:rsidRDefault="003039BC" w:rsidP="005A50CF">
      <w:pPr>
        <w:pStyle w:val="Heading2"/>
      </w:pPr>
      <w:r>
        <w:t xml:space="preserve">RNAs within an operon correlated strongly while proteins within an operon did not necessarily correlate strongly with each other. </w:t>
      </w:r>
    </w:p>
    <w:p w14:paraId="646BC434" w14:textId="6A5C51EC" w:rsidR="005A50CF" w:rsidRDefault="00BA5B3C" w:rsidP="00A3644C">
      <w:pPr>
        <w:pStyle w:val="NoSpacing"/>
      </w:pPr>
      <w:r>
        <w:t xml:space="preserve">Genes within an operon </w:t>
      </w:r>
      <w:r w:rsidR="00884AC6">
        <w:t xml:space="preserve">are </w:t>
      </w:r>
      <w:r>
        <w:t xml:space="preserve">co-transcribed as a single RNA and thus </w:t>
      </w:r>
      <w:r w:rsidR="00884AC6">
        <w:t xml:space="preserve">are </w:t>
      </w:r>
      <w:r>
        <w:t>likely to be under the same transcriptional control. Differences in translational efficiency between genes, l</w:t>
      </w:r>
      <w:r>
        <w:t>o</w:t>
      </w:r>
      <w:r>
        <w:t xml:space="preserve">calization, feedback, or other post-translational modifications often lead to differences in protein expression of genes in the same </w:t>
      </w:r>
      <w:r w:rsidRPr="00795F8F">
        <w:t>operon</w:t>
      </w:r>
      <w:bookmarkStart w:id="6" w:name="ZOTERO_BREF_m4cwLnSdbpGF"/>
      <w:r w:rsidR="00264ECA" w:rsidRPr="00795F8F">
        <w:t xml:space="preserve"> </w:t>
      </w:r>
      <w:bookmarkEnd w:id="6"/>
      <w:r w:rsidR="0005168B" w:rsidRPr="00795F8F">
        <w:fldChar w:fldCharType="begin"/>
      </w:r>
      <w:r w:rsidR="009776B6">
        <w:instrText xml:space="preserve"> ADDIN ZOTERO_ITEM CSL_CITATION {"citationID":"1o3sa1n589","properties":{"formattedCitation":"(Lim et al., 2011a; Mattheakis and Nomura, 1988; Wek et al., 1987; Yamada and Saier Jr, 1988)","plainCitation":"(Lim et al., 2011a; Mattheakis and Nomura, 1988; Wek et al., 1987; Yamada and Saier Jr, 1988)"},"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9776B6">
        <w:rPr>
          <w:rFonts w:ascii="Monaco" w:hAnsi="Monaco" w:cs="Monaco"/>
        </w:rPr>
        <w:instrText>∼</w:instrText>
      </w:r>
      <w:r w:rsidR="009776B6">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05168B" w:rsidRPr="00795F8F">
        <w:fldChar w:fldCharType="separate"/>
      </w:r>
      <w:r w:rsidR="009776B6">
        <w:t>(Lim et al., 2011a; Mattheakis and Nomura, 1988; Wek et al., 1987; Yamada and Saier Jr, 1988)</w:t>
      </w:r>
      <w:r w:rsidR="0005168B" w:rsidRPr="00795F8F">
        <w:fldChar w:fldCharType="end"/>
      </w:r>
      <w:r w:rsidR="002C1CF2" w:rsidRPr="00795F8F">
        <w:t>.</w:t>
      </w:r>
      <w:r w:rsidRPr="00795F8F">
        <w:t xml:space="preserve"> It</w:t>
      </w:r>
      <w:r>
        <w:t xml:space="preserve"> has been </w:t>
      </w:r>
      <w:r w:rsidR="007F15B3">
        <w:t xml:space="preserve">suggested that </w:t>
      </w:r>
      <w:r w:rsidR="00E84157">
        <w:t xml:space="preserve">there is a </w:t>
      </w:r>
      <w:r>
        <w:t xml:space="preserve">correlation between the translational efficiency of a gene and its genetic distance from the end of the </w:t>
      </w:r>
      <w:r w:rsidRPr="00795F8F">
        <w:t>operon</w:t>
      </w:r>
      <w:bookmarkStart w:id="7" w:name="__UnoMark__1952_580114490"/>
      <w:r w:rsidR="00264ECA" w:rsidRPr="00795F8F">
        <w:t xml:space="preserve"> </w:t>
      </w:r>
      <w:bookmarkStart w:id="8" w:name="__UnoMark__1841_580114490"/>
      <w:bookmarkStart w:id="9" w:name="ZOTERO_BREF_Y64mqMGDZF9v"/>
      <w:bookmarkEnd w:id="7"/>
      <w:bookmarkEnd w:id="8"/>
      <w:bookmarkEnd w:id="9"/>
      <w:r w:rsidR="0005168B" w:rsidRPr="00795F8F">
        <w:fldChar w:fldCharType="begin"/>
      </w:r>
      <w:r w:rsidR="009776B6">
        <w:instrText xml:space="preserve"> ADDIN ZOTERO_ITEM CSL_CITATION {"citationID":"13fhkh9b8q","properties":{"formattedCitation":"(Lim et al., 2011a)","plainCitation":"(Lim et al., 2011a)"},"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9776B6">
        <w:rPr>
          <w:rFonts w:ascii="Monaco" w:hAnsi="Monaco" w:cs="Monaco"/>
        </w:rPr>
        <w:instrText>∼</w:instrText>
      </w:r>
      <w:r w:rsidR="009776B6">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schema":"https://github.com/citation-style-language/schema/raw/master/csl-citation.json"} </w:instrText>
      </w:r>
      <w:r w:rsidR="0005168B" w:rsidRPr="00795F8F">
        <w:fldChar w:fldCharType="separate"/>
      </w:r>
      <w:r w:rsidR="009776B6">
        <w:t>(Lim et al., 2011a)</w:t>
      </w:r>
      <w:r w:rsidR="0005168B" w:rsidRPr="00795F8F">
        <w:fldChar w:fldCharType="end"/>
      </w:r>
      <w:r w:rsidR="002C1CF2" w:rsidRPr="00795F8F">
        <w:t>.</w:t>
      </w:r>
      <w:r w:rsidRPr="00795F8F">
        <w:t xml:space="preserve">  We expect</w:t>
      </w:r>
      <w:r w:rsidR="00015CC4">
        <w:t>ed</w:t>
      </w:r>
      <w:r w:rsidRPr="00795F8F">
        <w:t xml:space="preserve"> to see very high correlation between RNAs within an operon as they </w:t>
      </w:r>
      <w:r w:rsidR="00FA6EAE">
        <w:t>were</w:t>
      </w:r>
      <w:r w:rsidRPr="00795F8F">
        <w:t xml:space="preserve"> under</w:t>
      </w:r>
      <w:r>
        <w:t xml:space="preserve"> the same transcriptional control; however, we expect</w:t>
      </w:r>
      <w:r w:rsidR="00015CC4">
        <w:t>ed</w:t>
      </w:r>
      <w:r>
        <w:t xml:space="preserve"> there to be less correlation between proteins within an operon as </w:t>
      </w:r>
      <w:r w:rsidR="006E2006">
        <w:t>they are</w:t>
      </w:r>
      <w:r>
        <w:t xml:space="preserve"> not guaranteed to be under the same translational/post-translational regulation. </w:t>
      </w:r>
    </w:p>
    <w:p w14:paraId="1552F61B" w14:textId="77777777" w:rsidR="00A3644C" w:rsidRDefault="00A3644C" w:rsidP="005A50CF">
      <w:pPr>
        <w:pStyle w:val="BodyText"/>
      </w:pPr>
    </w:p>
    <w:p w14:paraId="2AB81CE9" w14:textId="2BA564C4" w:rsidR="005A50CF" w:rsidRDefault="00BA5B3C" w:rsidP="00196EFC">
      <w:pPr>
        <w:pStyle w:val="NoSpacing"/>
      </w:pPr>
      <w:r>
        <w:t>As a measure of correlation of gene expression within an operon we to</w:t>
      </w:r>
      <w:r w:rsidR="00264ECA">
        <w:t xml:space="preserve">ok the average of the pairwise </w:t>
      </w:r>
      <w:r w:rsidR="008130BF">
        <w:t>Spearman</w:t>
      </w:r>
      <w:r>
        <w:t xml:space="preserve"> correlation coefficient for all possible pairs of transcripts and proteins within an operon. Approximately eighty percent of transcripts had a mean pairwise corr</w:t>
      </w:r>
      <w:r>
        <w:t>e</w:t>
      </w:r>
      <w:r>
        <w:t>lation coefficient greater than 0.8 within an operon (</w:t>
      </w:r>
      <w:r w:rsidR="008B0D42">
        <w:t>Figure</w:t>
      </w:r>
      <w:r>
        <w:t xml:space="preserve"> </w:t>
      </w:r>
      <w:r w:rsidR="004B4F81">
        <w:t>3A</w:t>
      </w:r>
      <w:r>
        <w:t>). On the other hand</w:t>
      </w:r>
      <w:r w:rsidR="00015CC4">
        <w:t>,</w:t>
      </w:r>
      <w:r>
        <w:t xml:space="preserve"> less than fourteen percent of proteins had a mean pairwise correlatio</w:t>
      </w:r>
      <w:r w:rsidR="00855EF0">
        <w:t xml:space="preserve">n coefficient greater than 0.8 </w:t>
      </w:r>
      <w:r>
        <w:t>within an operon</w:t>
      </w:r>
      <w:r w:rsidR="006C6960">
        <w:t xml:space="preserve"> </w:t>
      </w:r>
      <w:r>
        <w:t>(</w:t>
      </w:r>
      <w:r w:rsidR="008B0D42">
        <w:t>Figure</w:t>
      </w:r>
      <w:r>
        <w:t xml:space="preserve"> </w:t>
      </w:r>
      <w:r w:rsidR="004B4F81">
        <w:t>3B</w:t>
      </w:r>
      <w:r>
        <w:t xml:space="preserve">). Genes closer together within an operon </w:t>
      </w:r>
      <w:r w:rsidR="00FA6EAE">
        <w:t>were</w:t>
      </w:r>
      <w:r>
        <w:t xml:space="preserve"> more likely to have correlated protein profiles (see </w:t>
      </w:r>
      <w:r w:rsidR="008B0D42">
        <w:t>Figure</w:t>
      </w:r>
      <w:r>
        <w:t xml:space="preserve"> 3C)</w:t>
      </w:r>
      <w:r w:rsidR="00A767AA">
        <w:t>, which we t</w:t>
      </w:r>
      <w:r w:rsidR="00D224DF">
        <w:t>oo</w:t>
      </w:r>
      <w:r w:rsidR="00A767AA">
        <w:t>k as</w:t>
      </w:r>
      <w:r>
        <w:t xml:space="preserve"> evidence that distance between genes </w:t>
      </w:r>
      <w:r w:rsidR="007F15B3">
        <w:t>was</w:t>
      </w:r>
      <w:r>
        <w:t xml:space="preserve"> a strong indicator of translational regulation.</w:t>
      </w:r>
      <w:r w:rsidR="008130BF">
        <w:t xml:space="preserve"> A</w:t>
      </w:r>
      <w:r>
        <w:t>lso show</w:t>
      </w:r>
      <w:r w:rsidR="008130BF">
        <w:t xml:space="preserve">n </w:t>
      </w:r>
      <w:r w:rsidR="00E84157">
        <w:t>are</w:t>
      </w:r>
      <w:r>
        <w:t xml:space="preserve"> a few e</w:t>
      </w:r>
      <w:r>
        <w:t>x</w:t>
      </w:r>
      <w:r>
        <w:t>amples of highly correlated transcript</w:t>
      </w:r>
      <w:r w:rsidR="0044751C">
        <w:t>s</w:t>
      </w:r>
      <w:r>
        <w:t xml:space="preserve"> and </w:t>
      </w:r>
      <w:r w:rsidR="0044751C">
        <w:t xml:space="preserve">proteins </w:t>
      </w:r>
      <w:r>
        <w:t>for individual operons (</w:t>
      </w:r>
      <w:r w:rsidR="008B0D42">
        <w:t>Figure</w:t>
      </w:r>
      <w:r>
        <w:t xml:space="preserve"> </w:t>
      </w:r>
      <w:r w:rsidR="005C6FDF">
        <w:t>3D</w:t>
      </w:r>
      <w:r w:rsidR="00FA6EAE">
        <w:t>, E</w:t>
      </w:r>
      <w:r w:rsidR="00D224DF">
        <w:t>,</w:t>
      </w:r>
      <w:r w:rsidR="00FA6EAE">
        <w:t xml:space="preserve"> and F</w:t>
      </w:r>
      <w:r w:rsidR="00D224DF">
        <w:t>,</w:t>
      </w:r>
      <w:r>
        <w:t xml:space="preserve"> respectively). </w:t>
      </w:r>
    </w:p>
    <w:p w14:paraId="7439EBD6" w14:textId="77777777" w:rsidR="005A50CF" w:rsidRDefault="003039BC" w:rsidP="005A50CF">
      <w:pPr>
        <w:pStyle w:val="Heading2"/>
      </w:pPr>
      <w:r>
        <w:t>Energy</w:t>
      </w:r>
      <w:r w:rsidR="004169A9">
        <w:t>-</w:t>
      </w:r>
      <w:r>
        <w:t xml:space="preserve">intensive processes are transcriptionally </w:t>
      </w:r>
      <w:proofErr w:type="gramStart"/>
      <w:r>
        <w:t>down-regulated</w:t>
      </w:r>
      <w:proofErr w:type="gramEnd"/>
      <w:r>
        <w:t xml:space="preserve"> while stress</w:t>
      </w:r>
      <w:r w:rsidR="004169A9">
        <w:t>-</w:t>
      </w:r>
      <w:r>
        <w:t>related proteins are up-regulated in response to starvation.</w:t>
      </w:r>
    </w:p>
    <w:p w14:paraId="5C90DDFC" w14:textId="044FDB12" w:rsidR="00BA7B16" w:rsidRDefault="00BA5B3C" w:rsidP="00A228D1">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w:t>
      </w:r>
      <w:r w:rsidR="00D224DF">
        <w:t>ing</w:t>
      </w:r>
      <w:r>
        <w:t xml:space="preserve"> on </w:t>
      </w:r>
      <w:r w:rsidR="00D224DF">
        <w:t>the</w:t>
      </w:r>
      <w:r>
        <w:t xml:space="preserve"> level of the hierarchy one chooses to focus on. </w:t>
      </w:r>
      <w:r w:rsidR="004169A9">
        <w:t>Here, instead, w</w:t>
      </w:r>
      <w:r>
        <w:t>e sought to sort the time courses into general behaviors in an unbiased manner. To acco</w:t>
      </w:r>
      <w:r>
        <w:t>m</w:t>
      </w:r>
      <w:r>
        <w:t xml:space="preserve">plish this </w:t>
      </w:r>
      <w:r w:rsidR="004169A9">
        <w:t xml:space="preserve">goal </w:t>
      </w:r>
      <w:r>
        <w:t>we fit each individual mRNA and protein to a piecewise continuous curve (</w:t>
      </w:r>
      <w:r w:rsidR="008B0D42">
        <w:t>Figure</w:t>
      </w:r>
      <w:r>
        <w:t xml:space="preserve"> </w:t>
      </w:r>
      <w:r w:rsidR="004B4F81">
        <w:t>4</w:t>
      </w:r>
      <w:r w:rsidR="00434BE6">
        <w:t>- supplemental figure 1</w:t>
      </w:r>
      <w:r w:rsidR="004B4F81">
        <w:t>A</w:t>
      </w:r>
      <w:r>
        <w:t xml:space="preserve">). This curve </w:t>
      </w:r>
      <w:r w:rsidR="007F15B3">
        <w:t>was</w:t>
      </w:r>
      <w:r>
        <w:t xml:space="preserve"> defined by 4 free time parameters and 3 free amplitude parameters. To fit the curve we used a population based differential evol</w:t>
      </w:r>
      <w:r>
        <w:t>u</w:t>
      </w:r>
      <w:r>
        <w:t>tion (DE) algorithm</w:t>
      </w:r>
      <w:r w:rsidR="00BE6C5E">
        <w:t xml:space="preserve"> with </w:t>
      </w:r>
      <w:r>
        <w:t>the fitness function used in minimization scaled to the exper</w:t>
      </w:r>
      <w:r>
        <w:t>i</w:t>
      </w:r>
      <w:r>
        <w:t xml:space="preserve">mental error (see methods). Thus, our algorithm </w:t>
      </w:r>
      <w:r w:rsidR="00614FB5">
        <w:t xml:space="preserve">provided </w:t>
      </w:r>
      <w:r>
        <w:t xml:space="preserve">confidence intervals for our fit based upon the variability in biological replicates. </w:t>
      </w:r>
    </w:p>
    <w:p w14:paraId="0681D54F" w14:textId="77777777" w:rsidR="00BA7B16" w:rsidRDefault="00BA7B16" w:rsidP="00A228D1">
      <w:pPr>
        <w:pStyle w:val="NoSpacing"/>
      </w:pPr>
    </w:p>
    <w:p w14:paraId="6D195EBC" w14:textId="73F4FA17" w:rsidR="00A228D1" w:rsidRDefault="00BA5B3C" w:rsidP="00A228D1">
      <w:pPr>
        <w:pStyle w:val="NoSpacing"/>
      </w:pPr>
      <w:r>
        <w:t>To demonstrate the effectiveness of our fitting strategy we randomly selected five mRNA profiles and their respective fits (</w:t>
      </w:r>
      <w:r w:rsidR="008B0D42">
        <w:t>Figure</w:t>
      </w:r>
      <w:r>
        <w:t xml:space="preserve"> </w:t>
      </w:r>
      <w:r w:rsidR="004B4F81">
        <w:t>4</w:t>
      </w:r>
      <w:r w:rsidR="00434BE6">
        <w:t>-supplemental figure 1</w:t>
      </w:r>
      <w:r w:rsidR="004B4F81">
        <w:t>B</w:t>
      </w:r>
      <w:r>
        <w:t>-</w:t>
      </w:r>
      <w:r w:rsidR="005C6FDF">
        <w:t>E</w:t>
      </w:r>
      <w:r>
        <w:t>). Green circles show the average of three biological replicates with their standard deviations (green bars) and the blue line and bar show the average and standard deviation of the population of fits</w:t>
      </w:r>
      <w:r w:rsidR="00D224DF">
        <w:t>,</w:t>
      </w:r>
      <w:r>
        <w:t xml:space="preserve"> r</w:t>
      </w:r>
      <w:r>
        <w:t>e</w:t>
      </w:r>
      <w:r>
        <w:t xml:space="preserve">spectively. Both the data and fit </w:t>
      </w:r>
      <w:r w:rsidR="00614FB5">
        <w:t>were</w:t>
      </w:r>
      <w:r>
        <w:t xml:space="preserve"> normalized to the average of the time course. </w:t>
      </w:r>
      <w:r w:rsidR="00A228D1">
        <w:t xml:space="preserve">We </w:t>
      </w:r>
      <w:r w:rsidR="00614FB5">
        <w:t xml:space="preserve">also </w:t>
      </w:r>
      <w:r w:rsidR="00A228D1">
        <w:t>plotted histograms of the time scale parameters we found by fitting the piecewise contin</w:t>
      </w:r>
      <w:r w:rsidR="00A228D1">
        <w:t>u</w:t>
      </w:r>
      <w:r w:rsidR="00A228D1">
        <w:t xml:space="preserve">ous curve to our data (Figure 4-supplemental figure 2). The most informative time scales </w:t>
      </w:r>
      <w:r w:rsidR="00FA6EAE">
        <w:t>were</w:t>
      </w:r>
      <w:r w:rsidR="00A228D1">
        <w:t xml:space="preserve"> </w:t>
      </w:r>
      <w:r w:rsidR="00A228D1" w:rsidRPr="00051F8F">
        <w:rPr>
          <w:i/>
        </w:rPr>
        <w:t>t</w:t>
      </w:r>
      <w:r w:rsidR="00A228D1" w:rsidRPr="00051F8F">
        <w:rPr>
          <w:vertAlign w:val="subscript"/>
        </w:rPr>
        <w:t>1</w:t>
      </w:r>
      <w:r w:rsidR="00A228D1">
        <w:t xml:space="preserve">, the time to first inflection, and </w:t>
      </w:r>
      <w:r w:rsidR="00A228D1" w:rsidRPr="00051F8F">
        <w:rPr>
          <w:i/>
        </w:rPr>
        <w:t>t</w:t>
      </w:r>
      <w:r w:rsidR="00A228D1" w:rsidRPr="00051F8F">
        <w:rPr>
          <w:vertAlign w:val="subscript"/>
        </w:rPr>
        <w:t>2</w:t>
      </w:r>
      <w:r w:rsidR="00A228D1">
        <w:t>+</w:t>
      </w:r>
      <w:r w:rsidR="00A228D1" w:rsidRPr="00051F8F">
        <w:rPr>
          <w:i/>
        </w:rPr>
        <w:t>t</w:t>
      </w:r>
      <w:r w:rsidR="00A228D1" w:rsidRPr="00051F8F">
        <w:rPr>
          <w:vertAlign w:val="subscript"/>
        </w:rPr>
        <w:t>3</w:t>
      </w:r>
      <w:r w:rsidR="00A228D1">
        <w:t>+</w:t>
      </w:r>
      <w:r w:rsidR="00A228D1" w:rsidRPr="00051F8F">
        <w:rPr>
          <w:i/>
        </w:rPr>
        <w:t>t</w:t>
      </w:r>
      <w:r w:rsidR="00A228D1" w:rsidRPr="00051F8F">
        <w:rPr>
          <w:vertAlign w:val="subscript"/>
        </w:rPr>
        <w:t>4</w:t>
      </w:r>
      <w:r w:rsidR="00A228D1">
        <w:t>, the time it takes for the profile to stop changing.  The majority of proteins and their transcripts beg</w:t>
      </w:r>
      <w:r w:rsidR="00614FB5">
        <w:t>an</w:t>
      </w:r>
      <w:r w:rsidR="00A228D1">
        <w:t xml:space="preserve"> changing before the 10</w:t>
      </w:r>
      <w:r w:rsidR="00350F5D">
        <w:t xml:space="preserve"> h</w:t>
      </w:r>
      <w:r w:rsidR="00A228D1">
        <w:t xml:space="preserve"> mark (or just after the cells enter stationary phase). Once the profiles beg</w:t>
      </w:r>
      <w:r w:rsidR="00614FB5">
        <w:t>an</w:t>
      </w:r>
      <w:r w:rsidR="00A228D1">
        <w:t xml:space="preserve"> to change it </w:t>
      </w:r>
      <w:r w:rsidR="00614FB5">
        <w:t xml:space="preserve">took </w:t>
      </w:r>
      <w:r w:rsidR="00A228D1">
        <w:t>&gt;10</w:t>
      </w:r>
      <w:r w:rsidR="00350F5D">
        <w:t xml:space="preserve"> h</w:t>
      </w:r>
      <w:r w:rsidR="00A228D1">
        <w:t xml:space="preserve"> before it stop</w:t>
      </w:r>
      <w:r w:rsidR="00614FB5">
        <w:t>ped</w:t>
      </w:r>
      <w:r w:rsidR="00A228D1">
        <w:t xml:space="preserve"> changing again. However, </w:t>
      </w:r>
      <w:r w:rsidR="005415A9">
        <w:t xml:space="preserve">in this case </w:t>
      </w:r>
      <w:r w:rsidR="00A228D1">
        <w:t xml:space="preserve">the apparent long time scale of proteins and transcripts changing could be due to the low time resolution of our experiment after the cells have entered stationary phase. </w:t>
      </w:r>
    </w:p>
    <w:p w14:paraId="01544504" w14:textId="77777777" w:rsidR="00A3644C" w:rsidRDefault="00A3644C" w:rsidP="00A3644C">
      <w:pPr>
        <w:pStyle w:val="NoSpacing"/>
      </w:pPr>
    </w:p>
    <w:p w14:paraId="18E86187" w14:textId="0703DDDC" w:rsidR="005A50CF" w:rsidRDefault="00BA5B3C" w:rsidP="00A3644C">
      <w:pPr>
        <w:pStyle w:val="NoSpacing"/>
      </w:pPr>
      <w:r>
        <w:t xml:space="preserve">As can be seen in </w:t>
      </w:r>
      <w:r w:rsidR="008B0D42">
        <w:t>Figure</w:t>
      </w:r>
      <w:r>
        <w:t xml:space="preserve"> </w:t>
      </w:r>
      <w:r w:rsidR="004B4F81">
        <w:t>4B</w:t>
      </w:r>
      <w:r>
        <w:t xml:space="preserve">-E, </w:t>
      </w:r>
      <w:r w:rsidR="00F4499A">
        <w:t>there was generally</w:t>
      </w:r>
      <w:r w:rsidR="00614FB5">
        <w:t xml:space="preserve"> </w:t>
      </w:r>
      <w:r>
        <w:t>good agreement between the data and model</w:t>
      </w:r>
      <w:r w:rsidR="00F4499A">
        <w:t xml:space="preserve"> for mRNAs</w:t>
      </w:r>
      <w:r>
        <w:t xml:space="preserve">.  Thus, the fits </w:t>
      </w:r>
      <w:r w:rsidR="00614FB5">
        <w:t xml:space="preserve">gave </w:t>
      </w:r>
      <w:r>
        <w:t xml:space="preserve">us reasonable estimates of the distribution of time scales involved in the response. </w:t>
      </w:r>
      <w:r w:rsidR="008B0D42">
        <w:t>Figure</w:t>
      </w:r>
      <w:r>
        <w:t xml:space="preserve"> </w:t>
      </w:r>
      <w:r w:rsidR="004B4F81">
        <w:t xml:space="preserve">4F </w:t>
      </w:r>
      <w:r>
        <w:t xml:space="preserve">shows the distribution of </w:t>
      </w:r>
      <w:r>
        <w:rPr>
          <w:i/>
        </w:rPr>
        <w:t>t</w:t>
      </w:r>
      <w:r w:rsidRPr="00EE5A43">
        <w:rPr>
          <w:vertAlign w:val="subscript"/>
        </w:rPr>
        <w:t>1</w:t>
      </w:r>
      <w:r>
        <w:t>, the time to first i</w:t>
      </w:r>
      <w:r>
        <w:t>n</w:t>
      </w:r>
      <w:r>
        <w:t>flection. Most of the mRNAs respon</w:t>
      </w:r>
      <w:r w:rsidR="00614FB5">
        <w:t>ded</w:t>
      </w:r>
      <w:r>
        <w:t xml:space="preserve"> between 3-8</w:t>
      </w:r>
      <w:r w:rsidR="00350F5D">
        <w:t xml:space="preserve"> h</w:t>
      </w:r>
      <w:r w:rsidR="00E17054">
        <w:t>, with a strong peak at around 6</w:t>
      </w:r>
      <w:r w:rsidR="00350F5D">
        <w:t xml:space="preserve"> h</w:t>
      </w:r>
      <w:r w:rsidR="00E17054">
        <w:t xml:space="preserve"> (when cells begin entry to stationary phase). </w:t>
      </w:r>
      <w:r>
        <w:t>To better understand the regulation of cell</w:t>
      </w:r>
      <w:r>
        <w:t>u</w:t>
      </w:r>
      <w:r>
        <w:t>lar processes (and mRNAs) in our dataset</w:t>
      </w:r>
      <w:r w:rsidR="000379D3">
        <w:t>,</w:t>
      </w:r>
      <w:r>
        <w:t xml:space="preserve"> we sorted the mRNA profiles into five general categories</w:t>
      </w:r>
      <w:r w:rsidR="004169A9">
        <w:t>, defined on the basis of our fitted parameters</w:t>
      </w:r>
      <w:r>
        <w:t xml:space="preserve">: </w:t>
      </w:r>
      <w:proofErr w:type="gramStart"/>
      <w:r w:rsidR="002F22E7">
        <w:t>up-regulated</w:t>
      </w:r>
      <w:proofErr w:type="gramEnd"/>
      <w:r>
        <w:t xml:space="preserve">, </w:t>
      </w:r>
      <w:r w:rsidR="002F22E7">
        <w:t>down-regulated</w:t>
      </w:r>
      <w:r>
        <w:t xml:space="preserve">, </w:t>
      </w:r>
      <w:commentRangeStart w:id="10"/>
      <w:r w:rsidR="00C9429F">
        <w:t>transiently</w:t>
      </w:r>
      <w:commentRangeEnd w:id="10"/>
      <w:r w:rsidR="00C9429F">
        <w:rPr>
          <w:rStyle w:val="CommentReference"/>
          <w:color w:val="00000A"/>
        </w:rPr>
        <w:commentReference w:id="10"/>
      </w:r>
      <w:r w:rsidR="00C9429F">
        <w:t xml:space="preserve"> </w:t>
      </w:r>
      <w:r w:rsidR="002F22E7">
        <w:t>up-regulated</w:t>
      </w:r>
      <w:r>
        <w:t xml:space="preserve">, </w:t>
      </w:r>
      <w:r w:rsidR="00C9429F">
        <w:t xml:space="preserve">transiently </w:t>
      </w:r>
      <w:r w:rsidR="002F22E7">
        <w:t>down-regulated</w:t>
      </w:r>
      <w:r>
        <w:t xml:space="preserve">, or </w:t>
      </w:r>
      <w:commentRangeStart w:id="11"/>
      <w:r>
        <w:t>unknown</w:t>
      </w:r>
      <w:commentRangeEnd w:id="11"/>
      <w:r w:rsidR="00995EC5">
        <w:rPr>
          <w:rStyle w:val="CommentReference"/>
          <w:color w:val="00000A"/>
        </w:rPr>
        <w:commentReference w:id="11"/>
      </w:r>
      <w:r>
        <w:t>. The confidence inte</w:t>
      </w:r>
      <w:r>
        <w:t>r</w:t>
      </w:r>
      <w:r>
        <w:t>vals for our fits allowed sorting individual mRNAs into these five categories with high co</w:t>
      </w:r>
      <w:r>
        <w:t>n</w:t>
      </w:r>
      <w:r>
        <w:t>fidence. The mRNAs in the categories “</w:t>
      </w:r>
      <w:r w:rsidR="002F22E7">
        <w:t>down-regulated</w:t>
      </w:r>
      <w:r>
        <w:t>” and “</w:t>
      </w:r>
      <w:r w:rsidR="002F22E7">
        <w:t>up-regulated</w:t>
      </w:r>
      <w:r>
        <w:t>” showed signif</w:t>
      </w:r>
      <w:r>
        <w:t>i</w:t>
      </w:r>
      <w:r>
        <w:t xml:space="preserve">cant enrichment for GO terms. The average of the mRNAs in each of these terms </w:t>
      </w:r>
      <w:r w:rsidR="00327C59">
        <w:t>is shown</w:t>
      </w:r>
      <w:r>
        <w:t xml:space="preserve"> in </w:t>
      </w:r>
      <w:r w:rsidR="008B0D42">
        <w:t>Figure</w:t>
      </w:r>
      <w:r>
        <w:t xml:space="preserve"> </w:t>
      </w:r>
      <w:r w:rsidR="004B4F81">
        <w:t>5A</w:t>
      </w:r>
      <w:r>
        <w:t xml:space="preserve">, B. </w:t>
      </w:r>
      <w:r w:rsidR="00DD6EEC" w:rsidRPr="00DD6EEC">
        <w:t xml:space="preserve">Terms enriched in the set of down-regulated transcripts </w:t>
      </w:r>
      <w:r w:rsidR="00FA6EAE">
        <w:t>were</w:t>
      </w:r>
      <w:r w:rsidR="00DD6EEC" w:rsidRPr="00DD6EEC">
        <w:t xml:space="preserve"> involved in translation, carboxylic acid biosynthetic process, and nitrogen compound biosynthetic</w:t>
      </w:r>
      <w:r w:rsidR="00E17054">
        <w:t xml:space="preserve"> pr</w:t>
      </w:r>
      <w:r w:rsidR="00E17054">
        <w:t>o</w:t>
      </w:r>
      <w:r w:rsidR="00E17054">
        <w:t xml:space="preserve">cess. These </w:t>
      </w:r>
      <w:r w:rsidR="00DD6EEC">
        <w:t xml:space="preserve">processes </w:t>
      </w:r>
      <w:r w:rsidR="00FA6EAE">
        <w:t>were</w:t>
      </w:r>
      <w:r w:rsidR="00DD6EEC">
        <w:t xml:space="preserve"> likely</w:t>
      </w:r>
      <w:r w:rsidR="00DD6EEC" w:rsidRPr="00DD6EEC">
        <w:t xml:space="preserve"> </w:t>
      </w:r>
      <w:proofErr w:type="gramStart"/>
      <w:r w:rsidR="002F22E7">
        <w:t>down-regulated</w:t>
      </w:r>
      <w:proofErr w:type="gramEnd"/>
      <w:r w:rsidR="00DD6EEC" w:rsidRPr="00DD6EEC">
        <w:t xml:space="preserve"> for energy conservation purposes in the face of limiting resources. Terms enriched in the set of up-regulated transcripts </w:t>
      </w:r>
      <w:r w:rsidR="00FA6EAE">
        <w:t>were</w:t>
      </w:r>
      <w:r w:rsidR="00DD6EEC" w:rsidRPr="00DD6EEC">
        <w:t xml:space="preserve"> i</w:t>
      </w:r>
      <w:r w:rsidR="00DD6EEC" w:rsidRPr="00DD6EEC">
        <w:t>n</w:t>
      </w:r>
      <w:r w:rsidR="00DD6EEC" w:rsidRPr="00DD6EEC">
        <w:t>volved in</w:t>
      </w:r>
      <w:r w:rsidR="00434BE6">
        <w:t xml:space="preserve"> </w:t>
      </w:r>
      <w:r w:rsidR="00DD6EEC" w:rsidRPr="00DD6EEC">
        <w:t>carbohydrate catabolic proces</w:t>
      </w:r>
      <w:r w:rsidR="00434BE6">
        <w:t>s</w:t>
      </w:r>
      <w:r w:rsidR="00995EC5">
        <w:t>es</w:t>
      </w:r>
      <w:r w:rsidR="00434BE6">
        <w:t>.</w:t>
      </w:r>
    </w:p>
    <w:p w14:paraId="25F23EEE" w14:textId="77777777" w:rsidR="00A3644C" w:rsidRDefault="00A3644C" w:rsidP="00A3644C">
      <w:pPr>
        <w:pStyle w:val="NoSpacing"/>
      </w:pPr>
    </w:p>
    <w:p w14:paraId="5964E8FE" w14:textId="1F2896DB" w:rsidR="005A50CF" w:rsidRDefault="00BA5B3C" w:rsidP="00A3644C">
      <w:pPr>
        <w:pStyle w:val="NoSpacing"/>
      </w:pPr>
      <w:r>
        <w:t>To characterize the protein response we followed the same general strategy of fitting, cla</w:t>
      </w:r>
      <w:r>
        <w:t>s</w:t>
      </w:r>
      <w:r>
        <w:t xml:space="preserve">sification, and GO enrichment as we did for the RNA profiles. The distribution of the time to first inflection for the proteins </w:t>
      </w:r>
      <w:r w:rsidR="007F15B3">
        <w:t>was</w:t>
      </w:r>
      <w:r>
        <w:t xml:space="preserve"> a little broader than the mRNAs. However, the</w:t>
      </w:r>
      <w:r w:rsidR="004169A9">
        <w:t xml:space="preserve"> first-inflection times</w:t>
      </w:r>
      <w:r>
        <w:t xml:space="preserve"> still mostly </w:t>
      </w:r>
      <w:r w:rsidR="004169A9">
        <w:t>f</w:t>
      </w:r>
      <w:r w:rsidR="00327C59">
        <w:t>e</w:t>
      </w:r>
      <w:r w:rsidR="004169A9">
        <w:t xml:space="preserve">ll </w:t>
      </w:r>
      <w:r>
        <w:t>in</w:t>
      </w:r>
      <w:r w:rsidR="00663637">
        <w:t>to</w:t>
      </w:r>
      <w:r>
        <w:t xml:space="preserve"> the range </w:t>
      </w:r>
      <w:r w:rsidR="00663637">
        <w:t xml:space="preserve">of </w:t>
      </w:r>
      <w:r>
        <w:t>3-8</w:t>
      </w:r>
      <w:r w:rsidR="00350F5D">
        <w:t xml:space="preserve"> h</w:t>
      </w:r>
      <w:r w:rsidR="00663637">
        <w:t>, and</w:t>
      </w:r>
      <w:r>
        <w:t xml:space="preserve"> very few proteins ha</w:t>
      </w:r>
      <w:r w:rsidR="00327C59">
        <w:t>d</w:t>
      </w:r>
      <w:r>
        <w:t xml:space="preserve"> not r</w:t>
      </w:r>
      <w:r>
        <w:t>e</w:t>
      </w:r>
      <w:r>
        <w:t>sponded by the time the cells enter</w:t>
      </w:r>
      <w:r w:rsidR="00327C59">
        <w:t>ed</w:t>
      </w:r>
      <w:r>
        <w:t xml:space="preserve"> stationary phase. There </w:t>
      </w:r>
      <w:r w:rsidR="00FA6EAE">
        <w:t>were</w:t>
      </w:r>
      <w:r>
        <w:t xml:space="preserve"> many proteins that </w:t>
      </w:r>
      <w:r w:rsidR="00FA6EAE">
        <w:t>were</w:t>
      </w:r>
      <w:r>
        <w:t xml:space="preserve"> </w:t>
      </w:r>
      <w:r w:rsidR="00995EC5">
        <w:t>present</w:t>
      </w:r>
      <w:r>
        <w:t xml:space="preserve"> for the duration of the time course, compared to the</w:t>
      </w:r>
      <w:r>
        <w:rPr>
          <w:shd w:val="clear" w:color="auto" w:fill="FFFFFF"/>
        </w:rPr>
        <w:t xml:space="preserve"> mRNAs where very few remain</w:t>
      </w:r>
      <w:r w:rsidR="00327C59">
        <w:rPr>
          <w:shd w:val="clear" w:color="auto" w:fill="FFFFFF"/>
        </w:rPr>
        <w:t>ed</w:t>
      </w:r>
      <w:r>
        <w:rPr>
          <w:shd w:val="clear" w:color="auto" w:fill="FFFFFF"/>
        </w:rPr>
        <w:t xml:space="preserve"> </w:t>
      </w:r>
      <w:r w:rsidR="00995EC5">
        <w:rPr>
          <w:shd w:val="clear" w:color="auto" w:fill="FFFFFF"/>
        </w:rPr>
        <w:t>present</w:t>
      </w:r>
      <w:r>
        <w:rPr>
          <w:shd w:val="clear" w:color="auto" w:fill="FFFFFF"/>
        </w:rPr>
        <w:t xml:space="preserve"> for the entire duration of the experiment. </w:t>
      </w:r>
      <w:r w:rsidR="008B0D42">
        <w:rPr>
          <w:shd w:val="clear" w:color="auto" w:fill="FFFFFF"/>
        </w:rPr>
        <w:t>Figure</w:t>
      </w:r>
      <w:r>
        <w:rPr>
          <w:shd w:val="clear" w:color="auto" w:fill="FFFFFF"/>
        </w:rPr>
        <w:t xml:space="preserve"> </w:t>
      </w:r>
      <w:r w:rsidR="00434BE6">
        <w:rPr>
          <w:shd w:val="clear" w:color="auto" w:fill="FFFFFF"/>
        </w:rPr>
        <w:t>4</w:t>
      </w:r>
      <w:r w:rsidR="008130BF">
        <w:rPr>
          <w:shd w:val="clear" w:color="auto" w:fill="FFFFFF"/>
        </w:rPr>
        <w:t>C</w:t>
      </w:r>
      <w:r w:rsidR="004B4F81">
        <w:rPr>
          <w:shd w:val="clear" w:color="auto" w:fill="FFFFFF"/>
        </w:rPr>
        <w:t xml:space="preserve"> </w:t>
      </w:r>
      <w:r>
        <w:rPr>
          <w:shd w:val="clear" w:color="auto" w:fill="FFFFFF"/>
        </w:rPr>
        <w:t xml:space="preserve">shows the average </w:t>
      </w:r>
      <w:r w:rsidR="00327C59">
        <w:rPr>
          <w:shd w:val="clear" w:color="auto" w:fill="FFFFFF"/>
        </w:rPr>
        <w:t xml:space="preserve">abundance </w:t>
      </w:r>
      <w:r>
        <w:rPr>
          <w:shd w:val="clear" w:color="auto" w:fill="FFFFFF"/>
        </w:rPr>
        <w:t xml:space="preserve">of the proteins in a given GO term that </w:t>
      </w:r>
      <w:r w:rsidR="00FA6EAE">
        <w:rPr>
          <w:shd w:val="clear" w:color="auto" w:fill="FFFFFF"/>
        </w:rPr>
        <w:t>were</w:t>
      </w:r>
      <w:r>
        <w:rPr>
          <w:shd w:val="clear" w:color="auto" w:fill="FFFFFF"/>
        </w:rPr>
        <w:t xml:space="preserve"> enriched in the set of proteins that </w:t>
      </w:r>
      <w:r w:rsidR="00FA6EAE">
        <w:rPr>
          <w:shd w:val="clear" w:color="auto" w:fill="FFFFFF"/>
        </w:rPr>
        <w:t>were</w:t>
      </w:r>
      <w:r>
        <w:rPr>
          <w:shd w:val="clear" w:color="auto" w:fill="FFFFFF"/>
        </w:rPr>
        <w:t xml:space="preserve"> being </w:t>
      </w:r>
      <w:proofErr w:type="gramStart"/>
      <w:r w:rsidR="002F22E7">
        <w:rPr>
          <w:shd w:val="clear" w:color="auto" w:fill="FFFFFF"/>
        </w:rPr>
        <w:t>up-regulated</w:t>
      </w:r>
      <w:proofErr w:type="gramEnd"/>
      <w:r>
        <w:rPr>
          <w:shd w:val="clear" w:color="auto" w:fill="FFFFFF"/>
        </w:rPr>
        <w:t xml:space="preserve">. </w:t>
      </w:r>
      <w:r w:rsidR="00DD6EEC" w:rsidRPr="00DD6EEC">
        <w:rPr>
          <w:shd w:val="clear" w:color="auto" w:fill="FFFFFF"/>
        </w:rPr>
        <w:t>As in the case of down-regulated RNAs th</w:t>
      </w:r>
      <w:r w:rsidR="00DD6EEC">
        <w:rPr>
          <w:shd w:val="clear" w:color="auto" w:fill="FFFFFF"/>
        </w:rPr>
        <w:t xml:space="preserve">ese proteins </w:t>
      </w:r>
      <w:r w:rsidR="00FA6EAE">
        <w:rPr>
          <w:shd w:val="clear" w:color="auto" w:fill="FFFFFF"/>
        </w:rPr>
        <w:t>were</w:t>
      </w:r>
      <w:r w:rsidR="00DD6EEC">
        <w:rPr>
          <w:shd w:val="clear" w:color="auto" w:fill="FFFFFF"/>
        </w:rPr>
        <w:t xml:space="preserve"> likely </w:t>
      </w:r>
      <w:proofErr w:type="gramStart"/>
      <w:r w:rsidR="002F22E7">
        <w:rPr>
          <w:shd w:val="clear" w:color="auto" w:fill="FFFFFF"/>
        </w:rPr>
        <w:t>down-regulated</w:t>
      </w:r>
      <w:proofErr w:type="gramEnd"/>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w:t>
      </w:r>
      <w:r w:rsidR="001544BF">
        <w:rPr>
          <w:shd w:val="clear" w:color="auto" w:fill="FFFFFF"/>
        </w:rPr>
        <w:t>d</w:t>
      </w:r>
      <w:r w:rsidR="00DD6EEC" w:rsidRPr="00DD6EEC">
        <w:rPr>
          <w:shd w:val="clear" w:color="auto" w:fill="FFFFFF"/>
        </w:rPr>
        <w:t xml:space="preserve"> p</w:t>
      </w:r>
      <w:r w:rsidR="00DD6EEC">
        <w:rPr>
          <w:shd w:val="clear" w:color="auto" w:fill="FFFFFF"/>
        </w:rPr>
        <w:t>roteins involved in translation</w:t>
      </w:r>
      <w:r w:rsidR="00DD6EEC" w:rsidRPr="00DD6EEC">
        <w:rPr>
          <w:shd w:val="clear" w:color="auto" w:fill="FFFFFF"/>
        </w:rPr>
        <w:t xml:space="preserve"> and locomotion. Up-regulated proteins </w:t>
      </w:r>
      <w:r w:rsidR="00FA6EAE">
        <w:rPr>
          <w:shd w:val="clear" w:color="auto" w:fill="FFFFFF"/>
        </w:rPr>
        <w:t>were</w:t>
      </w:r>
      <w:r w:rsidR="00DD6EEC" w:rsidRPr="00DD6EEC">
        <w:rPr>
          <w:shd w:val="clear" w:color="auto" w:fill="FFFFFF"/>
        </w:rPr>
        <w:t>, like the up-regulated transcripts, involved in ca</w:t>
      </w:r>
      <w:r w:rsidR="00DD6EEC" w:rsidRPr="00DD6EEC">
        <w:rPr>
          <w:shd w:val="clear" w:color="auto" w:fill="FFFFFF"/>
        </w:rPr>
        <w:t>r</w:t>
      </w:r>
      <w:r w:rsidR="00DD6EEC" w:rsidRPr="00DD6EEC">
        <w:rPr>
          <w:shd w:val="clear" w:color="auto" w:fill="FFFFFF"/>
        </w:rPr>
        <w:t>bohydrate catabolism but also include</w:t>
      </w:r>
      <w:r w:rsidR="001544BF">
        <w:rPr>
          <w:shd w:val="clear" w:color="auto" w:fill="FFFFFF"/>
        </w:rPr>
        <w:t>d</w:t>
      </w:r>
      <w:r w:rsidR="00DD6EEC" w:rsidRPr="00DD6EEC">
        <w:rPr>
          <w:shd w:val="clear" w:color="auto" w:fill="FFFFFF"/>
        </w:rPr>
        <w:t xml:space="preserve"> terms involved in stress response and metabolism of glycerol. </w:t>
      </w:r>
      <w:r>
        <w:rPr>
          <w:shd w:val="clear" w:color="auto" w:fill="FFFFFF"/>
        </w:rPr>
        <w:t xml:space="preserve">The </w:t>
      </w:r>
      <w:r w:rsidR="00327C59">
        <w:rPr>
          <w:shd w:val="clear" w:color="auto" w:fill="FFFFFF"/>
        </w:rPr>
        <w:t xml:space="preserve">average </w:t>
      </w:r>
      <w:r>
        <w:rPr>
          <w:shd w:val="clear" w:color="auto" w:fill="FFFFFF"/>
        </w:rPr>
        <w:t>protein</w:t>
      </w:r>
      <w:r w:rsidR="00327C59">
        <w:rPr>
          <w:shd w:val="clear" w:color="auto" w:fill="FFFFFF"/>
        </w:rPr>
        <w:t xml:space="preserve"> abundances for</w:t>
      </w:r>
      <w:r>
        <w:rPr>
          <w:shd w:val="clear" w:color="auto" w:fill="FFFFFF"/>
        </w:rPr>
        <w:t xml:space="preserve"> GO terms being </w:t>
      </w:r>
      <w:r w:rsidR="002F22E7">
        <w:rPr>
          <w:shd w:val="clear" w:color="auto" w:fill="FFFFFF"/>
        </w:rPr>
        <w:t>down-regulated</w:t>
      </w:r>
      <w:r>
        <w:rPr>
          <w:shd w:val="clear" w:color="auto" w:fill="FFFFFF"/>
        </w:rPr>
        <w:t xml:space="preserve"> ha</w:t>
      </w:r>
      <w:r w:rsidR="00327C59">
        <w:rPr>
          <w:shd w:val="clear" w:color="auto" w:fill="FFFFFF"/>
        </w:rPr>
        <w:t>d</w:t>
      </w:r>
      <w:r>
        <w:rPr>
          <w:shd w:val="clear" w:color="auto" w:fill="FFFFFF"/>
        </w:rPr>
        <w:t xml:space="preserve"> a much wider distribution of decay times compared to the RNAs being </w:t>
      </w:r>
      <w:r w:rsidR="002F22E7">
        <w:rPr>
          <w:shd w:val="clear" w:color="auto" w:fill="FFFFFF"/>
        </w:rPr>
        <w:t>down-regulated</w:t>
      </w:r>
      <w:r w:rsidR="00327C59">
        <w:rPr>
          <w:shd w:val="clear" w:color="auto" w:fill="FFFFFF"/>
        </w:rPr>
        <w:t>,</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gure</w:t>
      </w:r>
      <w:r w:rsidR="00855EF0">
        <w:t xml:space="preserve"> </w:t>
      </w:r>
      <w:r w:rsidR="00434BE6">
        <w:t>4</w:t>
      </w:r>
      <w:r w:rsidR="008130BF">
        <w:t>D</w:t>
      </w:r>
      <w:r>
        <w:t>).</w:t>
      </w:r>
    </w:p>
    <w:p w14:paraId="0F4B4722" w14:textId="77777777" w:rsidR="00A3644C" w:rsidRDefault="00A3644C" w:rsidP="00A3644C">
      <w:pPr>
        <w:pStyle w:val="NoSpacing"/>
      </w:pPr>
    </w:p>
    <w:p w14:paraId="55F49FE5" w14:textId="17A0D430" w:rsidR="005A50CF" w:rsidRDefault="00BA5B3C" w:rsidP="00A3644C">
      <w:pPr>
        <w:pStyle w:val="NoSpacing"/>
      </w:pPr>
      <w:r>
        <w:t xml:space="preserve">As a complementary approach we also averaged all proteins in a given </w:t>
      </w:r>
      <w:proofErr w:type="spellStart"/>
      <w:r>
        <w:t>Kegg</w:t>
      </w:r>
      <w:proofErr w:type="spellEnd"/>
      <w:r>
        <w:t xml:space="preserve"> pathway r</w:t>
      </w:r>
      <w:r>
        <w:t>e</w:t>
      </w:r>
      <w:r>
        <w:t xml:space="preserve">gardless of their behavior. Many pathways showed little to no differential regulation, on average, in their protein levels. Pathways that </w:t>
      </w:r>
      <w:r w:rsidR="001544BF">
        <w:t>changed</w:t>
      </w:r>
      <w:r>
        <w:t xml:space="preserve"> cohesively </w:t>
      </w:r>
      <w:r w:rsidR="00327C59">
        <w:t>are</w:t>
      </w:r>
      <w:r>
        <w:t xml:space="preserve"> plotted in </w:t>
      </w:r>
      <w:r w:rsidR="008B0D42">
        <w:t>Figure</w:t>
      </w:r>
      <w:r>
        <w:t xml:space="preserve"> </w:t>
      </w:r>
      <w:r w:rsidR="008130BF">
        <w:t>4</w:t>
      </w:r>
      <w:r>
        <w:t xml:space="preserve">E and F depending on </w:t>
      </w:r>
      <w:r w:rsidR="00663637">
        <w:t>whether</w:t>
      </w:r>
      <w:r>
        <w:t xml:space="preserve"> they were down</w:t>
      </w:r>
      <w:r w:rsidR="00663637">
        <w:t>-</w:t>
      </w:r>
      <w:r>
        <w:t xml:space="preserve"> or </w:t>
      </w:r>
      <w:r w:rsidR="002F22E7">
        <w:t>up-regulated</w:t>
      </w:r>
      <w:r>
        <w:t xml:space="preserve">, respectively. </w:t>
      </w:r>
      <w:r w:rsidR="00DD6EEC">
        <w:t>As in the pr</w:t>
      </w:r>
      <w:r w:rsidR="00DD6EEC">
        <w:t>e</w:t>
      </w:r>
      <w:r w:rsidR="00DD6EEC">
        <w:t>vious term</w:t>
      </w:r>
      <w:r w:rsidR="00663637">
        <w:t>-</w:t>
      </w:r>
      <w:r w:rsidR="00DD6EEC">
        <w:t xml:space="preserve">enrichment analysis, we </w:t>
      </w:r>
      <w:r w:rsidR="00663637">
        <w:t>saw</w:t>
      </w:r>
      <w:r w:rsidR="00DD6EEC">
        <w:t xml:space="preserve"> motility </w:t>
      </w:r>
      <w:r w:rsidR="00663637">
        <w:t xml:space="preserve">to be </w:t>
      </w:r>
      <w:proofErr w:type="gramStart"/>
      <w:r w:rsidR="00DD6EEC">
        <w:t>down-regulated</w:t>
      </w:r>
      <w:proofErr w:type="gramEnd"/>
      <w:r w:rsidR="00663637">
        <w:t>,</w:t>
      </w:r>
      <w:r w:rsidR="00DD6EEC">
        <w:t xml:space="preserve"> as well as other e</w:t>
      </w:r>
      <w:r w:rsidR="00DD6EEC">
        <w:t>n</w:t>
      </w:r>
      <w:r w:rsidR="00DD6EEC">
        <w:t xml:space="preserve">ergy consuming processes involved in metabolism and biosynthesis. </w:t>
      </w:r>
      <w:r w:rsidR="001A7C5B">
        <w:t>Interestingly</w:t>
      </w:r>
      <w:r w:rsidR="00663637">
        <w:t>,</w:t>
      </w:r>
      <w:r w:rsidR="001A7C5B">
        <w:t xml:space="preserve"> biosy</w:t>
      </w:r>
      <w:r w:rsidR="001A7C5B">
        <w:t>n</w:t>
      </w:r>
      <w:r w:rsidR="001A7C5B">
        <w:t xml:space="preserve">thesis of </w:t>
      </w:r>
      <w:proofErr w:type="spellStart"/>
      <w:r w:rsidR="001A7C5B">
        <w:t>siderophores</w:t>
      </w:r>
      <w:proofErr w:type="spellEnd"/>
      <w:r w:rsidR="001A7C5B">
        <w:t xml:space="preserve"> was </w:t>
      </w:r>
      <w:proofErr w:type="gramStart"/>
      <w:r w:rsidR="001A7C5B">
        <w:t>up-regulated</w:t>
      </w:r>
      <w:proofErr w:type="gramEnd"/>
      <w:r w:rsidR="001A7C5B">
        <w:t>, likely due to do increased demands for, or r</w:t>
      </w:r>
      <w:r w:rsidR="001A7C5B">
        <w:t>e</w:t>
      </w:r>
      <w:r w:rsidR="001A7C5B">
        <w:t>duced supply of, iron.</w:t>
      </w:r>
    </w:p>
    <w:p w14:paraId="24A6E50B" w14:textId="12109D92" w:rsidR="005A50CF" w:rsidRDefault="006B2A1D" w:rsidP="005A50CF">
      <w:pPr>
        <w:pStyle w:val="Heading2"/>
      </w:pPr>
      <w:r>
        <w:t>Central m</w:t>
      </w:r>
      <w:r w:rsidR="003039BC">
        <w:t>etabolic fluxes</w:t>
      </w:r>
      <w:r w:rsidR="008D5C14">
        <w:t xml:space="preserve"> </w:t>
      </w:r>
      <w:r>
        <w:t xml:space="preserve">were consistent during exponential growth </w:t>
      </w:r>
    </w:p>
    <w:p w14:paraId="31AD8A19" w14:textId="5123BE04" w:rsidR="00FA6EAE" w:rsidRDefault="00FA6EAE" w:rsidP="00FA6EAE">
      <w:pPr>
        <w:pStyle w:val="NoSpacing"/>
      </w:pPr>
      <w:r>
        <w:t>We used flux ratio analysis to measure the relative metabolic fluxes passing through diffe</w:t>
      </w:r>
      <w:r>
        <w:t>r</w:t>
      </w:r>
      <w:r>
        <w:t>ent branches of the central metabolism</w:t>
      </w:r>
      <w:r w:rsidR="0060429C">
        <w:t xml:space="preserve"> </w:t>
      </w:r>
      <w:r w:rsidR="0060429C">
        <w:fldChar w:fldCharType="begin"/>
      </w:r>
      <w:r w:rsidR="0060429C">
        <w:instrText xml:space="preserve"> ADDIN ZOTERO_ITEM CSL_CITATION {"citationID":"epbi2psac","properties":{"formattedCitation":"(Harcombe et al., 2013; Zamboni et al., 2009)","plainCitation":"(Harcombe et al., 2013; Zamboni et al., 200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eI7k9OiT/t5Iu40xB","uris":["http://zotero.org/users/local/nzbyWFEW/items/5GATQQ8A"],"uri":["http://zotero.org/users/local/nzbyWFEW/items/5GATQQ8A"],"itemData":{"id":"eI7k9OiT/t5Iu40xB","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year":2009},"PMID":"19478804","page-first":"878","container-title-short":"Nat. Protoc."}}],"schema":"https://github.com/citation-style-language/schema/raw/master/csl-citation.json"} </w:instrText>
      </w:r>
      <w:r w:rsidR="0060429C">
        <w:fldChar w:fldCharType="separate"/>
      </w:r>
      <w:r w:rsidR="0060429C">
        <w:rPr>
          <w:noProof/>
        </w:rPr>
        <w:t>(Harcombe et al., 2013; Zamboni et al., 2009)</w:t>
      </w:r>
      <w:r w:rsidR="0060429C">
        <w:fldChar w:fldCharType="end"/>
      </w:r>
      <w:r>
        <w:t xml:space="preserve">. To measure flux ratios we used the </w:t>
      </w:r>
      <w:proofErr w:type="spellStart"/>
      <w:r>
        <w:t>FiatFlux</w:t>
      </w:r>
      <w:proofErr w:type="spellEnd"/>
      <w:r>
        <w:t xml:space="preserve"> software that fits a metabolic model to the amino acid labeling pattern </w:t>
      </w:r>
      <w:r w:rsidR="0081688C">
        <w:fldChar w:fldCharType="begin"/>
      </w:r>
      <w:r w:rsidR="0081688C">
        <w:instrText xml:space="preserve"> ADDIN ZOTERO_ITEM CSL_CITATION {"citationID":"1h2f3e1lhb","properties":{"formattedCitation":"(Zamboni et al., 2005)","plainCitation":"(Zamboni et al., 2005)"},"citationItems":[{"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81688C">
        <w:fldChar w:fldCharType="separate"/>
      </w:r>
      <w:r w:rsidR="0081688C">
        <w:rPr>
          <w:noProof/>
        </w:rPr>
        <w:t>(Zamboni et al., 2005)</w:t>
      </w:r>
      <w:r w:rsidR="0081688C">
        <w:fldChar w:fldCharType="end"/>
      </w:r>
      <w:r>
        <w:t xml:space="preserve">. </w:t>
      </w:r>
      <w:r w:rsidR="006B2A1D">
        <w:t>Importantly, this analysis represents the int</w:t>
      </w:r>
      <w:r w:rsidR="006B2A1D">
        <w:t>e</w:t>
      </w:r>
      <w:r w:rsidR="006B2A1D">
        <w:t xml:space="preserve">gral of metabolism until the </w:t>
      </w:r>
      <w:r w:rsidR="0060429C">
        <w:t>time at which the measurement was taken</w:t>
      </w:r>
      <w:r w:rsidR="006B2A1D">
        <w:t xml:space="preserve">. </w:t>
      </w:r>
      <w:r>
        <w:t xml:space="preserve">As there </w:t>
      </w:r>
      <w:r w:rsidR="007F15B3">
        <w:t>was</w:t>
      </w:r>
      <w:r>
        <w:t xml:space="preserve"> little </w:t>
      </w:r>
      <w:proofErr w:type="spellStart"/>
      <w:r w:rsidRPr="005C6FDF">
        <w:rPr>
          <w:i/>
        </w:rPr>
        <w:t>ab</w:t>
      </w:r>
      <w:proofErr w:type="spellEnd"/>
      <w:r w:rsidRPr="005C6FDF">
        <w:rPr>
          <w:i/>
        </w:rPr>
        <w:t>-initio</w:t>
      </w:r>
      <w:r>
        <w:t xml:space="preserve"> protein synthesis after the cells stop</w:t>
      </w:r>
      <w:r w:rsidR="0081688C">
        <w:t>ped</w:t>
      </w:r>
      <w:r>
        <w:t xml:space="preserve"> </w:t>
      </w:r>
      <w:r w:rsidR="001544BF">
        <w:t>growing (after ~8</w:t>
      </w:r>
      <w:r w:rsidR="00350F5D">
        <w:t xml:space="preserve"> h</w:t>
      </w:r>
      <w:r w:rsidR="001544BF">
        <w:t>)</w:t>
      </w:r>
      <w:r w:rsidR="0081688C">
        <w:t>,</w:t>
      </w:r>
      <w:r w:rsidR="001544BF">
        <w:t xml:space="preserve"> we didn’t</w:t>
      </w:r>
      <w:r>
        <w:t xml:space="preserve"> include the flux ratios after this point. Our major observation was that there was little change in flux ratios throughout growth, and for most of the experiment this initial labeling remain</w:t>
      </w:r>
      <w:r w:rsidR="0081688C">
        <w:t>ed</w:t>
      </w:r>
      <w:r>
        <w:t xml:space="preserve"> (Figure 1-supplemental figure 2A-I). Interestingly, we observed changes</w:t>
      </w:r>
      <w:r w:rsidR="0081688C">
        <w:t xml:space="preserve"> at two weeks</w:t>
      </w:r>
      <w:r>
        <w:t xml:space="preserve"> in the flux ratio in P5P from G6P lower branch (Figure 1-supplemental figure 2G). Given that there </w:t>
      </w:r>
      <w:r w:rsidR="007F15B3">
        <w:t>was</w:t>
      </w:r>
      <w:r>
        <w:t xml:space="preserve"> no net synthesis of amino acids after growth cease</w:t>
      </w:r>
      <w:r w:rsidR="001544BF">
        <w:t>d</w:t>
      </w:r>
      <w:r>
        <w:t xml:space="preserve">, we cannot use the steady-state approach to interpret these data. </w:t>
      </w:r>
      <w:r w:rsidR="0081688C">
        <w:t>They</w:t>
      </w:r>
      <w:r>
        <w:t xml:space="preserve"> do suggest, however, that either internal am</w:t>
      </w:r>
      <w:r>
        <w:t>i</w:t>
      </w:r>
      <w:r>
        <w:t xml:space="preserve">no acid recycling or some de novo </w:t>
      </w:r>
      <w:r w:rsidR="0069308A">
        <w:t xml:space="preserve">amino acid </w:t>
      </w:r>
      <w:r>
        <w:t xml:space="preserve">synthesis from </w:t>
      </w:r>
      <w:r w:rsidR="0069308A">
        <w:t xml:space="preserve">recycling nutrients released by dead cells </w:t>
      </w:r>
      <w:r w:rsidR="001544BF">
        <w:t xml:space="preserve">occurred </w:t>
      </w:r>
      <w:r>
        <w:t xml:space="preserve">after 1 week. </w:t>
      </w:r>
    </w:p>
    <w:p w14:paraId="6997B646" w14:textId="77777777" w:rsidR="005A50CF" w:rsidRDefault="00946BC4" w:rsidP="005A50CF">
      <w:pPr>
        <w:pStyle w:val="Heading2"/>
      </w:pPr>
      <w:r>
        <w:t xml:space="preserve">Lipids are </w:t>
      </w:r>
      <w:r w:rsidR="003039BC">
        <w:t xml:space="preserve">modified in response to starvation for up to two weeks </w:t>
      </w:r>
    </w:p>
    <w:p w14:paraId="7C38896C" w14:textId="18BD84C7"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phospholipid profiles</w:t>
      </w:r>
      <w:r w:rsidR="00B509EA" w:rsidRPr="00DC06A9">
        <w:rPr>
          <w:color w:val="222222"/>
        </w:rPr>
        <w:t>, respectively</w:t>
      </w:r>
      <w:r w:rsidR="00B509EA">
        <w:rPr>
          <w:color w:val="222222"/>
        </w:rPr>
        <w:t>,</w:t>
      </w:r>
      <w:r w:rsidRPr="00DC06A9">
        <w:rPr>
          <w:color w:val="222222"/>
        </w:rPr>
        <w:t xml:space="preserve"> of cells at each time point. Beginning before one week, we observed an appearance of an MS peak associated with the acylation o</w:t>
      </w:r>
      <w:r w:rsidR="00434BE6">
        <w:rPr>
          <w:color w:val="222222"/>
        </w:rPr>
        <w:t>f lipid A with a C</w:t>
      </w:r>
      <w:r w:rsidR="0005168B" w:rsidRPr="0005168B">
        <w:rPr>
          <w:color w:val="222222"/>
          <w:vertAlign w:val="subscript"/>
        </w:rPr>
        <w:t>16</w:t>
      </w:r>
      <w:r w:rsidR="00434BE6">
        <w:rPr>
          <w:color w:val="222222"/>
        </w:rPr>
        <w:t xml:space="preserve"> chain (Figure</w:t>
      </w:r>
      <w:r w:rsidRPr="00DC06A9">
        <w:rPr>
          <w:color w:val="222222"/>
        </w:rPr>
        <w:t xml:space="preserve"> </w:t>
      </w:r>
      <w:r w:rsidR="00434BE6">
        <w:rPr>
          <w:color w:val="222222"/>
        </w:rPr>
        <w:t>5</w:t>
      </w:r>
      <w:r w:rsidR="005C6FDF">
        <w:rPr>
          <w:color w:val="222222"/>
        </w:rPr>
        <w:t>A,</w:t>
      </w:r>
      <w:r w:rsidR="00663637">
        <w:rPr>
          <w:color w:val="222222"/>
        </w:rPr>
        <w:t xml:space="preserve"> </w:t>
      </w:r>
      <w:r w:rsidR="005C6FDF">
        <w:rPr>
          <w:color w:val="222222"/>
        </w:rPr>
        <w:t>C</w:t>
      </w:r>
      <w:r w:rsidRPr="00DC06A9">
        <w:rPr>
          <w:color w:val="222222"/>
        </w:rPr>
        <w:t>). In the phospholipid analysis, a notable increase began around 8</w:t>
      </w:r>
      <w:r w:rsidR="00663637">
        <w:rPr>
          <w:color w:val="222222"/>
        </w:rPr>
        <w:t xml:space="preserve"> </w:t>
      </w:r>
      <w:r w:rsidRPr="00DC06A9">
        <w:rPr>
          <w:color w:val="222222"/>
        </w:rPr>
        <w:t xml:space="preserve">h in the </w:t>
      </w:r>
      <w:proofErr w:type="spellStart"/>
      <w:r w:rsidRPr="00DC06A9">
        <w:rPr>
          <w:color w:val="222222"/>
        </w:rPr>
        <w:t>cyclopropanation</w:t>
      </w:r>
      <w:proofErr w:type="spellEnd"/>
      <w:r w:rsidRPr="00DC06A9">
        <w:rPr>
          <w:color w:val="222222"/>
        </w:rPr>
        <w:t xml:space="preserve"> of one unsaturated double bond within molecules of the major phospholipids, </w:t>
      </w:r>
      <w:proofErr w:type="spellStart"/>
      <w:r w:rsidRPr="00DC06A9">
        <w:rPr>
          <w:color w:val="222222"/>
        </w:rPr>
        <w:t>phosphatidylethanolamine</w:t>
      </w:r>
      <w:proofErr w:type="spellEnd"/>
      <w:r w:rsidRPr="00DC06A9">
        <w:rPr>
          <w:color w:val="222222"/>
        </w:rPr>
        <w:t xml:space="preserve"> (PE) and </w:t>
      </w:r>
      <w:proofErr w:type="spellStart"/>
      <w:r w:rsidRPr="00DC06A9">
        <w:rPr>
          <w:color w:val="222222"/>
        </w:rPr>
        <w:t>phosphatidylglycerol</w:t>
      </w:r>
      <w:proofErr w:type="spellEnd"/>
      <w:r w:rsidRPr="00DC06A9">
        <w:rPr>
          <w:color w:val="222222"/>
        </w:rPr>
        <w:t xml:space="preserve"> (PG). This</w:t>
      </w:r>
      <w:r w:rsidR="00663637">
        <w:rPr>
          <w:color w:val="222222"/>
        </w:rPr>
        <w:t xml:space="preserve"> change</w:t>
      </w:r>
      <w:r w:rsidRPr="00DC06A9">
        <w:rPr>
          <w:color w:val="222222"/>
        </w:rPr>
        <w:t xml:space="preserve"> was identified by the gradual relative increase of peaks at ~702.5 m/z and </w:t>
      </w:r>
      <w:r w:rsidR="00EF4FAB">
        <w:rPr>
          <w:color w:val="222222"/>
        </w:rPr>
        <w:t>~733.5</w:t>
      </w:r>
      <w:r w:rsidR="00EF4FAB" w:rsidRPr="00DC06A9">
        <w:rPr>
          <w:color w:val="222222"/>
        </w:rPr>
        <w:t xml:space="preserve"> </w:t>
      </w:r>
      <w:r w:rsidRPr="00DC06A9">
        <w:rPr>
          <w:color w:val="222222"/>
        </w:rPr>
        <w:t>m/z, r</w:t>
      </w:r>
      <w:r w:rsidRPr="00DC06A9">
        <w:rPr>
          <w:color w:val="222222"/>
        </w:rPr>
        <w:t>e</w:t>
      </w:r>
      <w:r w:rsidRPr="00DC06A9">
        <w:rPr>
          <w:color w:val="222222"/>
        </w:rPr>
        <w:t>spectively (representat</w:t>
      </w:r>
      <w:r w:rsidR="00434BE6">
        <w:rPr>
          <w:color w:val="222222"/>
        </w:rPr>
        <w:t>ive data for PE is shown in Figure</w:t>
      </w:r>
      <w:r w:rsidRPr="00DC06A9">
        <w:rPr>
          <w:color w:val="222222"/>
        </w:rPr>
        <w:t xml:space="preserve"> </w:t>
      </w:r>
      <w:r w:rsidR="00434BE6">
        <w:rPr>
          <w:color w:val="222222"/>
        </w:rPr>
        <w:t>5</w:t>
      </w:r>
      <w:r w:rsidR="004B4F81" w:rsidRPr="00DC06A9">
        <w:rPr>
          <w:color w:val="222222"/>
        </w:rPr>
        <w:t>D</w:t>
      </w:r>
      <w:r w:rsidRPr="00DC06A9">
        <w:rPr>
          <w:color w:val="222222"/>
        </w:rPr>
        <w:t>). Both the modifications to l</w:t>
      </w:r>
      <w:r w:rsidRPr="00DC06A9">
        <w:rPr>
          <w:color w:val="222222"/>
        </w:rPr>
        <w:t>i</w:t>
      </w:r>
      <w:r w:rsidRPr="00DC06A9">
        <w:rPr>
          <w:color w:val="222222"/>
        </w:rPr>
        <w:t xml:space="preserve">pid A and phospholipids continued to increase up to the </w:t>
      </w:r>
      <w:proofErr w:type="gramStart"/>
      <w:r w:rsidR="0060429C">
        <w:rPr>
          <w:color w:val="222222"/>
        </w:rPr>
        <w:t xml:space="preserve">two </w:t>
      </w:r>
      <w:r w:rsidRPr="00DC06A9">
        <w:rPr>
          <w:color w:val="222222"/>
        </w:rPr>
        <w:t>week</w:t>
      </w:r>
      <w:proofErr w:type="gramEnd"/>
      <w:r w:rsidR="00FA6EAE">
        <w:rPr>
          <w:color w:val="222222"/>
        </w:rPr>
        <w:t xml:space="preserve"> time point</w:t>
      </w:r>
      <w:r w:rsidRPr="00DC06A9">
        <w:rPr>
          <w:color w:val="222222"/>
        </w:rPr>
        <w:t xml:space="preserve">. In fact, the 702.5 m/z peak corresponding to </w:t>
      </w:r>
      <w:proofErr w:type="spellStart"/>
      <w:r w:rsidRPr="00DC06A9">
        <w:rPr>
          <w:color w:val="222222"/>
        </w:rPr>
        <w:t>cyclopropanation</w:t>
      </w:r>
      <w:proofErr w:type="spellEnd"/>
      <w:r w:rsidRPr="00DC06A9">
        <w:rPr>
          <w:color w:val="222222"/>
        </w:rPr>
        <w:t xml:space="preserve"> of phospholipid was barely detectable before six hours but became the predominant peak by the end of the time course. </w:t>
      </w:r>
    </w:p>
    <w:p w14:paraId="1FFCE6F4" w14:textId="77777777" w:rsidR="00DC06A9" w:rsidRPr="00DC06A9" w:rsidRDefault="00DC06A9" w:rsidP="00DC06A9">
      <w:pPr>
        <w:pStyle w:val="NoSpacing"/>
        <w:rPr>
          <w:color w:val="222222"/>
        </w:rPr>
      </w:pPr>
    </w:p>
    <w:p w14:paraId="4434D5B7" w14:textId="4B7AC77A" w:rsidR="00DC06A9" w:rsidRPr="005559FC" w:rsidRDefault="00DC06A9" w:rsidP="00A3644C">
      <w:pPr>
        <w:pStyle w:val="NoSpacing"/>
        <w:rPr>
          <w:color w:val="222222"/>
        </w:rPr>
      </w:pPr>
      <w:r w:rsidRPr="00DC06A9">
        <w:rPr>
          <w:color w:val="222222"/>
        </w:rPr>
        <w:t>The enzymes relevant to the above lipid A and phospholipid modifications are</w:t>
      </w:r>
      <w:r w:rsidR="006C5922">
        <w:rPr>
          <w:color w:val="222222"/>
        </w:rPr>
        <w:t xml:space="preserve"> lipid A</w:t>
      </w:r>
      <w:r w:rsidRPr="00DC06A9">
        <w:rPr>
          <w:color w:val="222222"/>
        </w:rPr>
        <w:t xml:space="preserve"> </w:t>
      </w:r>
      <w:proofErr w:type="spellStart"/>
      <w:r w:rsidR="006C5922" w:rsidRPr="006C5922">
        <w:rPr>
          <w:color w:val="222222"/>
        </w:rPr>
        <w:t>pa</w:t>
      </w:r>
      <w:r w:rsidR="006C5922" w:rsidRPr="006C5922">
        <w:rPr>
          <w:color w:val="222222"/>
        </w:rPr>
        <w:t>l</w:t>
      </w:r>
      <w:r w:rsidR="006C5922" w:rsidRPr="006C5922">
        <w:rPr>
          <w:color w:val="222222"/>
        </w:rPr>
        <w:t>mitoyl</w:t>
      </w:r>
      <w:proofErr w:type="spellEnd"/>
      <w:r w:rsidR="006C5922" w:rsidRPr="006C5922">
        <w:rPr>
          <w:color w:val="222222"/>
        </w:rPr>
        <w:t xml:space="preserve"> </w:t>
      </w:r>
      <w:proofErr w:type="spellStart"/>
      <w:r w:rsidR="006C5922" w:rsidRPr="006C5922">
        <w:rPr>
          <w:color w:val="222222"/>
        </w:rPr>
        <w:t>transferase</w:t>
      </w:r>
      <w:proofErr w:type="spellEnd"/>
      <w:r w:rsidR="006C5922">
        <w:rPr>
          <w:color w:val="222222"/>
        </w:rPr>
        <w:t xml:space="preserve"> (</w:t>
      </w:r>
      <w:proofErr w:type="spellStart"/>
      <w:r w:rsidRPr="00DC06A9">
        <w:rPr>
          <w:color w:val="222222"/>
        </w:rPr>
        <w:t>PagP</w:t>
      </w:r>
      <w:proofErr w:type="spellEnd"/>
      <w:r w:rsidR="006C5922">
        <w:rPr>
          <w:color w:val="222222"/>
        </w:rPr>
        <w:t>)</w:t>
      </w:r>
      <w:r w:rsidRPr="00DC06A9">
        <w:rPr>
          <w:color w:val="222222"/>
        </w:rPr>
        <w:t xml:space="preserve"> and </w:t>
      </w:r>
      <w:proofErr w:type="spellStart"/>
      <w:r w:rsidRPr="00DC06A9">
        <w:rPr>
          <w:color w:val="222222"/>
        </w:rPr>
        <w:t>cycloproponated</w:t>
      </w:r>
      <w:proofErr w:type="spellEnd"/>
      <w:r w:rsidRPr="00DC06A9">
        <w:rPr>
          <w:color w:val="222222"/>
        </w:rPr>
        <w:t xml:space="preserve"> fatty acid synthase (CFA), respectively </w:t>
      </w:r>
      <w:r w:rsidR="0005168B">
        <w:rPr>
          <w:color w:val="222222"/>
        </w:rPr>
        <w:fldChar w:fldCharType="begin"/>
      </w:r>
      <w:r>
        <w:rPr>
          <w:color w:val="222222"/>
        </w:rPr>
        <w:instrText xml:space="preserve"> ADDIN ZOTERO_ITEM CSL_CITATION {"citationID":"2n0f2549fm","properties":{"formattedCitation":"(Bishop et al., 2000; Grogan and Cronan, 1997)","plainCitation":"(Bishop et al., 2000; Grogan and Cronan, 1997)"},"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05168B">
        <w:rPr>
          <w:color w:val="222222"/>
        </w:rPr>
        <w:fldChar w:fldCharType="separate"/>
      </w:r>
      <w:r>
        <w:rPr>
          <w:noProof/>
          <w:color w:val="222222"/>
        </w:rPr>
        <w:t>(Bishop et al., 2000; Grogan and Cronan, 1997)</w:t>
      </w:r>
      <w:r w:rsidR="0005168B">
        <w:rPr>
          <w:color w:val="222222"/>
        </w:rPr>
        <w:fldChar w:fldCharType="end"/>
      </w:r>
      <w:r w:rsidRPr="00DC06A9">
        <w:rPr>
          <w:color w:val="222222"/>
        </w:rPr>
        <w:t xml:space="preserve">.  </w:t>
      </w:r>
      <w:proofErr w:type="spellStart"/>
      <w:r w:rsidRPr="00DC06A9">
        <w:rPr>
          <w:color w:val="222222"/>
        </w:rPr>
        <w:t>PagP</w:t>
      </w:r>
      <w:proofErr w:type="spellEnd"/>
      <w:r w:rsidRPr="00DC06A9">
        <w:rPr>
          <w:color w:val="222222"/>
        </w:rPr>
        <w:t xml:space="preserve"> is known to be constitutively tra</w:t>
      </w:r>
      <w:r w:rsidRPr="00DC06A9">
        <w:rPr>
          <w:color w:val="222222"/>
        </w:rPr>
        <w:t>n</w:t>
      </w:r>
      <w:r w:rsidRPr="00DC06A9">
        <w:rPr>
          <w:color w:val="222222"/>
        </w:rPr>
        <w:t>scribed at low levels and remain latent in the outer membrane until enzyme activation</w:t>
      </w:r>
      <w:r>
        <w:rPr>
          <w:color w:val="222222"/>
        </w:rPr>
        <w:t xml:space="preserve"> </w:t>
      </w:r>
      <w:r w:rsidR="0005168B">
        <w:rPr>
          <w:color w:val="222222"/>
        </w:rPr>
        <w:fldChar w:fldCharType="begin"/>
      </w:r>
      <w:r>
        <w:rPr>
          <w:color w:val="222222"/>
        </w:rPr>
        <w:instrText xml:space="preserve"> ADDIN ZOTERO_ITEM CSL_CITATION {"citationID":"qkmff1n3u","properties":{"formattedCitation":"(Jia et al., 2004)","plainCitation":"(Jia et al., 2004)"},"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sidR="0005168B">
        <w:rPr>
          <w:color w:val="222222"/>
        </w:rPr>
        <w:fldChar w:fldCharType="separate"/>
      </w:r>
      <w:r>
        <w:rPr>
          <w:noProof/>
          <w:color w:val="222222"/>
        </w:rPr>
        <w:t>(Jia et al., 2004)</w:t>
      </w:r>
      <w:r w:rsidR="0005168B">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ptional regulator, </w:t>
      </w:r>
      <w:proofErr w:type="spellStart"/>
      <w:r w:rsidRPr="00DC06A9">
        <w:rPr>
          <w:color w:val="222222"/>
        </w:rPr>
        <w:t>PhoP</w:t>
      </w:r>
      <w:proofErr w:type="spellEnd"/>
      <w:r w:rsidRPr="00DC06A9">
        <w:rPr>
          <w:color w:val="222222"/>
        </w:rPr>
        <w:t xml:space="preserve">, under various stressful conditions encountered by a cell </w:t>
      </w:r>
      <w:r w:rsidR="0005168B">
        <w:rPr>
          <w:color w:val="222222"/>
        </w:rPr>
        <w:fldChar w:fldCharType="begin"/>
      </w:r>
      <w:r>
        <w:rPr>
          <w:color w:val="222222"/>
        </w:rPr>
        <w:instrText xml:space="preserve"> ADDIN ZOTERO_ITEM CSL_CITATION {"citationID":"ocrgc4alu","properties":{"formattedCitation":"(Needham and Trent, 2013)","plainCitation":"(Needham and Trent, 2013)"},"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05168B">
        <w:rPr>
          <w:color w:val="222222"/>
        </w:rPr>
        <w:fldChar w:fldCharType="separate"/>
      </w:r>
      <w:r>
        <w:rPr>
          <w:noProof/>
          <w:color w:val="222222"/>
        </w:rPr>
        <w:t>(Needham and Trent, 2013)</w:t>
      </w:r>
      <w:r w:rsidR="0005168B">
        <w:rPr>
          <w:color w:val="222222"/>
        </w:rPr>
        <w:fldChar w:fldCharType="end"/>
      </w:r>
      <w:r w:rsidRPr="00DC06A9">
        <w:rPr>
          <w:color w:val="222222"/>
        </w:rPr>
        <w:t xml:space="preserve">. However, during our time course, transcript levels of </w:t>
      </w:r>
      <w:proofErr w:type="spellStart"/>
      <w:r w:rsidRPr="00DC06A9">
        <w:rPr>
          <w:color w:val="222222"/>
        </w:rPr>
        <w:t>PagP</w:t>
      </w:r>
      <w:proofErr w:type="spellEnd"/>
      <w:r w:rsidRPr="00DC06A9">
        <w:rPr>
          <w:color w:val="222222"/>
        </w:rPr>
        <w:t xml:space="preserve"> and </w:t>
      </w:r>
      <w:proofErr w:type="spellStart"/>
      <w:r w:rsidRPr="00DC06A9">
        <w:rPr>
          <w:color w:val="222222"/>
        </w:rPr>
        <w:t>PhoP</w:t>
      </w:r>
      <w:proofErr w:type="spellEnd"/>
      <w:r w:rsidRPr="00DC06A9">
        <w:rPr>
          <w:color w:val="222222"/>
        </w:rPr>
        <w:t xml:space="preserve"> did not change significantly. Furthe</w:t>
      </w:r>
      <w:r w:rsidRPr="00DC06A9">
        <w:rPr>
          <w:color w:val="222222"/>
        </w:rPr>
        <w:t>r</w:t>
      </w:r>
      <w:r w:rsidRPr="00DC06A9">
        <w:rPr>
          <w:color w:val="222222"/>
        </w:rPr>
        <w:t xml:space="preserve">more, neither </w:t>
      </w:r>
      <w:proofErr w:type="spellStart"/>
      <w:r w:rsidRPr="00DC06A9">
        <w:rPr>
          <w:color w:val="222222"/>
        </w:rPr>
        <w:t>PagP</w:t>
      </w:r>
      <w:proofErr w:type="spellEnd"/>
      <w:r w:rsidRPr="00DC06A9">
        <w:rPr>
          <w:color w:val="222222"/>
        </w:rPr>
        <w:t xml:space="preserve"> </w:t>
      </w:r>
      <w:r w:rsidR="00EF4FAB">
        <w:rPr>
          <w:color w:val="222222"/>
        </w:rPr>
        <w:t>n</w:t>
      </w:r>
      <w:r w:rsidRPr="00DC06A9">
        <w:rPr>
          <w:color w:val="222222"/>
        </w:rPr>
        <w:t xml:space="preserve">or </w:t>
      </w:r>
      <w:proofErr w:type="spellStart"/>
      <w:r w:rsidRPr="00DC06A9">
        <w:rPr>
          <w:color w:val="222222"/>
        </w:rPr>
        <w:t>PhoP</w:t>
      </w:r>
      <w:proofErr w:type="spellEnd"/>
      <w:r w:rsidRPr="00DC06A9">
        <w:rPr>
          <w:color w:val="222222"/>
        </w:rPr>
        <w:t xml:space="preserve"> was observed at the protein level. In the case of </w:t>
      </w:r>
      <w:proofErr w:type="spellStart"/>
      <w:r w:rsidRPr="00DC06A9">
        <w:rPr>
          <w:color w:val="222222"/>
        </w:rPr>
        <w:t>PagP</w:t>
      </w:r>
      <w:proofErr w:type="spellEnd"/>
      <w:r w:rsidRPr="00DC06A9">
        <w:rPr>
          <w:color w:val="222222"/>
        </w:rPr>
        <w:t>, this could be due to the difficulty in detecting outer membrane beta-barrel proteins</w:t>
      </w:r>
      <w:r w:rsidR="0027744F">
        <w:rPr>
          <w:color w:val="222222"/>
        </w:rPr>
        <w:t xml:space="preserve"> by our mass-spec proteomics method</w:t>
      </w:r>
      <w:r w:rsidRPr="00DC06A9">
        <w:rPr>
          <w:color w:val="222222"/>
        </w:rPr>
        <w:t>. With respect to phospholipid modification, CFA synthase protein levels increase</w:t>
      </w:r>
      <w:r w:rsidR="00663637">
        <w:rPr>
          <w:color w:val="222222"/>
        </w:rPr>
        <w:t>d</w:t>
      </w:r>
      <w:r w:rsidRPr="00DC06A9">
        <w:rPr>
          <w:color w:val="222222"/>
        </w:rPr>
        <w:t xml:space="preserve"> between 3-6</w:t>
      </w:r>
      <w:r w:rsidR="00350F5D">
        <w:rPr>
          <w:color w:val="222222"/>
        </w:rPr>
        <w:t xml:space="preserve"> h</w:t>
      </w:r>
      <w:r w:rsidRPr="00DC06A9">
        <w:rPr>
          <w:color w:val="222222"/>
        </w:rPr>
        <w:t xml:space="preserve"> before decreasing again. This </w:t>
      </w:r>
      <w:r w:rsidR="00663637">
        <w:rPr>
          <w:color w:val="222222"/>
        </w:rPr>
        <w:t>observation agree</w:t>
      </w:r>
      <w:r w:rsidR="00AB2448">
        <w:rPr>
          <w:color w:val="222222"/>
        </w:rPr>
        <w:t>d</w:t>
      </w:r>
      <w:r w:rsidR="00663637">
        <w:rPr>
          <w:color w:val="222222"/>
        </w:rPr>
        <w:t xml:space="preserve"> </w:t>
      </w:r>
      <w:r w:rsidRPr="00DC06A9">
        <w:rPr>
          <w:color w:val="222222"/>
        </w:rPr>
        <w:t xml:space="preserve">with prior data </w:t>
      </w:r>
      <w:r w:rsidR="00663637">
        <w:rPr>
          <w:color w:val="222222"/>
        </w:rPr>
        <w:t xml:space="preserve">showing </w:t>
      </w:r>
      <w:r w:rsidRPr="00DC06A9">
        <w:rPr>
          <w:color w:val="222222"/>
        </w:rPr>
        <w:t xml:space="preserve">that CFA synthase </w:t>
      </w:r>
      <w:r w:rsidR="007F15B3">
        <w:rPr>
          <w:color w:val="222222"/>
        </w:rPr>
        <w:t>was</w:t>
      </w:r>
      <w:r w:rsidRPr="00DC06A9">
        <w:rPr>
          <w:color w:val="222222"/>
        </w:rPr>
        <w:t xml:space="preserve"> important for transition to stationary phase </w:t>
      </w:r>
      <w:r w:rsidR="0005168B">
        <w:rPr>
          <w:color w:val="222222"/>
        </w:rPr>
        <w:fldChar w:fldCharType="begin"/>
      </w:r>
      <w:r>
        <w:rPr>
          <w:color w:val="222222"/>
        </w:rPr>
        <w:instrText xml:space="preserve"> ADDIN ZOTERO_ITEM CSL_CITATION {"citationID":"12q584j1v0","properties":{"formattedCitation":"(Grogan and Cronan, 1997)","plainCitation":"(Grogan and Cronan, 1997)"},"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05168B">
        <w:rPr>
          <w:color w:val="222222"/>
        </w:rPr>
        <w:fldChar w:fldCharType="separate"/>
      </w:r>
      <w:r>
        <w:rPr>
          <w:noProof/>
          <w:color w:val="222222"/>
        </w:rPr>
        <w:t>(Grogan and Cronan, 1997)</w:t>
      </w:r>
      <w:r w:rsidR="0005168B">
        <w:rPr>
          <w:color w:val="222222"/>
        </w:rPr>
        <w:fldChar w:fldCharType="end"/>
      </w:r>
      <w:r w:rsidRPr="00DC06A9">
        <w:rPr>
          <w:color w:val="222222"/>
        </w:rPr>
        <w:t>. CFA synthase RNA levels increase</w:t>
      </w:r>
      <w:r w:rsidR="00663637">
        <w:rPr>
          <w:color w:val="222222"/>
        </w:rPr>
        <w:t>d</w:t>
      </w:r>
      <w:r w:rsidRPr="00DC06A9">
        <w:rPr>
          <w:color w:val="222222"/>
        </w:rPr>
        <w:t xml:space="preserve"> again around 1 week, which </w:t>
      </w:r>
      <w:r w:rsidR="007F15B3">
        <w:rPr>
          <w:color w:val="222222"/>
        </w:rPr>
        <w:t>was</w:t>
      </w:r>
      <w:r w:rsidRPr="00DC06A9">
        <w:rPr>
          <w:color w:val="222222"/>
        </w:rPr>
        <w:t xml:space="preserve"> consistent with the activity observed in phospholipid modification, although it is not known why we did not observe a corresponding increase in pr</w:t>
      </w:r>
      <w:r w:rsidR="00434BE6">
        <w:rPr>
          <w:color w:val="222222"/>
        </w:rPr>
        <w:t>otein levels at this point (Figure</w:t>
      </w:r>
      <w:r w:rsidRPr="00DC06A9">
        <w:rPr>
          <w:color w:val="222222"/>
        </w:rPr>
        <w:t xml:space="preserve"> </w:t>
      </w:r>
      <w:r w:rsidR="00434BE6">
        <w:rPr>
          <w:color w:val="222222"/>
        </w:rPr>
        <w:t>5</w:t>
      </w:r>
      <w:r w:rsidRPr="00DC06A9">
        <w:rPr>
          <w:color w:val="222222"/>
        </w:rPr>
        <w:t xml:space="preserve">B). </w:t>
      </w:r>
    </w:p>
    <w:p w14:paraId="39F7945D" w14:textId="77777777" w:rsidR="005A50CF" w:rsidRDefault="00BA5B3C" w:rsidP="005A50CF">
      <w:pPr>
        <w:pStyle w:val="Heading1"/>
      </w:pPr>
      <w:r>
        <w:t>Discussion</w:t>
      </w:r>
    </w:p>
    <w:p w14:paraId="519253E9" w14:textId="77777777" w:rsidR="00A6757F" w:rsidRDefault="00FA6EAE" w:rsidP="001A7C5B">
      <w:pPr>
        <w:pStyle w:val="NoSpacing"/>
      </w:pPr>
      <w:r>
        <w:t xml:space="preserve">Our results </w:t>
      </w:r>
      <w:r w:rsidR="00AB2448">
        <w:t xml:space="preserve">provide a coherent picture of </w:t>
      </w:r>
      <w:r w:rsidR="00AB2448" w:rsidRPr="00EE5A43">
        <w:rPr>
          <w:i/>
        </w:rPr>
        <w:t>E. coli</w:t>
      </w:r>
      <w:r w:rsidR="00AB2448">
        <w:t xml:space="preserve"> starvation, as </w:t>
      </w:r>
      <w:r>
        <w:t xml:space="preserve">summarized in Figure 6. </w:t>
      </w:r>
      <w:r w:rsidR="00F5631D">
        <w:rPr>
          <w:i/>
          <w:iCs/>
        </w:rPr>
        <w:t xml:space="preserve">E. </w:t>
      </w:r>
      <w:proofErr w:type="gramStart"/>
      <w:r w:rsidR="00F5631D">
        <w:rPr>
          <w:i/>
          <w:iCs/>
        </w:rPr>
        <w:t>coli</w:t>
      </w:r>
      <w:proofErr w:type="gramEnd"/>
      <w:r w:rsidR="00F5631D">
        <w:rPr>
          <w:i/>
          <w:iCs/>
        </w:rPr>
        <w:t xml:space="preserve"> </w:t>
      </w:r>
      <w:r w:rsidR="00F5631D">
        <w:t>c</w:t>
      </w:r>
      <w:r w:rsidR="000F36F6">
        <w:t>ould</w:t>
      </w:r>
      <w:r w:rsidR="00F5631D">
        <w:t xml:space="preserve"> survive for over a week when starved for glucose</w:t>
      </w:r>
      <w:r w:rsidR="00876D4A">
        <w:t xml:space="preserve"> in a well-buffered minimal m</w:t>
      </w:r>
      <w:r w:rsidR="00876D4A">
        <w:t>e</w:t>
      </w:r>
      <w:r w:rsidR="00876D4A">
        <w:t>dium</w:t>
      </w:r>
      <w:r w:rsidR="00F5631D">
        <w:t>, with little change in cell viability</w:t>
      </w:r>
      <w:r w:rsidR="00876D4A">
        <w:t xml:space="preserve"> </w:t>
      </w:r>
      <w:r w:rsidR="00F5631D">
        <w:t>(</w:t>
      </w:r>
      <w:r w:rsidR="00663637">
        <w:t>F</w:t>
      </w:r>
      <w:r w:rsidR="00F5631D">
        <w:t>igure 6A). The fraction of mRNA relative to all RNA</w:t>
      </w:r>
      <w:r w:rsidR="005B2B65">
        <w:t xml:space="preserve"> </w:t>
      </w:r>
      <w:r w:rsidR="007F15B3">
        <w:t>was</w:t>
      </w:r>
      <w:r w:rsidR="005B2B65">
        <w:t xml:space="preserve"> down regulated</w:t>
      </w:r>
      <w:r w:rsidR="00F5631D">
        <w:t xml:space="preserve"> after cells enter</w:t>
      </w:r>
      <w:r w:rsidR="000F36F6">
        <w:t>ed</w:t>
      </w:r>
      <w:r w:rsidR="00F5631D">
        <w:t xml:space="preserve"> stationary phase</w:t>
      </w:r>
      <w:r w:rsidR="00946BC4">
        <w:t xml:space="preserve"> (Figure 6B)</w:t>
      </w:r>
      <w:r w:rsidR="00F5631D">
        <w:t xml:space="preserve">.  </w:t>
      </w:r>
      <w:r w:rsidR="00F634F3">
        <w:t xml:space="preserve">As </w:t>
      </w:r>
      <w:r w:rsidR="00F5631D">
        <w:t xml:space="preserve">cells </w:t>
      </w:r>
      <w:r>
        <w:t>cease</w:t>
      </w:r>
      <w:r w:rsidR="00F634F3">
        <w:t>d</w:t>
      </w:r>
      <w:r w:rsidR="00F5631D">
        <w:t xml:space="preserve"> </w:t>
      </w:r>
      <w:r w:rsidR="00F634F3">
        <w:t>to divide</w:t>
      </w:r>
      <w:r w:rsidR="00935750">
        <w:t>,</w:t>
      </w:r>
      <w:r w:rsidR="00F634F3">
        <w:t xml:space="preserve"> the </w:t>
      </w:r>
      <w:r w:rsidR="00F5631D">
        <w:t xml:space="preserve">demand for new protein synthesis </w:t>
      </w:r>
      <w:r w:rsidR="007F15B3">
        <w:t>was</w:t>
      </w:r>
      <w:r w:rsidR="00F5631D">
        <w:t xml:space="preserve"> reduced</w:t>
      </w:r>
      <w:r w:rsidR="000F36F6">
        <w:t>,</w:t>
      </w:r>
      <w:r w:rsidR="00946BC4">
        <w:t xml:space="preserve"> and the reduction in the overall pool of mRNA could </w:t>
      </w:r>
      <w:r w:rsidR="00F634F3">
        <w:t>have helped</w:t>
      </w:r>
      <w:r w:rsidR="005B2B65">
        <w:t xml:space="preserve"> limit</w:t>
      </w:r>
      <w:r w:rsidR="00946BC4">
        <w:t xml:space="preserve"> new protein synthesis.  In response to starv</w:t>
      </w:r>
      <w:r w:rsidR="00946BC4">
        <w:t>a</w:t>
      </w:r>
      <w:r w:rsidR="00946BC4">
        <w:t>tion</w:t>
      </w:r>
      <w:r w:rsidR="00DF4F0B">
        <w:t>,</w:t>
      </w:r>
      <w:r w:rsidR="00946BC4">
        <w:t xml:space="preserve"> lipid</w:t>
      </w:r>
      <w:r w:rsidR="00DF4F0B">
        <w:t xml:space="preserve"> </w:t>
      </w:r>
      <w:r w:rsidR="00946BC4">
        <w:t xml:space="preserve">A and phospholipids </w:t>
      </w:r>
      <w:r>
        <w:t>were</w:t>
      </w:r>
      <w:r w:rsidR="00946BC4">
        <w:t xml:space="preserve"> modified by </w:t>
      </w:r>
      <w:proofErr w:type="spellStart"/>
      <w:r w:rsidR="00946BC4">
        <w:t>PagP</w:t>
      </w:r>
      <w:proofErr w:type="spellEnd"/>
      <w:r w:rsidR="00946BC4">
        <w:t xml:space="preserve"> and CFA </w:t>
      </w:r>
      <w:proofErr w:type="spellStart"/>
      <w:r w:rsidR="00946BC4">
        <w:t>synthetase</w:t>
      </w:r>
      <w:proofErr w:type="spellEnd"/>
      <w:r w:rsidR="00DF4F0B">
        <w:t>,</w:t>
      </w:r>
      <w:r w:rsidR="00946BC4">
        <w:t xml:space="preserve"> respectively</w:t>
      </w:r>
      <w:r w:rsidR="002B2B1C">
        <w:t xml:space="preserve"> (Figure 6C). Modification of lipids continue</w:t>
      </w:r>
      <w:r w:rsidR="008013BE">
        <w:t>d</w:t>
      </w:r>
      <w:r w:rsidR="002B2B1C">
        <w:t xml:space="preserve"> gradually </w:t>
      </w:r>
      <w:r w:rsidR="005B2B65">
        <w:t>until</w:t>
      </w:r>
      <w:r w:rsidR="002B2B1C">
        <w:t xml:space="preserve"> eventually </w:t>
      </w:r>
      <w:r w:rsidR="005B2B65">
        <w:t>the modified lipids dominate</w:t>
      </w:r>
      <w:r w:rsidR="008013BE">
        <w:t>d</w:t>
      </w:r>
      <w:r w:rsidR="002B2B1C">
        <w:t xml:space="preserve"> the </w:t>
      </w:r>
      <w:r w:rsidR="005B2B65">
        <w:t xml:space="preserve">lipid </w:t>
      </w:r>
      <w:r w:rsidR="002B2B1C">
        <w:t xml:space="preserve">population </w:t>
      </w:r>
      <w:r w:rsidR="008013BE">
        <w:t xml:space="preserve">at </w:t>
      </w:r>
      <w:r w:rsidR="002B2B1C">
        <w:t>two weeks.</w:t>
      </w:r>
    </w:p>
    <w:p w14:paraId="22C9C1B9" w14:textId="77777777" w:rsidR="00A6757F" w:rsidRDefault="00A6757F" w:rsidP="001A7C5B">
      <w:pPr>
        <w:pStyle w:val="NoSpacing"/>
      </w:pPr>
    </w:p>
    <w:p w14:paraId="6A03872E" w14:textId="179B4F92" w:rsidR="001A7C5B" w:rsidRDefault="00F5631D" w:rsidP="001A7C5B">
      <w:pPr>
        <w:pStyle w:val="NoSpacing"/>
      </w:pPr>
      <w:r>
        <w:t>A</w:t>
      </w:r>
      <w:r w:rsidR="001A7C5B">
        <w:t xml:space="preserve">ll </w:t>
      </w:r>
      <w:r w:rsidR="00946BC4">
        <w:t>g</w:t>
      </w:r>
      <w:r w:rsidR="001A7C5B">
        <w:t>enes start</w:t>
      </w:r>
      <w:r w:rsidR="008013BE">
        <w:t>ed</w:t>
      </w:r>
      <w:r w:rsidR="001A7C5B">
        <w:t xml:space="preserve"> to change in expression by 10</w:t>
      </w:r>
      <w:r w:rsidR="00350F5D">
        <w:t xml:space="preserve"> h</w:t>
      </w:r>
      <w:r w:rsidR="00663637">
        <w:t>,</w:t>
      </w:r>
      <w:r w:rsidR="001A7C5B">
        <w:t xml:space="preserve"> and mRNA expression </w:t>
      </w:r>
      <w:r w:rsidR="008013BE">
        <w:t xml:space="preserve">clustered </w:t>
      </w:r>
      <w:r w:rsidR="00663637">
        <w:t>temp</w:t>
      </w:r>
      <w:r w:rsidR="00663637">
        <w:t>o</w:t>
      </w:r>
      <w:r w:rsidR="00663637">
        <w:t>rally</w:t>
      </w:r>
      <w:r w:rsidR="001A7C5B">
        <w:t xml:space="preserve"> into two regimes</w:t>
      </w:r>
      <w:r w:rsidR="00663637">
        <w:t>,</w:t>
      </w:r>
      <w:r w:rsidR="001A7C5B">
        <w:t xml:space="preserve"> before and after 10</w:t>
      </w:r>
      <w:r w:rsidR="00350F5D">
        <w:t xml:space="preserve"> h</w:t>
      </w:r>
      <w:r w:rsidR="001A7C5B">
        <w:t xml:space="preserve"> (cells enter</w:t>
      </w:r>
      <w:r w:rsidR="000F36F6">
        <w:t>ed</w:t>
      </w:r>
      <w:r w:rsidR="001A7C5B">
        <w:t xml:space="preserve"> stationary phase at around 8</w:t>
      </w:r>
      <w:r w:rsidR="00350F5D">
        <w:t xml:space="preserve"> h</w:t>
      </w:r>
      <w:r w:rsidR="001A7C5B">
        <w:t>)</w:t>
      </w:r>
      <w:r>
        <w:t xml:space="preserve"> with some late changes in expression beginning around 2 weeks (Figure 6D)</w:t>
      </w:r>
      <w:r w:rsidR="001A7C5B">
        <w:t>.  We</w:t>
      </w:r>
      <w:r>
        <w:t xml:space="preserve"> </w:t>
      </w:r>
      <w:r w:rsidR="001A7C5B">
        <w:t xml:space="preserve">found that </w:t>
      </w:r>
      <w:r w:rsidR="002B2B1C">
        <w:t xml:space="preserve">20% of observed </w:t>
      </w:r>
      <w:r w:rsidR="001A7C5B">
        <w:t>proteins</w:t>
      </w:r>
      <w:r w:rsidR="002B2B1C">
        <w:t xml:space="preserve"> </w:t>
      </w:r>
      <w:r w:rsidR="00FA6EAE">
        <w:t>were</w:t>
      </w:r>
      <w:r w:rsidR="005B5095">
        <w:t xml:space="preserve"> regulated in </w:t>
      </w:r>
      <w:r w:rsidR="002B2B1C">
        <w:t>proportion to their transcripts (Figure 6F</w:t>
      </w:r>
      <w:r w:rsidR="00CE20C2">
        <w:t>)</w:t>
      </w:r>
      <w:r w:rsidR="002B2B1C">
        <w:t xml:space="preserve"> allow</w:t>
      </w:r>
      <w:r w:rsidR="00CE20C2">
        <w:t>ing</w:t>
      </w:r>
      <w:r w:rsidR="005B5095">
        <w:t xml:space="preserve"> for</w:t>
      </w:r>
      <w:r w:rsidR="002B2B1C">
        <w:t xml:space="preserve"> rapid down-regulation of the processes</w:t>
      </w:r>
      <w:r w:rsidR="005B5095">
        <w:t xml:space="preserve"> they </w:t>
      </w:r>
      <w:r w:rsidR="00FA6EAE">
        <w:t>were</w:t>
      </w:r>
      <w:r w:rsidR="005B5095">
        <w:t xml:space="preserve"> involved in. </w:t>
      </w:r>
      <w:r w:rsidR="001A7C5B">
        <w:t>On the other hand</w:t>
      </w:r>
      <w:r w:rsidR="0079687C">
        <w:t>,</w:t>
      </w:r>
      <w:r w:rsidR="005B5095">
        <w:t xml:space="preserve"> </w:t>
      </w:r>
      <w:r w:rsidR="002B2B1C">
        <w:t xml:space="preserve">15% of the observed proteins </w:t>
      </w:r>
      <w:r w:rsidR="00FA6EAE">
        <w:t>were</w:t>
      </w:r>
      <w:r w:rsidR="001A7C5B">
        <w:t xml:space="preserve"> integrally related to their transcripts </w:t>
      </w:r>
      <w:r w:rsidR="002B2B1C">
        <w:t xml:space="preserve"> (Figure 6F</w:t>
      </w:r>
      <w:r w:rsidR="002814E7">
        <w:t xml:space="preserve">) and </w:t>
      </w:r>
      <w:r w:rsidR="000F36F6">
        <w:t xml:space="preserve">likely </w:t>
      </w:r>
      <w:r w:rsidR="002814E7">
        <w:t>serve</w:t>
      </w:r>
      <w:r w:rsidR="008013BE">
        <w:t>d</w:t>
      </w:r>
      <w:r w:rsidR="002814E7">
        <w:t xml:space="preserve"> to buffer against environmental changes. </w:t>
      </w:r>
      <w:r w:rsidR="0079687C">
        <w:t>In addition to measuring and characterizing RNA and protein changes under starvation, we also proposed a novel</w:t>
      </w:r>
      <w:r w:rsidR="001A7C5B">
        <w:rPr>
          <w:color w:val="000000"/>
        </w:rPr>
        <w:t xml:space="preserve"> </w:t>
      </w:r>
      <w:r w:rsidR="001A7C5B">
        <w:t xml:space="preserve">fitting strategy </w:t>
      </w:r>
      <w:r w:rsidR="0079687C">
        <w:t>that</w:t>
      </w:r>
      <w:r w:rsidR="001A7C5B">
        <w:t xml:space="preserve"> allowed </w:t>
      </w:r>
      <w:r w:rsidR="0079687C">
        <w:t xml:space="preserve">us to classify </w:t>
      </w:r>
      <w:r w:rsidR="001A7C5B">
        <w:t>expression profiles into different categories</w:t>
      </w:r>
      <w:r w:rsidR="0079687C">
        <w:t xml:space="preserve"> in an unb</w:t>
      </w:r>
      <w:r w:rsidR="0079687C">
        <w:t>i</w:t>
      </w:r>
      <w:r w:rsidR="0079687C">
        <w:t>ased manner</w:t>
      </w:r>
      <w:r w:rsidR="001A7C5B">
        <w:t xml:space="preserve">. The enriched terms in </w:t>
      </w:r>
      <w:r w:rsidR="0079687C">
        <w:t xml:space="preserve">the resulting classification </w:t>
      </w:r>
      <w:r w:rsidR="00FA6EAE">
        <w:t>were</w:t>
      </w:r>
      <w:r w:rsidR="005B5095">
        <w:t xml:space="preserve"> </w:t>
      </w:r>
      <w:r w:rsidR="001A7C5B">
        <w:t xml:space="preserve">reasonably aligned with what </w:t>
      </w:r>
      <w:r w:rsidR="007F15B3">
        <w:t>was</w:t>
      </w:r>
      <w:r w:rsidR="001A7C5B">
        <w:t xml:space="preserve"> known</w:t>
      </w:r>
      <w:r w:rsidR="005B5095">
        <w:t xml:space="preserve"> about</w:t>
      </w:r>
      <w:r w:rsidR="001A7C5B">
        <w:t>, or at least consistent with, cells coping with starvation</w:t>
      </w:r>
      <w:r w:rsidR="002B2B1C">
        <w:t xml:space="preserve"> (Fi</w:t>
      </w:r>
      <w:r w:rsidR="002B2B1C">
        <w:t>g</w:t>
      </w:r>
      <w:r w:rsidR="002B2B1C">
        <w:t>ure 6E)</w:t>
      </w:r>
      <w:r w:rsidR="001A7C5B">
        <w:t xml:space="preserve">. </w:t>
      </w:r>
      <w:r w:rsidR="0079687C">
        <w:t xml:space="preserve">Importantly, this classification </w:t>
      </w:r>
      <w:r w:rsidR="001A7C5B">
        <w:t xml:space="preserve">was accomplished </w:t>
      </w:r>
      <w:r w:rsidR="005B5095">
        <w:t xml:space="preserve">in an unbiased manner, </w:t>
      </w:r>
      <w:r w:rsidR="001A7C5B">
        <w:t xml:space="preserve">without any </w:t>
      </w:r>
      <w:r w:rsidR="001A7C5B" w:rsidRPr="004E30A7">
        <w:t>ad</w:t>
      </w:r>
      <w:r w:rsidR="00194520" w:rsidRPr="004E30A7">
        <w:t xml:space="preserve"> </w:t>
      </w:r>
      <w:r w:rsidR="001A7C5B" w:rsidRPr="004E30A7">
        <w:t>hoc</w:t>
      </w:r>
      <w:r w:rsidR="001A7C5B">
        <w:t xml:space="preserve"> </w:t>
      </w:r>
      <w:r w:rsidR="006D1609">
        <w:t>assumptions about</w:t>
      </w:r>
      <w:r w:rsidR="00855EF0">
        <w:t xml:space="preserve"> </w:t>
      </w:r>
      <w:r w:rsidR="005B5095">
        <w:t xml:space="preserve">the number of </w:t>
      </w:r>
      <w:r w:rsidR="00855EF0">
        <w:t>cluster</w:t>
      </w:r>
      <w:r w:rsidR="005B5095">
        <w:t xml:space="preserve">s </w:t>
      </w:r>
      <w:r w:rsidR="006D1609">
        <w:t xml:space="preserve">that should exist </w:t>
      </w:r>
      <w:r w:rsidR="005B5095">
        <w:t>in the data</w:t>
      </w:r>
      <w:r w:rsidR="001A7C5B">
        <w:t xml:space="preserve">. </w:t>
      </w:r>
    </w:p>
    <w:p w14:paraId="2465CFEC" w14:textId="77777777" w:rsidR="00B9696F" w:rsidRDefault="00B9696F" w:rsidP="001A7C5B">
      <w:pPr>
        <w:pStyle w:val="NoSpacing"/>
      </w:pPr>
    </w:p>
    <w:p w14:paraId="70E64CE6" w14:textId="63CAA483" w:rsidR="00B9696F" w:rsidRDefault="00D00135" w:rsidP="00B9696F">
      <w:pPr>
        <w:pStyle w:val="NoSpacing"/>
      </w:pPr>
      <w:r>
        <w:t>We found that, a</w:t>
      </w:r>
      <w:r w:rsidR="00B9696F">
        <w:t>s cells enter</w:t>
      </w:r>
      <w:r w:rsidR="000F36F6">
        <w:t>ed</w:t>
      </w:r>
      <w:r w:rsidR="00B9696F">
        <w:t xml:space="preserve"> stationary phase, the total pool of mRNA </w:t>
      </w:r>
      <w:r w:rsidR="007F15B3">
        <w:t>was</w:t>
      </w:r>
      <w:r w:rsidR="00B9696F">
        <w:t xml:space="preserve"> depleted co</w:t>
      </w:r>
      <w:r w:rsidR="00B9696F">
        <w:t>m</w:t>
      </w:r>
      <w:r w:rsidR="00B9696F">
        <w:t>pared to all other RNA</w:t>
      </w:r>
      <w:r>
        <w:t>s</w:t>
      </w:r>
      <w:r w:rsidR="00B9696F">
        <w:t xml:space="preserve"> and many individual transcripts </w:t>
      </w:r>
      <w:r w:rsidR="00FA6EAE">
        <w:t>were</w:t>
      </w:r>
      <w:r w:rsidR="00B9696F">
        <w:t xml:space="preserve"> </w:t>
      </w:r>
      <w:proofErr w:type="gramStart"/>
      <w:r w:rsidR="00B9696F">
        <w:t>down-regulated</w:t>
      </w:r>
      <w:proofErr w:type="gramEnd"/>
      <w:r w:rsidR="00B9696F">
        <w:t xml:space="preserve">, possibly as part of a broader strategy to reduce the production of new protein. </w:t>
      </w:r>
      <w:r w:rsidR="008013BE">
        <w:t>R</w:t>
      </w:r>
      <w:r w:rsidR="00B9696F">
        <w:t>educing overall pr</w:t>
      </w:r>
      <w:r w:rsidR="00B9696F">
        <w:t>o</w:t>
      </w:r>
      <w:r w:rsidR="00B9696F">
        <w:t>tein production</w:t>
      </w:r>
      <w:r w:rsidR="008013BE">
        <w:t xml:space="preserve"> could also be achieved</w:t>
      </w:r>
      <w:r w:rsidR="00B9696F">
        <w:t xml:space="preserve"> by limiting the available ribosomes or by limiting the pool of available </w:t>
      </w:r>
      <w:proofErr w:type="spellStart"/>
      <w:r w:rsidR="00B9696F">
        <w:t>tRNA</w:t>
      </w:r>
      <w:proofErr w:type="spellEnd"/>
      <w:r w:rsidR="00B9696F">
        <w:t xml:space="preserve">. </w:t>
      </w:r>
      <w:r w:rsidR="00035091">
        <w:t>The</w:t>
      </w:r>
      <w:r w:rsidR="00B9696F">
        <w:t xml:space="preserve"> stringent response</w:t>
      </w:r>
      <w:r w:rsidR="00035091">
        <w:t>,</w:t>
      </w:r>
      <w:r w:rsidR="00B9696F">
        <w:t xml:space="preserve"> activated</w:t>
      </w:r>
      <w:r w:rsidR="00035091">
        <w:t xml:space="preserve"> in starving cells</w:t>
      </w:r>
      <w:r w:rsidR="00B9696F">
        <w:t xml:space="preserve"> through </w:t>
      </w:r>
      <w:r w:rsidR="00035091">
        <w:t xml:space="preserve">the </w:t>
      </w:r>
      <w:proofErr w:type="spellStart"/>
      <w:r w:rsidR="00B9696F">
        <w:t>ppGpp</w:t>
      </w:r>
      <w:proofErr w:type="spellEnd"/>
      <w:r w:rsidR="00035091">
        <w:t xml:space="preserve"> </w:t>
      </w:r>
      <w:proofErr w:type="spellStart"/>
      <w:r w:rsidR="00035091">
        <w:t>alarmone</w:t>
      </w:r>
      <w:proofErr w:type="spellEnd"/>
      <w:r w:rsidR="00B9696F">
        <w:t xml:space="preserve">, </w:t>
      </w:r>
      <w:r w:rsidR="008013BE">
        <w:t>down</w:t>
      </w:r>
      <w:r w:rsidR="00D62088">
        <w:t>-</w:t>
      </w:r>
      <w:r w:rsidR="00035091">
        <w:t xml:space="preserve">regulates </w:t>
      </w:r>
      <w:r w:rsidR="008013BE">
        <w:t xml:space="preserve">new </w:t>
      </w:r>
      <w:proofErr w:type="spellStart"/>
      <w:r w:rsidR="00B9696F">
        <w:t>rRNA</w:t>
      </w:r>
      <w:proofErr w:type="spellEnd"/>
      <w:r w:rsidR="008013BE">
        <w:t xml:space="preserve"> synthesis</w:t>
      </w:r>
      <w:r w:rsidR="00B9696F">
        <w:t xml:space="preserve"> </w:t>
      </w:r>
      <w:r w:rsidR="0005168B">
        <w:fldChar w:fldCharType="begin"/>
      </w:r>
      <w:r w:rsidR="00B9696F">
        <w:instrText xml:space="preserve"> ADDIN ZOTERO_ITEM CSL_CITATION {"citationID":"5vttghs18","properties":{"formattedCitation":"(Magnusson et al., 2005)","plainCitation":"(Magnusson et al., 200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rsidR="0005168B">
        <w:fldChar w:fldCharType="separate"/>
      </w:r>
      <w:r w:rsidR="00B9696F">
        <w:rPr>
          <w:noProof/>
        </w:rPr>
        <w:t>(Magnusson et al., 2005)</w:t>
      </w:r>
      <w:r w:rsidR="0005168B">
        <w:fldChar w:fldCharType="end"/>
      </w:r>
      <w:r w:rsidR="00B9696F">
        <w:t xml:space="preserve">.  </w:t>
      </w:r>
      <w:r w:rsidR="00150045">
        <w:t>However, i</w:t>
      </w:r>
      <w:r w:rsidR="00B9696F">
        <w:t>n our data, the fraction of</w:t>
      </w:r>
      <w:r w:rsidR="00D17909">
        <w:t xml:space="preserve"> relative</w:t>
      </w:r>
      <w:r w:rsidR="00B9696F">
        <w:t xml:space="preserve"> </w:t>
      </w:r>
      <w:proofErr w:type="spellStart"/>
      <w:r w:rsidR="00B9696F">
        <w:t>rRNA</w:t>
      </w:r>
      <w:proofErr w:type="spellEnd"/>
      <w:r w:rsidR="00B9696F">
        <w:t xml:space="preserve"> </w:t>
      </w:r>
      <w:r w:rsidR="00150045">
        <w:t xml:space="preserve">within a cell </w:t>
      </w:r>
      <w:r w:rsidR="00B9696F">
        <w:t>change</w:t>
      </w:r>
      <w:r w:rsidR="008013BE">
        <w:t>d</w:t>
      </w:r>
      <w:r w:rsidR="00B9696F">
        <w:t xml:space="preserve"> little </w:t>
      </w:r>
      <w:r w:rsidR="00150045">
        <w:t>over time</w:t>
      </w:r>
      <w:r w:rsidR="00D13511">
        <w:t>, and</w:t>
      </w:r>
      <w:r w:rsidR="00B9696F">
        <w:t xml:space="preserve"> the </w:t>
      </w:r>
      <w:proofErr w:type="spellStart"/>
      <w:r w:rsidR="00B9696F">
        <w:t>tRNA</w:t>
      </w:r>
      <w:proofErr w:type="spellEnd"/>
      <w:r w:rsidR="00B9696F">
        <w:t xml:space="preserve"> fraction </w:t>
      </w:r>
      <w:r w:rsidR="00150045">
        <w:t xml:space="preserve">actually </w:t>
      </w:r>
      <w:r w:rsidR="007F15B3">
        <w:t>increased</w:t>
      </w:r>
      <w:r w:rsidR="00B9696F">
        <w:t xml:space="preserve"> </w:t>
      </w:r>
      <w:r w:rsidR="00D17909">
        <w:t xml:space="preserve">with </w:t>
      </w:r>
      <w:r w:rsidR="00B9696F">
        <w:t>time. Thus</w:t>
      </w:r>
      <w:r w:rsidR="00150045">
        <w:t>,</w:t>
      </w:r>
      <w:r w:rsidR="00B9696F">
        <w:t xml:space="preserve"> new protein synthesis </w:t>
      </w:r>
      <w:r w:rsidR="000E0140">
        <w:t xml:space="preserve">in starving cells </w:t>
      </w:r>
      <w:r w:rsidR="00D17909">
        <w:t>may</w:t>
      </w:r>
      <w:r w:rsidR="00B9696F">
        <w:t xml:space="preserve"> be limited more by the reduced mRNA pool than by reduced translational efficiency</w:t>
      </w:r>
      <w:r w:rsidR="00150045">
        <w:t xml:space="preserve"> due to d</w:t>
      </w:r>
      <w:r w:rsidR="00150045">
        <w:t>e</w:t>
      </w:r>
      <w:r w:rsidR="00150045">
        <w:t xml:space="preserve">creases in </w:t>
      </w:r>
      <w:proofErr w:type="spellStart"/>
      <w:r w:rsidR="00150045">
        <w:t>rRNA</w:t>
      </w:r>
      <w:proofErr w:type="spellEnd"/>
      <w:r w:rsidR="00150045">
        <w:t xml:space="preserve"> or </w:t>
      </w:r>
      <w:proofErr w:type="spellStart"/>
      <w:r w:rsidR="00150045">
        <w:t>tRNA</w:t>
      </w:r>
      <w:proofErr w:type="spellEnd"/>
      <w:r w:rsidR="00150045">
        <w:t xml:space="preserve"> abundance</w:t>
      </w:r>
      <w:r w:rsidR="00B9696F">
        <w:t>.</w:t>
      </w:r>
      <w:r w:rsidR="00150045">
        <w:t xml:space="preserve"> Said another way, the down-regulation of </w:t>
      </w:r>
      <w:r w:rsidR="00284445">
        <w:t xml:space="preserve">new </w:t>
      </w:r>
      <w:proofErr w:type="spellStart"/>
      <w:r w:rsidR="00150045">
        <w:t>rRNA</w:t>
      </w:r>
      <w:proofErr w:type="spellEnd"/>
      <w:r w:rsidR="00150045">
        <w:t xml:space="preserve"> synthesis by the stringent response may be most important for shutting down the produ</w:t>
      </w:r>
      <w:r w:rsidR="00150045">
        <w:t>c</w:t>
      </w:r>
      <w:r w:rsidR="00150045">
        <w:t xml:space="preserve">tion of ribosomes needed by new cells </w:t>
      </w:r>
      <w:r w:rsidR="00284445">
        <w:t>in an</w:t>
      </w:r>
      <w:r w:rsidR="00150045">
        <w:t xml:space="preserve"> actively </w:t>
      </w:r>
      <w:r w:rsidR="00284445">
        <w:t>dividing culture</w:t>
      </w:r>
      <w:r w:rsidR="00150045">
        <w:t xml:space="preserve">, rather than </w:t>
      </w:r>
      <w:r w:rsidR="00284445">
        <w:t xml:space="preserve">for </w:t>
      </w:r>
      <w:r w:rsidR="00150045">
        <w:t>redu</w:t>
      </w:r>
      <w:r w:rsidR="00150045">
        <w:t>c</w:t>
      </w:r>
      <w:r w:rsidR="00150045">
        <w:t>ing the level of ribosomes in already existing cells.</w:t>
      </w:r>
      <w:r w:rsidR="00B9696F">
        <w:t xml:space="preserve"> </w:t>
      </w:r>
    </w:p>
    <w:p w14:paraId="4E210E49" w14:textId="77777777" w:rsidR="00B9696F" w:rsidRDefault="00B9696F" w:rsidP="00B9696F">
      <w:pPr>
        <w:pStyle w:val="NoSpacing"/>
      </w:pPr>
    </w:p>
    <w:p w14:paraId="652DF4BD" w14:textId="79A0DA02" w:rsidR="00B9696F" w:rsidRDefault="00D17909" w:rsidP="001A7C5B">
      <w:pPr>
        <w:pStyle w:val="NoSpacing"/>
      </w:pPr>
      <w:r>
        <w:t>It has been suggested</w:t>
      </w:r>
      <w:r w:rsidR="00B9696F">
        <w:t xml:space="preserve"> that the </w:t>
      </w:r>
      <w:r w:rsidR="00244C89">
        <w:t xml:space="preserve">degradation rate </w:t>
      </w:r>
      <w:r w:rsidR="00B9696F">
        <w:t xml:space="preserve">of many proteins in </w:t>
      </w:r>
      <w:r w:rsidR="00B9696F">
        <w:rPr>
          <w:i/>
          <w:iCs/>
        </w:rPr>
        <w:t>E. coli</w:t>
      </w:r>
      <w:r w:rsidR="001357EF">
        <w:t xml:space="preserve"> </w:t>
      </w:r>
      <w:r w:rsidR="002F3FE9">
        <w:t>is</w:t>
      </w:r>
      <w:r w:rsidR="00B9696F">
        <w:t xml:space="preserve"> </w:t>
      </w:r>
      <w:r w:rsidR="0037742C">
        <w:t>much slower than</w:t>
      </w:r>
      <w:r w:rsidR="00B9696F">
        <w:t xml:space="preserve"> the </w:t>
      </w:r>
      <w:r w:rsidR="000530DE">
        <w:t>doubling time during growth</w:t>
      </w:r>
      <w:r w:rsidR="002F3FE9">
        <w:t xml:space="preserve"> </w:t>
      </w:r>
      <w:r w:rsidR="0005168B">
        <w:fldChar w:fldCharType="begin"/>
      </w:r>
      <w:r w:rsidR="0037742C">
        <w:instrText xml:space="preserve"> ADDIN ZOTERO_ITEM CSL_CITATION {"citationID":"203os65qde","properties":{"formattedCitation":"(Nath and Koch, 1971, 1970)","plainCitation":"(Nath and Koch, 1971, 1970)"},"citationItems":[{"id":185,"uris":["http://zotero.org/users/local/nzbyWFEW/items/TC7366A2"],"uri":["http://zotero.org/users/local/nzbyWFEW/items/TC7366A2"],"itemData":{"id":185,"type":"article-journal","title":"Protein degradation in Escherichia coli. II. Strain differences in the degradation of protein and nucleic acid resulting from starvation","container-title":"The Journal of Biological Chemistry","page":"6956-6967","volume":"246","issue":"22","source":"NCBI PubMed","ISSN":"0021-9258","note":"PMID: 4942328","journalAbbreviation":"J. Biol. Chem.","language":"eng","author":[{"family":"Nath","given":"K."},{"family":"Koch","given":"A. L."}],"issued":{"date-parts":[["1971",11,25]]},"PMID":"4942328"}},{"id":183,"uris":["http://zotero.org/users/local/nzbyWFEW/items/2PQ2MEE2"],"uri":["http://zotero.org/users/local/nzbyWFEW/items/2PQ2MEE2"],"itemData":{"id":183,"type":"article-journal","title":"Protein degradation in Escherichia coli. I. Measurement of rapidly and slowly decaying components","container-title":"The Journal of Biological Chemistry","page":"2889-2900","volume":"245","issue":"11","source":"NCBI PubMed","ISSN":"0021-9258","note":"PMID: 4912536","journalAbbreviation":"J. Biol. Chem.","language":"eng","author":[{"family":"Nath","given":"K."},{"family":"Koch","given":"A. L."}],"issued":{"date-parts":[["1970",6,10]]},"PMID":"4912536"}}],"schema":"https://github.com/citation-style-language/schema/raw/master/csl-citation.json"} </w:instrText>
      </w:r>
      <w:r w:rsidR="0005168B">
        <w:fldChar w:fldCharType="separate"/>
      </w:r>
      <w:r w:rsidR="0037742C">
        <w:rPr>
          <w:noProof/>
        </w:rPr>
        <w:t>(Nath and Koch, 1971, 1970)</w:t>
      </w:r>
      <w:r w:rsidR="0005168B">
        <w:fldChar w:fldCharType="end"/>
      </w:r>
      <w:r w:rsidR="00B9696F">
        <w:t>. A</w:t>
      </w:r>
      <w:r w:rsidR="001357EF">
        <w:t>s a</w:t>
      </w:r>
      <w:r w:rsidR="00B9696F">
        <w:t xml:space="preserve"> consequence</w:t>
      </w:r>
      <w:r w:rsidR="001357EF">
        <w:t xml:space="preserve">, </w:t>
      </w:r>
      <w:r w:rsidR="00B9696F">
        <w:t>when cells cease to divide, such as in the case of glucose starvation, not all proteins can r</w:t>
      </w:r>
      <w:r w:rsidR="00B9696F">
        <w:t>e</w:t>
      </w:r>
      <w:r w:rsidR="00B9696F">
        <w:t>spond immediately to possible changes in transcript levels. In effect</w:t>
      </w:r>
      <w:r w:rsidR="001357EF">
        <w:t>,</w:t>
      </w:r>
      <w:r w:rsidR="00B9696F">
        <w:t xml:space="preserve"> some proteins may be buffered to relatively fast changes in nutrient availability. At the same time certain proteins may need to be rapidly regulated to ensure survival upon starvation. We found that a su</w:t>
      </w:r>
      <w:r w:rsidR="00B9696F">
        <w:t>b</w:t>
      </w:r>
      <w:r w:rsidR="001357EF">
        <w:t xml:space="preserve">set of the proteome, ~20% </w:t>
      </w:r>
      <w:r w:rsidR="00B9696F">
        <w:t>of proteins</w:t>
      </w:r>
      <w:r w:rsidR="001357EF">
        <w:t>,</w:t>
      </w:r>
      <w:r w:rsidR="00B9696F">
        <w:t xml:space="preserve"> fell in</w:t>
      </w:r>
      <w:r w:rsidR="001357EF">
        <w:t>to the rapidly regulated category</w:t>
      </w:r>
      <w:r w:rsidR="00C86B3C">
        <w:t xml:space="preserve"> that may be degraded quickly</w:t>
      </w:r>
      <w:r w:rsidR="001357EF">
        <w:t xml:space="preserve"> and </w:t>
      </w:r>
      <w:r w:rsidR="00C86B3C">
        <w:t xml:space="preserve">maintained an abundance that was </w:t>
      </w:r>
      <w:r w:rsidR="00B9696F">
        <w:t>proportional to their transcripts</w:t>
      </w:r>
      <w:r w:rsidR="001357EF">
        <w:t>. Another subset, ~15%</w:t>
      </w:r>
      <w:r w:rsidR="00B9696F">
        <w:t xml:space="preserve"> of proteins</w:t>
      </w:r>
      <w:r w:rsidR="001357EF">
        <w:t>,</w:t>
      </w:r>
      <w:r w:rsidR="00B9696F">
        <w:t xml:space="preserve"> tended to integrate the respon</w:t>
      </w:r>
      <w:r w:rsidR="001357EF">
        <w:t xml:space="preserve">se of their transcripts </w:t>
      </w:r>
      <w:r w:rsidR="00B9696F">
        <w:t>over t</w:t>
      </w:r>
      <w:r w:rsidR="001357EF">
        <w:t>he time scale of our experiment</w:t>
      </w:r>
      <w:r w:rsidR="00B9696F">
        <w:t xml:space="preserve">. For example, several of the flagella proteins </w:t>
      </w:r>
      <w:r w:rsidR="00FA6EAE">
        <w:t>were</w:t>
      </w:r>
      <w:r w:rsidR="00B9696F">
        <w:t xml:space="preserve"> proportional to their transcripts</w:t>
      </w:r>
      <w:r w:rsidR="001357EF">
        <w:t>, whereas</w:t>
      </w:r>
      <w:r w:rsidR="00B9696F">
        <w:t xml:space="preserve"> proteins involved in metabolism and energy production integrate</w:t>
      </w:r>
      <w:r w:rsidR="00244C89">
        <w:t>d</w:t>
      </w:r>
      <w:r w:rsidR="00B9696F">
        <w:t xml:space="preserve"> their transcript levels</w:t>
      </w:r>
      <w:r w:rsidR="00244C89">
        <w:t xml:space="preserve"> over time</w:t>
      </w:r>
      <w:r w:rsidR="00B9696F">
        <w:t>. Turning off proteins involved i</w:t>
      </w:r>
      <w:r w:rsidR="001357EF">
        <w:t xml:space="preserve">n cell division and the </w:t>
      </w:r>
      <w:proofErr w:type="spellStart"/>
      <w:r w:rsidR="001357EF">
        <w:t>flagell</w:t>
      </w:r>
      <w:r w:rsidR="00A93BD4">
        <w:t>ar</w:t>
      </w:r>
      <w:proofErr w:type="spellEnd"/>
      <w:r w:rsidR="00B9696F">
        <w:t xml:space="preserve"> machinery, </w:t>
      </w:r>
      <w:r w:rsidR="001357EF">
        <w:t xml:space="preserve">both </w:t>
      </w:r>
      <w:r w:rsidR="00B9696F">
        <w:t>energy intensive process</w:t>
      </w:r>
      <w:r w:rsidR="001357EF">
        <w:t>es</w:t>
      </w:r>
      <w:r w:rsidR="00B9696F">
        <w:t>, needs to happen re</w:t>
      </w:r>
      <w:r w:rsidR="00B9696F">
        <w:t>l</w:t>
      </w:r>
      <w:r w:rsidR="00B9696F">
        <w:t xml:space="preserve">atively fast. </w:t>
      </w:r>
      <w:r w:rsidR="001357EF">
        <w:t>By contrast, the p</w:t>
      </w:r>
      <w:r w:rsidR="00B9696F">
        <w:t xml:space="preserve">roteins that </w:t>
      </w:r>
      <w:r w:rsidR="00FA6EAE">
        <w:t>were</w:t>
      </w:r>
      <w:r w:rsidR="00B9696F">
        <w:t xml:space="preserve"> relatively stable </w:t>
      </w:r>
      <w:r w:rsidR="00FA6EAE">
        <w:t>were</w:t>
      </w:r>
      <w:r w:rsidR="00B9696F">
        <w:t xml:space="preserve"> enriched for energy production terms</w:t>
      </w:r>
      <w:r w:rsidR="001357EF">
        <w:t>. T</w:t>
      </w:r>
      <w:r w:rsidR="00B9696F">
        <w:t>hus</w:t>
      </w:r>
      <w:r w:rsidR="001357EF">
        <w:t>, these proteins presumably</w:t>
      </w:r>
      <w:r w:rsidR="00B9696F">
        <w:t xml:space="preserve"> persist </w:t>
      </w:r>
      <w:r w:rsidR="001357EF">
        <w:t xml:space="preserve">so that </w:t>
      </w:r>
      <w:r w:rsidR="00244C89">
        <w:t>if nutrients were to b</w:t>
      </w:r>
      <w:r w:rsidR="00244C89">
        <w:t>e</w:t>
      </w:r>
      <w:r w:rsidR="00244C89">
        <w:t>come</w:t>
      </w:r>
      <w:r w:rsidR="00B9696F">
        <w:t xml:space="preserve"> available again </w:t>
      </w:r>
      <w:r w:rsidR="001357EF">
        <w:t>the cell can immediately take advantage of them</w:t>
      </w:r>
      <w:r w:rsidR="00B9696F">
        <w:t>.</w:t>
      </w:r>
    </w:p>
    <w:p w14:paraId="2F12D7EB" w14:textId="77777777" w:rsidR="00C66E07" w:rsidRDefault="00C66E07" w:rsidP="00263053">
      <w:pPr>
        <w:pStyle w:val="NoSpacing"/>
      </w:pPr>
    </w:p>
    <w:p w14:paraId="00F2235F" w14:textId="558125D9" w:rsidR="00B9696F" w:rsidRDefault="001357EF" w:rsidP="00B9696F">
      <w:pPr>
        <w:pStyle w:val="NoSpacing"/>
      </w:pPr>
      <w:r>
        <w:t xml:space="preserve">We </w:t>
      </w:r>
      <w:r w:rsidR="00A646B6">
        <w:t xml:space="preserve">also </w:t>
      </w:r>
      <w:r>
        <w:t xml:space="preserve">found </w:t>
      </w:r>
      <w:r w:rsidR="00A646B6">
        <w:t xml:space="preserve">many </w:t>
      </w:r>
      <w:r w:rsidR="004659BE">
        <w:t xml:space="preserve">uncharacterized </w:t>
      </w:r>
      <w:r w:rsidR="00B9696F">
        <w:t>ge</w:t>
      </w:r>
      <w:r>
        <w:t>nes (both among</w:t>
      </w:r>
      <w:r w:rsidR="00B9696F">
        <w:t xml:space="preserve"> the protein and </w:t>
      </w:r>
      <w:r>
        <w:t xml:space="preserve">the </w:t>
      </w:r>
      <w:r w:rsidR="00B9696F">
        <w:t xml:space="preserve">RNA profiles) that were significantly </w:t>
      </w:r>
      <w:proofErr w:type="gramStart"/>
      <w:r w:rsidR="008837BE">
        <w:t>up- or down-</w:t>
      </w:r>
      <w:r w:rsidR="00B9696F">
        <w:t>regulated</w:t>
      </w:r>
      <w:proofErr w:type="gramEnd"/>
      <w:r w:rsidR="00B9696F">
        <w:t xml:space="preserve"> </w:t>
      </w:r>
      <w:r w:rsidR="008837BE">
        <w:t>during starvation</w:t>
      </w:r>
      <w:r w:rsidR="00B9696F">
        <w:t xml:space="preserve">.  A subset of these proteins have computationally predicted functions </w:t>
      </w:r>
      <w:r w:rsidR="0005168B">
        <w:fldChar w:fldCharType="begin"/>
      </w:r>
      <w:r w:rsidR="00B9696F">
        <w:instrText xml:space="preserve"> ADDIN ZOTERO_ITEM CSL_CITATION {"citationID":"2atc1eop8t","properties":{"formattedCitation":"(Hu et al., 2009)","plainCitation":"(Hu et al., 2009)"},"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05168B">
        <w:fldChar w:fldCharType="separate"/>
      </w:r>
      <w:r w:rsidR="00B9696F">
        <w:rPr>
          <w:noProof/>
        </w:rPr>
        <w:t>(Hu et al., 2009)</w:t>
      </w:r>
      <w:r w:rsidR="0005168B">
        <w:fldChar w:fldCharType="end"/>
      </w:r>
      <w:r w:rsidR="00A646B6">
        <w:t xml:space="preserve"> that </w:t>
      </w:r>
      <w:r w:rsidR="00FA6EAE">
        <w:t>were</w:t>
      </w:r>
      <w:r w:rsidR="00B9696F">
        <w:t xml:space="preserve"> consistent with </w:t>
      </w:r>
      <w:r w:rsidR="008837BE">
        <w:t>our findings for annotated genes. F</w:t>
      </w:r>
      <w:r w:rsidR="00B9696F">
        <w:t>or instance</w:t>
      </w:r>
      <w:r w:rsidR="008837BE">
        <w:t>,</w:t>
      </w:r>
      <w:r w:rsidR="00B9696F">
        <w:t xml:space="preserve"> several uncharacterized proteins that </w:t>
      </w:r>
      <w:r w:rsidR="00FA6EAE">
        <w:t>were</w:t>
      </w:r>
      <w:r w:rsidR="00B9696F">
        <w:t xml:space="preserve"> </w:t>
      </w:r>
      <w:proofErr w:type="gramStart"/>
      <w:r w:rsidR="00B9696F">
        <w:t>up-regulated</w:t>
      </w:r>
      <w:proofErr w:type="gramEnd"/>
      <w:r w:rsidR="00B9696F">
        <w:t xml:space="preserve"> </w:t>
      </w:r>
      <w:r w:rsidR="00FA6EAE">
        <w:t>were</w:t>
      </w:r>
      <w:r>
        <w:t xml:space="preserve"> predicted to be involved in</w:t>
      </w:r>
      <w:r w:rsidR="00B9696F">
        <w:t xml:space="preserve"> stress response and cell-wall biogenesis. Other predictions seem</w:t>
      </w:r>
      <w:r w:rsidR="00244C89">
        <w:t>ed</w:t>
      </w:r>
      <w:r w:rsidR="00B9696F">
        <w:t xml:space="preserve"> to be inconsistent with </w:t>
      </w:r>
      <w:r w:rsidR="008837BE">
        <w:t xml:space="preserve">our </w:t>
      </w:r>
      <w:r w:rsidR="00B9696F">
        <w:t xml:space="preserve">observations </w:t>
      </w:r>
      <w:r w:rsidR="008837BE">
        <w:t>for annotated genes. For e</w:t>
      </w:r>
      <w:r w:rsidR="008837BE">
        <w:t>x</w:t>
      </w:r>
      <w:r w:rsidR="008837BE">
        <w:t>ample,</w:t>
      </w:r>
      <w:r w:rsidR="00B9696F">
        <w:t xml:space="preserve"> some uncharacterized proteins that </w:t>
      </w:r>
      <w:r w:rsidR="00FA6EAE">
        <w:t>were</w:t>
      </w:r>
      <w:r w:rsidR="00B9696F">
        <w:t xml:space="preserve"> </w:t>
      </w:r>
      <w:proofErr w:type="gramStart"/>
      <w:r w:rsidR="00B9696F">
        <w:t>up-regulated</w:t>
      </w:r>
      <w:proofErr w:type="gramEnd"/>
      <w:r w:rsidR="00B9696F">
        <w:t xml:space="preserve"> </w:t>
      </w:r>
      <w:r w:rsidR="00FA6EAE">
        <w:t>were</w:t>
      </w:r>
      <w:r w:rsidR="008837BE">
        <w:t xml:space="preserve"> predicted </w:t>
      </w:r>
      <w:r w:rsidR="00B9696F">
        <w:t>to be i</w:t>
      </w:r>
      <w:r w:rsidR="00B9696F">
        <w:t>n</w:t>
      </w:r>
      <w:r w:rsidR="00B9696F">
        <w:t>volved in translation</w:t>
      </w:r>
      <w:r w:rsidR="008837BE">
        <w:t>,</w:t>
      </w:r>
      <w:r w:rsidR="00B9696F">
        <w:t xml:space="preserve"> even though translation was heavily enriched in down-regulated genes. Lists of proteins and transcripts that </w:t>
      </w:r>
      <w:r w:rsidR="00FA6EAE">
        <w:t>were</w:t>
      </w:r>
      <w:r w:rsidR="00B9696F">
        <w:t xml:space="preserve"> significantly regulated in our time course </w:t>
      </w:r>
      <w:r w:rsidR="00244C89">
        <w:t>are</w:t>
      </w:r>
      <w:r w:rsidR="00B9696F">
        <w:t xml:space="preserve"> provided in the supplemental materials (</w:t>
      </w:r>
      <w:r w:rsidR="004B4F81">
        <w:t>Figure 5-supplemental tables 1 and 2</w:t>
      </w:r>
      <w:r w:rsidR="00B9696F">
        <w:t>) and i</w:t>
      </w:r>
      <w:r w:rsidR="00B9696F">
        <w:t>n</w:t>
      </w:r>
      <w:r w:rsidR="00B9696F">
        <w:t xml:space="preserve">clude behavior (e.g. up/down-regulated), curated annotations, and functional predictions (where available). </w:t>
      </w:r>
    </w:p>
    <w:p w14:paraId="6443B48C" w14:textId="77777777" w:rsidR="00B9696F" w:rsidRDefault="00B9696F" w:rsidP="00263053">
      <w:pPr>
        <w:pStyle w:val="NoSpacing"/>
      </w:pPr>
    </w:p>
    <w:p w14:paraId="1472522E" w14:textId="7E886655" w:rsidR="00B9696F" w:rsidRDefault="004414A2" w:rsidP="00263053">
      <w:pPr>
        <w:pStyle w:val="NoSpacing"/>
      </w:pPr>
      <w:r>
        <w:t>Even t</w:t>
      </w:r>
      <w:r w:rsidR="00B9696F">
        <w:t xml:space="preserve">hough </w:t>
      </w:r>
      <w:r w:rsidR="00A646B6">
        <w:t>mRNA abundances</w:t>
      </w:r>
      <w:r w:rsidR="00B9696F">
        <w:t xml:space="preserve"> within an operon </w:t>
      </w:r>
      <w:r w:rsidR="00FA6EAE">
        <w:t>were</w:t>
      </w:r>
      <w:r w:rsidR="00B9696F">
        <w:t xml:space="preserve"> highly correlated</w:t>
      </w:r>
      <w:r w:rsidR="00A646B6">
        <w:t xml:space="preserve"> (as expected)</w:t>
      </w:r>
      <w:r w:rsidR="00B9696F">
        <w:t xml:space="preserve">, in many cases their protein profiles </w:t>
      </w:r>
      <w:r w:rsidR="00FA6EAE">
        <w:t>were</w:t>
      </w:r>
      <w:r w:rsidR="00B9696F">
        <w:t xml:space="preserve"> only weakly correlated. This</w:t>
      </w:r>
      <w:r w:rsidR="002F3FE9">
        <w:t xml:space="preserve"> finding</w:t>
      </w:r>
      <w:r w:rsidR="00B9696F">
        <w:t xml:space="preserve"> could be due to different translation efficiencies between proteins </w:t>
      </w:r>
      <w:r w:rsidR="0005168B">
        <w:fldChar w:fldCharType="begin"/>
      </w:r>
      <w:r w:rsidR="00B9696F">
        <w:instrText xml:space="preserve"> ADDIN ZOTERO_ITEM CSL_CITATION {"citationID":"1l6844u4s5","properties":{"formattedCitation":"(Lim et al., 2011b)","plainCitation":"(Lim et al., 2011b)"},"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B9696F">
        <w:rPr>
          <w:rFonts w:ascii="Monaco" w:hAnsi="Monaco" w:cs="Monaco"/>
        </w:rPr>
        <w:instrText>∼</w:instrText>
      </w:r>
      <w:r w:rsidR="00B9696F">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rsidR="0005168B">
        <w:fldChar w:fldCharType="separate"/>
      </w:r>
      <w:r w:rsidR="00B9696F">
        <w:rPr>
          <w:noProof/>
        </w:rPr>
        <w:t>(Lim et al., 2011)</w:t>
      </w:r>
      <w:r w:rsidR="0005168B">
        <w:fldChar w:fldCharType="end"/>
      </w:r>
      <w:r w:rsidR="00B9696F">
        <w:t xml:space="preserve"> as well as differing degradation rates.  In support of the former we s</w:t>
      </w:r>
      <w:r w:rsidR="00CE20C2">
        <w:t>aw</w:t>
      </w:r>
      <w:r w:rsidR="00B9696F">
        <w:t xml:space="preserve"> a tendency for proteins separated by a larger distance </w:t>
      </w:r>
      <w:r w:rsidR="00590BE2">
        <w:t>within a transcript</w:t>
      </w:r>
      <w:r w:rsidR="00B9696F">
        <w:t xml:space="preserve"> be less correlated than those </w:t>
      </w:r>
      <w:r w:rsidR="00590BE2">
        <w:t xml:space="preserve">located </w:t>
      </w:r>
      <w:r w:rsidR="00B9696F">
        <w:t xml:space="preserve">closer </w:t>
      </w:r>
      <w:r w:rsidR="00590BE2">
        <w:t>to one a</w:t>
      </w:r>
      <w:r w:rsidR="00590BE2">
        <w:t>n</w:t>
      </w:r>
      <w:r w:rsidR="00590BE2">
        <w:t>other</w:t>
      </w:r>
      <w:r w:rsidR="00B9696F">
        <w:t>. However</w:t>
      </w:r>
      <w:r w:rsidR="002F3FE9">
        <w:t>,</w:t>
      </w:r>
      <w:r w:rsidR="00B9696F">
        <w:t xml:space="preserve"> it </w:t>
      </w:r>
      <w:r w:rsidR="007F15B3">
        <w:t>was</w:t>
      </w:r>
      <w:r w:rsidR="00B9696F">
        <w:t xml:space="preserve"> likely that different protein degradation rates also play</w:t>
      </w:r>
      <w:r w:rsidR="00244C89">
        <w:t>ed</w:t>
      </w:r>
      <w:r w:rsidR="00B9696F">
        <w:t xml:space="preserve"> a role in the low correlation between proteins within an operon. Indeed</w:t>
      </w:r>
      <w:r>
        <w:t>,</w:t>
      </w:r>
      <w:r w:rsidR="00B9696F">
        <w:t xml:space="preserve"> many </w:t>
      </w:r>
      <w:r w:rsidR="00805F95">
        <w:t xml:space="preserve">proteins </w:t>
      </w:r>
      <w:r w:rsidR="00E544E1">
        <w:t>coded by proximal regions of a transcript</w:t>
      </w:r>
      <w:r w:rsidR="00B9696F">
        <w:t xml:space="preserve"> show</w:t>
      </w:r>
      <w:r w:rsidR="00244C89">
        <w:t>ed</w:t>
      </w:r>
      <w:r w:rsidR="00B9696F">
        <w:t xml:space="preserve"> poor correlation in their profiles (Figure 3C) </w:t>
      </w:r>
    </w:p>
    <w:p w14:paraId="00C75C32" w14:textId="77777777" w:rsidR="00B9696F" w:rsidRDefault="00B9696F" w:rsidP="00B9696F">
      <w:pPr>
        <w:pStyle w:val="NoSpacing"/>
        <w:rPr>
          <w:i/>
        </w:rPr>
      </w:pPr>
    </w:p>
    <w:p w14:paraId="61ACFD4F" w14:textId="2E732778" w:rsidR="005526EE" w:rsidRDefault="00B9696F" w:rsidP="00263053">
      <w:pPr>
        <w:pStyle w:val="NoSpacing"/>
      </w:pPr>
      <w:r w:rsidRPr="00DC06A9">
        <w:t xml:space="preserve">In addition to the expected disparities between RNA and protein levels, we also observed surprising changes in enzyme activity that did not correspond to the respective </w:t>
      </w:r>
      <w:proofErr w:type="spellStart"/>
      <w:r w:rsidRPr="00DC06A9">
        <w:t>RNAseq</w:t>
      </w:r>
      <w:proofErr w:type="spellEnd"/>
      <w:r w:rsidRPr="00DC06A9">
        <w:t xml:space="preserve"> and proteomics analysis.  For example, </w:t>
      </w:r>
      <w:r>
        <w:t xml:space="preserve">we saw </w:t>
      </w:r>
      <w:r w:rsidRPr="00DC06A9">
        <w:t>striking levels of lipid modification late du</w:t>
      </w:r>
      <w:r w:rsidRPr="00DC06A9">
        <w:t>r</w:t>
      </w:r>
      <w:r w:rsidRPr="00DC06A9">
        <w:t xml:space="preserve">ing the time course. These modifications </w:t>
      </w:r>
      <w:r w:rsidR="00FA6EAE">
        <w:t>were</w:t>
      </w:r>
      <w:r w:rsidRPr="00DC06A9">
        <w:t xml:space="preserve"> easily explained by their association with adaptation to stressful environments such as depleted nutrients and </w:t>
      </w:r>
      <w:proofErr w:type="spellStart"/>
      <w:r w:rsidRPr="00DC06A9">
        <w:t>cations</w:t>
      </w:r>
      <w:proofErr w:type="spellEnd"/>
      <w:r w:rsidRPr="00DC06A9">
        <w:t xml:space="preserve"> as well as i</w:t>
      </w:r>
      <w:r w:rsidRPr="00DC06A9">
        <w:t>n</w:t>
      </w:r>
      <w:r w:rsidRPr="00DC06A9">
        <w:t xml:space="preserve">crease acid resistance during starvation </w:t>
      </w:r>
      <w:r w:rsidR="0005168B">
        <w:fldChar w:fldCharType="begin"/>
      </w:r>
      <w:r>
        <w:instrText xml:space="preserve"> ADDIN ZOTERO_ITEM CSL_CITATION {"citationID":"27ufeerk4a","properties":{"formattedCitation":"(Grogan and Cronan, 1997; Needham and Trent, 2013)","plainCitation":"(Grogan and Cronan, 1997; Needham and Trent, 2013)"},"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05168B">
        <w:fldChar w:fldCharType="separate"/>
      </w:r>
      <w:r>
        <w:rPr>
          <w:noProof/>
        </w:rPr>
        <w:t>(Grogan and Cronan, 1997; Needham and Trent, 2013)</w:t>
      </w:r>
      <w:r w:rsidR="0005168B">
        <w:fldChar w:fldCharType="end"/>
      </w:r>
      <w:r w:rsidRPr="00DC06A9">
        <w:t>. However, the stark differences in RNA, protein</w:t>
      </w:r>
      <w:r w:rsidR="004414A2">
        <w:t>,</w:t>
      </w:r>
      <w:r w:rsidRPr="00DC06A9">
        <w:t xml:space="preserve"> and activity trends of the enzymes responsible for the lipid modifications, </w:t>
      </w:r>
      <w:proofErr w:type="spellStart"/>
      <w:r w:rsidRPr="00DC06A9">
        <w:t>PagP</w:t>
      </w:r>
      <w:proofErr w:type="spellEnd"/>
      <w:r w:rsidRPr="00DC06A9">
        <w:t xml:space="preserve"> and CFA synthase</w:t>
      </w:r>
      <w:r w:rsidR="004414A2">
        <w:t>,</w:t>
      </w:r>
      <w:r w:rsidRPr="00DC06A9">
        <w:t xml:space="preserve"> highlights the fact that act</w:t>
      </w:r>
      <w:r w:rsidRPr="00DC06A9">
        <w:t>i</w:t>
      </w:r>
      <w:r w:rsidRPr="00DC06A9">
        <w:t xml:space="preserve">vation does not necessarily follow abundance measurements. </w:t>
      </w:r>
    </w:p>
    <w:p w14:paraId="447EA1EE" w14:textId="77777777" w:rsidR="005526EE" w:rsidRDefault="005526EE" w:rsidP="00263053">
      <w:pPr>
        <w:pStyle w:val="NoSpacing"/>
      </w:pPr>
    </w:p>
    <w:p w14:paraId="19C12814" w14:textId="0977EBBD" w:rsidR="0016181E" w:rsidRDefault="0016181E" w:rsidP="00263053">
      <w:pPr>
        <w:pStyle w:val="NoSpacing"/>
      </w:pPr>
      <w:r>
        <w:t xml:space="preserve">Metabolic fluxes </w:t>
      </w:r>
      <w:r w:rsidR="00A6757F">
        <w:t xml:space="preserve">were quite </w:t>
      </w:r>
      <w:r>
        <w:t xml:space="preserve">constant throughout the </w:t>
      </w:r>
      <w:r w:rsidR="00A6757F">
        <w:t xml:space="preserve">growth phase of the </w:t>
      </w:r>
      <w:r>
        <w:t xml:space="preserve">experiment, </w:t>
      </w:r>
      <w:r w:rsidR="00A6757F">
        <w:t xml:space="preserve">and these labeling patterns remained in place once growth ceased. At </w:t>
      </w:r>
      <w:r>
        <w:t>the two-week time point,</w:t>
      </w:r>
      <w:r w:rsidR="00A6757F">
        <w:t xml:space="preserve"> however,</w:t>
      </w:r>
      <w:r>
        <w:t xml:space="preserve"> </w:t>
      </w:r>
      <w:r w:rsidR="00A6757F">
        <w:t xml:space="preserve">the labeling patterns in </w:t>
      </w:r>
      <w:proofErr w:type="spellStart"/>
      <w:r w:rsidR="001A491E">
        <w:t>histidine</w:t>
      </w:r>
      <w:proofErr w:type="spellEnd"/>
      <w:r w:rsidR="001A491E">
        <w:t xml:space="preserve"> </w:t>
      </w:r>
      <w:r w:rsidR="00A6757F">
        <w:t xml:space="preserve">changed substantially, which during steady-state growth on glucose would have been interpreted as a change in the </w:t>
      </w:r>
      <w:r w:rsidRPr="0016181E">
        <w:t xml:space="preserve">flux ratio </w:t>
      </w:r>
      <w:r>
        <w:t>corr</w:t>
      </w:r>
      <w:r>
        <w:t>e</w:t>
      </w:r>
      <w:r>
        <w:t xml:space="preserve">sponding to </w:t>
      </w:r>
      <w:r w:rsidRPr="0016181E">
        <w:t>P5P from</w:t>
      </w:r>
      <w:r w:rsidR="00A6757F">
        <w:t xml:space="preserve"> the</w:t>
      </w:r>
      <w:r w:rsidRPr="0016181E">
        <w:t xml:space="preserve"> G6P lower branch</w:t>
      </w:r>
      <w:r>
        <w:t xml:space="preserve"> declin</w:t>
      </w:r>
      <w:r w:rsidR="00A6757F">
        <w:t>ing</w:t>
      </w:r>
      <w:r>
        <w:t>. This change so late in the exper</w:t>
      </w:r>
      <w:r>
        <w:t>i</w:t>
      </w:r>
      <w:r>
        <w:t xml:space="preserve">ment was unexpected, since we did not </w:t>
      </w:r>
      <w:r w:rsidR="00695C15">
        <w:t>anticipate</w:t>
      </w:r>
      <w:r>
        <w:t xml:space="preserve"> substantial turnover in cellular compos</w:t>
      </w:r>
      <w:r>
        <w:t>i</w:t>
      </w:r>
      <w:r>
        <w:t xml:space="preserve">tion that late into the starvation state. The observation suggests that </w:t>
      </w:r>
      <w:r w:rsidRPr="0016181E">
        <w:t xml:space="preserve">either internal amino acid recycling or some de novo </w:t>
      </w:r>
      <w:r>
        <w:t xml:space="preserve">amino-acid </w:t>
      </w:r>
      <w:r w:rsidRPr="0016181E">
        <w:t xml:space="preserve">synthesis </w:t>
      </w:r>
      <w:r w:rsidR="00623B19">
        <w:t>that may be related to the small d</w:t>
      </w:r>
      <w:r w:rsidR="00623B19">
        <w:t>e</w:t>
      </w:r>
      <w:r w:rsidR="00623B19">
        <w:t xml:space="preserve">cline in the number of viable cells </w:t>
      </w:r>
      <w:r>
        <w:t xml:space="preserve">occurs past the </w:t>
      </w:r>
      <w:r w:rsidR="00A6757F">
        <w:t>one</w:t>
      </w:r>
      <w:r>
        <w:t xml:space="preserve"> week tim</w:t>
      </w:r>
      <w:r w:rsidR="00695C15">
        <w:t>e point.</w:t>
      </w:r>
      <w:r>
        <w:t xml:space="preserve"> </w:t>
      </w:r>
    </w:p>
    <w:p w14:paraId="222B4B27" w14:textId="77777777" w:rsidR="0016181E" w:rsidRDefault="0016181E" w:rsidP="00263053">
      <w:pPr>
        <w:pStyle w:val="NoSpacing"/>
      </w:pPr>
    </w:p>
    <w:p w14:paraId="49170652" w14:textId="12BDFDF7" w:rsidR="00263053" w:rsidRDefault="00263053" w:rsidP="00263053">
      <w:pPr>
        <w:pStyle w:val="NoSpacing"/>
      </w:pPr>
      <w:r>
        <w:t>A goal of systems biology has been to understand how phenotype originates from gen</w:t>
      </w:r>
      <w:r>
        <w:t>o</w:t>
      </w:r>
      <w:r>
        <w:t xml:space="preserve">type. The phenotype of a cell </w:t>
      </w:r>
      <w:r w:rsidR="002F3FE9">
        <w:t>i</w:t>
      </w:r>
      <w:r w:rsidR="007F15B3">
        <w:t>s</w:t>
      </w:r>
      <w:r>
        <w:t xml:space="preserve"> determined by complex regulation of cell signaling, gene regulation, metabolism, and lipid biochemistry. Understanding the connection between phenotype and genotype is crucial to understanding disease and for synthetic engineering of biology. Computational models </w:t>
      </w:r>
      <w:r w:rsidR="00244C89">
        <w:t>have been</w:t>
      </w:r>
      <w:r>
        <w:t xml:space="preserve"> particularly well suited to studying this pro</w:t>
      </w:r>
      <w:r>
        <w:t>b</w:t>
      </w:r>
      <w:r>
        <w:t>lem</w:t>
      </w:r>
      <w:r w:rsidR="002F3FE9">
        <w:t>,</w:t>
      </w:r>
      <w:r>
        <w:t xml:space="preserve"> as they can synthesize and organize diverse and complex data in a predictive fram</w:t>
      </w:r>
      <w:r>
        <w:t>e</w:t>
      </w:r>
      <w:r>
        <w:t xml:space="preserve">work. Even though computational models of individual component subsystems, such as flux models of </w:t>
      </w:r>
      <w:r w:rsidRPr="00795F8F">
        <w:t>metabolism</w:t>
      </w:r>
      <w:bookmarkStart w:id="12" w:name="ZOTERO_BREF_n6EITz9D1Y7i"/>
      <w:r w:rsidRPr="00795F8F">
        <w:t xml:space="preserve"> </w:t>
      </w:r>
      <w:bookmarkEnd w:id="12"/>
      <w:r w:rsidR="0005168B" w:rsidRPr="00795F8F">
        <w:fldChar w:fldCharType="begin"/>
      </w:r>
      <w:r w:rsidR="0084560E">
        <w:instrText xml:space="preserve"> ADDIN ZOTERO_ITEM CSL_CITATION {"citationID":"9n8s3k4vo","properties":{"formattedCitation":"(Duarte et al., 2004; Feist et al., 2007; Feist and Palsson, 2008)","plainCitation":"(Duarte et al., 2004; Feist et al., 2007; Feist and Palsson, 2008)"},"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0005168B" w:rsidRPr="00795F8F">
        <w:fldChar w:fldCharType="separate"/>
      </w:r>
      <w:r w:rsidR="0084560E">
        <w:t>(Duarte et al., 2004; Feist et al., 2007; Feist and Palsson, 2008)</w:t>
      </w:r>
      <w:r w:rsidR="0005168B" w:rsidRPr="00795F8F">
        <w:fldChar w:fldCharType="end"/>
      </w:r>
      <w:r w:rsidRPr="00795F8F">
        <w:t>, have</w:t>
      </w:r>
      <w:r>
        <w:t xml:space="preserve"> enjoyed a long history of success, they remain limited in their application. Much effort is currently being spent on understanding how to best integrate multiple subsystems</w:t>
      </w:r>
      <w:bookmarkStart w:id="13" w:name="ZOTERO_BREF_SEh32slhUEgt"/>
      <w:bookmarkEnd w:id="13"/>
      <w:r>
        <w:t>. For e</w:t>
      </w:r>
      <w:r>
        <w:t>x</w:t>
      </w:r>
      <w:r>
        <w:t xml:space="preserve">ample, there </w:t>
      </w:r>
      <w:r w:rsidR="00244C89">
        <w:t>are</w:t>
      </w:r>
      <w:r>
        <w:t xml:space="preserve"> many proposed approaches to combining gene expression with metabolic flux </w:t>
      </w:r>
      <w:r w:rsidRPr="00AC3D55">
        <w:rPr>
          <w:color w:val="auto"/>
        </w:rPr>
        <w:t>networks</w:t>
      </w:r>
      <w:bookmarkStart w:id="14" w:name="ZOTERO_BREF_C3DUm66tWWUA"/>
      <w:r>
        <w:rPr>
          <w:color w:val="auto"/>
        </w:rPr>
        <w:t xml:space="preserve"> </w:t>
      </w:r>
      <w:r w:rsidR="0005168B">
        <w:rPr>
          <w:color w:val="auto"/>
        </w:rPr>
        <w:fldChar w:fldCharType="begin"/>
      </w:r>
      <w:r>
        <w:rPr>
          <w:color w:val="auto"/>
        </w:rPr>
        <w:instrText xml:space="preserve"> ADDIN ZOTERO_ITEM CSL_CITATION {"citationID":"palanhhj3","properties":{"formattedCitation":"{\\rtf (\\uc0\\u197{}kesson et al., 2004; Colijn et al., 2009; Collins et al., 2012; Fang et al., 2012; Lee et al., 2012; Mahadevan et al., 2002; O\\uc0\\u8217{}Brien et al., 2013; Van Berlo et al., 2011; Vogel and Marcotte, 2012)}","plainCitation":"(Åkesson et al., 2004; Colijn et al., 2009; Collins et al., 2012; Fang et al., 2012; Lee et al., 2012; Mahadevan et al., 2002; O’Brien et al., 2013; Van Berlo et al., 2011; Vogel and Marcotte, 201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w:instrText>
      </w:r>
      <w:r>
        <w:rPr>
          <w:rFonts w:ascii="Monaco" w:hAnsi="Monaco" w:cs="Monaco"/>
          <w:color w:val="auto"/>
        </w:rPr>
        <w:instrText>∼</w:instrText>
      </w:r>
      <w:r>
        <w:rPr>
          <w:color w:val="auto"/>
        </w:rPr>
        <w:instrText xml:space="preserve">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05168B">
        <w:rPr>
          <w:color w:val="auto"/>
        </w:rPr>
        <w:fldChar w:fldCharType="separate"/>
      </w:r>
      <w:r w:rsidRPr="006C6960">
        <w:rPr>
          <w:color w:val="auto"/>
        </w:rPr>
        <w:t>(Åkesson et al., 2004; Colijn et al., 2009; Collins et al., 2012; Fang et al., 2012; Lee et al., 2012; Mahadevan et al., 2002; O’Brien et al., 2013; Van Berlo et al., 2011; Vogel and Marcotte, 2012)</w:t>
      </w:r>
      <w:r w:rsidR="0005168B">
        <w:rPr>
          <w:color w:val="auto"/>
        </w:rPr>
        <w:fldChar w:fldCharType="end"/>
      </w:r>
      <w:bookmarkEnd w:id="14"/>
      <w:r w:rsidRPr="00AC3D55">
        <w:rPr>
          <w:color w:val="auto"/>
        </w:rPr>
        <w:t xml:space="preserve"> w</w:t>
      </w:r>
      <w:r>
        <w:rPr>
          <w:color w:val="auto"/>
        </w:rPr>
        <w:t xml:space="preserve">hile </w:t>
      </w:r>
      <w:r>
        <w:t xml:space="preserve">other studies </w:t>
      </w:r>
      <w:r w:rsidR="00FA6EAE">
        <w:t xml:space="preserve">focused </w:t>
      </w:r>
      <w:r>
        <w:t xml:space="preserve">on </w:t>
      </w:r>
      <w:r>
        <w:rPr>
          <w:shd w:val="clear" w:color="auto" w:fill="FFFFFF"/>
        </w:rPr>
        <w:t xml:space="preserve">integrative, whole-cell, </w:t>
      </w:r>
      <w:r w:rsidRPr="00795F8F">
        <w:t>models</w:t>
      </w:r>
      <w:bookmarkStart w:id="15" w:name="ZOTERO_BREF_il19lRhOJsDk"/>
      <w:r w:rsidRPr="00795F8F">
        <w:t xml:space="preserve"> </w:t>
      </w:r>
      <w:bookmarkEnd w:id="15"/>
      <w:r w:rsidR="0005168B" w:rsidRPr="00795F8F">
        <w:fldChar w:fldCharType="begin"/>
      </w:r>
      <w:r w:rsidRPr="00795F8F">
        <w:instrText xml:space="preserve"> ADDIN ZOTERO_ITEM CSL_CITATION {"citationID":"1s0vdfdbn1","properties":{"formattedCitation":"(Carrera et al., 2014; Karr et al., 2012)","plainCitation":"(Carrera et al., 2014; Karr et al., 2012)"},"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0005168B" w:rsidRPr="00795F8F">
        <w:fldChar w:fldCharType="separate"/>
      </w:r>
      <w:r w:rsidRPr="00795F8F">
        <w:t>(Carr</w:t>
      </w:r>
      <w:r w:rsidRPr="00795F8F">
        <w:t>e</w:t>
      </w:r>
      <w:r w:rsidRPr="00795F8F">
        <w:t>ra et al., 2014; Karr et al., 2012)</w:t>
      </w:r>
      <w:r w:rsidR="0005168B" w:rsidRPr="00795F8F">
        <w:fldChar w:fldCharType="end"/>
      </w:r>
      <w:r w:rsidRPr="00795F8F">
        <w:t xml:space="preserve">. </w:t>
      </w:r>
      <w:r>
        <w:t>Given the growing interest in integrative modeling a</w:t>
      </w:r>
      <w:r>
        <w:t>p</w:t>
      </w:r>
      <w:r>
        <w:t>proaches, there is a pressing need for studies that collect high quality genome-wide data across multiple cellular subsystems from the same biological samples.</w:t>
      </w:r>
      <w:r w:rsidR="001A7C5B" w:rsidRPr="001A7C5B">
        <w:t xml:space="preserve"> </w:t>
      </w:r>
      <w:r w:rsidR="001A7C5B">
        <w:t>Our data set is a rich resource for comparing and contrasting the response of multiple cellular subsystems.</w:t>
      </w:r>
      <w:r w:rsidR="00571362">
        <w:t xml:space="preserve"> Add</w:t>
      </w:r>
      <w:r w:rsidR="00571362">
        <w:t>i</w:t>
      </w:r>
      <w:r w:rsidR="00571362">
        <w:t xml:space="preserve">tionally, in the future we plan to use the techniques developed in this paper to measure the response of </w:t>
      </w:r>
      <w:r w:rsidR="00571362" w:rsidRPr="00977324">
        <w:rPr>
          <w:i/>
        </w:rPr>
        <w:t>E. coli</w:t>
      </w:r>
      <w:r w:rsidR="00571362">
        <w:t xml:space="preserve"> to several other environmental conditions, which will allow for more d</w:t>
      </w:r>
      <w:r w:rsidR="00571362">
        <w:t>e</w:t>
      </w:r>
      <w:r w:rsidR="00571362">
        <w:t>tailed models of regulation.</w:t>
      </w:r>
    </w:p>
    <w:p w14:paraId="135A4FFC" w14:textId="77777777" w:rsidR="00B9696F" w:rsidRDefault="00B9696F" w:rsidP="001A7C5B">
      <w:pPr>
        <w:pStyle w:val="NoSpacing"/>
      </w:pPr>
    </w:p>
    <w:p w14:paraId="0ABB2202" w14:textId="77777777" w:rsidR="001A7C5B" w:rsidRDefault="001A7C5B" w:rsidP="001A7C5B">
      <w:pPr>
        <w:pStyle w:val="NoSpacing"/>
      </w:pPr>
      <w:r>
        <w:t>Despite the completeness and quality of our data set</w:t>
      </w:r>
      <w:r w:rsidR="008837BE">
        <w:t>, however,</w:t>
      </w:r>
      <w:r>
        <w:t xml:space="preserve"> there </w:t>
      </w:r>
      <w:r w:rsidR="00FA6EAE">
        <w:t>were</w:t>
      </w:r>
      <w:r>
        <w:t xml:space="preserve"> a few key limit</w:t>
      </w:r>
      <w:r>
        <w:t>a</w:t>
      </w:r>
      <w:r>
        <w:t xml:space="preserve">tions concerning our approach. </w:t>
      </w:r>
      <w:proofErr w:type="gramStart"/>
      <w:r>
        <w:t xml:space="preserve">Our analysis via </w:t>
      </w:r>
      <w:proofErr w:type="spellStart"/>
      <w:r>
        <w:t>RNAseq</w:t>
      </w:r>
      <w:proofErr w:type="spellEnd"/>
      <w:r>
        <w:t xml:space="preserve"> and shotgun MS allow</w:t>
      </w:r>
      <w:r w:rsidR="00244C89">
        <w:t>ed</w:t>
      </w:r>
      <w:r>
        <w:t xml:space="preserve"> for high confidence </w:t>
      </w:r>
      <w:r w:rsidR="00244C89">
        <w:t xml:space="preserve">when </w:t>
      </w:r>
      <w:r>
        <w:t>comparing the relative levels of a particular transcript or protein</w:t>
      </w:r>
      <w:r w:rsidR="00FC4EB7">
        <w:t xml:space="preserve"> over time</w:t>
      </w:r>
      <w:r>
        <w:t>.</w:t>
      </w:r>
      <w:proofErr w:type="gramEnd"/>
      <w:r>
        <w:t xml:space="preserve"> However, due to potential differences in detection efficiency between individual RNAs or peptides, care should be taken when comparing absolute abundances. In our an</w:t>
      </w:r>
      <w:r w:rsidR="00FC4EB7">
        <w:t xml:space="preserve">alysis we used the APEX method </w:t>
      </w:r>
      <w:r>
        <w:t xml:space="preserve">to account for differences in detection efficiency. We </w:t>
      </w:r>
      <w:r w:rsidR="00FC4EB7">
        <w:t>normalized</w:t>
      </w:r>
      <w:r>
        <w:t xml:space="preserve"> RN</w:t>
      </w:r>
      <w:r w:rsidR="00FC4EB7">
        <w:t xml:space="preserve">A by the length of a transcript as an </w:t>
      </w:r>
      <w:r>
        <w:t>estimate of RNA detection efficiency, for a particular experiment. This resulted in a correlation coefficient of ~0.</w:t>
      </w:r>
      <w:r w:rsidR="007C75B7">
        <w:t>71</w:t>
      </w:r>
      <w:r>
        <w:t xml:space="preserve"> between proteins and their transcripts</w:t>
      </w:r>
      <w:r w:rsidR="008837BE">
        <w:t xml:space="preserve">, a finding </w:t>
      </w:r>
      <w:r>
        <w:t>on the high end for such correlation measurements. Th</w:t>
      </w:r>
      <w:r w:rsidR="008837BE">
        <w:t xml:space="preserve">us, </w:t>
      </w:r>
      <w:r w:rsidR="00FC4EB7">
        <w:t xml:space="preserve">even straightforward </w:t>
      </w:r>
      <w:r>
        <w:t xml:space="preserve">means of correcting our experimental bias </w:t>
      </w:r>
      <w:r w:rsidR="00244C89">
        <w:t xml:space="preserve">led </w:t>
      </w:r>
      <w:r>
        <w:t>to reasonable comparison</w:t>
      </w:r>
      <w:r w:rsidR="00FC4EB7">
        <w:t>s of levels between individual RNAs or</w:t>
      </w:r>
      <w:r>
        <w:t xml:space="preserve"> proteins. </w:t>
      </w:r>
    </w:p>
    <w:p w14:paraId="481467B0" w14:textId="77777777" w:rsidR="001A7C5B" w:rsidRDefault="001A7C5B" w:rsidP="001A7C5B">
      <w:pPr>
        <w:pStyle w:val="NoSpacing"/>
      </w:pPr>
    </w:p>
    <w:p w14:paraId="51DAB748" w14:textId="77777777" w:rsidR="001A7C5B" w:rsidRDefault="004414A2" w:rsidP="001A7C5B">
      <w:pPr>
        <w:pStyle w:val="NoSpacing"/>
      </w:pPr>
      <w:r>
        <w:t>T</w:t>
      </w:r>
      <w:r w:rsidR="001A7C5B">
        <w:t>he stepwise linear function</w:t>
      </w:r>
      <w:r w:rsidR="008837BE">
        <w:t xml:space="preserve"> we used</w:t>
      </w:r>
      <w:r w:rsidR="001A7C5B">
        <w:t xml:space="preserve"> for modeling works for a majority of our expression profiles</w:t>
      </w:r>
      <w:r>
        <w:t>. However</w:t>
      </w:r>
      <w:r w:rsidR="001A7C5B">
        <w:t>, in so</w:t>
      </w:r>
      <w:r w:rsidR="00FC4EB7">
        <w:t>me cases it over</w:t>
      </w:r>
      <w:r w:rsidR="008837BE">
        <w:t>-</w:t>
      </w:r>
      <w:r w:rsidR="00FC4EB7">
        <w:t xml:space="preserve">fits the data </w:t>
      </w:r>
      <w:r w:rsidR="001A7C5B">
        <w:t xml:space="preserve">and in other cases the function </w:t>
      </w:r>
      <w:r w:rsidR="007F15B3">
        <w:t>was</w:t>
      </w:r>
      <w:r w:rsidR="001A7C5B">
        <w:t xml:space="preserve"> unable to </w:t>
      </w:r>
      <w:r w:rsidR="00FC4EB7">
        <w:t xml:space="preserve">capture the underlying behavior. </w:t>
      </w:r>
      <w:r w:rsidR="001A7C5B">
        <w:t>An example of a profile that may be under</w:t>
      </w:r>
      <w:r w:rsidR="008837BE">
        <w:t>-</w:t>
      </w:r>
      <w:r w:rsidR="00FC4EB7">
        <w:t>constrained</w:t>
      </w:r>
      <w:r w:rsidR="001A7C5B">
        <w:t xml:space="preserve"> is a gene that is </w:t>
      </w:r>
      <w:proofErr w:type="gramStart"/>
      <w:r w:rsidR="001A7C5B">
        <w:t>up</w:t>
      </w:r>
      <w:r w:rsidR="008837BE">
        <w:t>-</w:t>
      </w:r>
      <w:r w:rsidR="001A7C5B">
        <w:t xml:space="preserve"> or down</w:t>
      </w:r>
      <w:r w:rsidR="008837BE">
        <w:t>-</w:t>
      </w:r>
      <w:r w:rsidR="001A7C5B">
        <w:t>regulated</w:t>
      </w:r>
      <w:proofErr w:type="gramEnd"/>
      <w:r w:rsidR="001A7C5B">
        <w:t xml:space="preserve"> without further changes to expression. In this case the free time parameters </w:t>
      </w:r>
      <w:r w:rsidR="00D85427" w:rsidRPr="00D85427">
        <w:rPr>
          <w:i/>
        </w:rPr>
        <w:t>t</w:t>
      </w:r>
      <w:r w:rsidR="001A7C5B" w:rsidRPr="00EE5A43">
        <w:rPr>
          <w:vertAlign w:val="subscript"/>
        </w:rPr>
        <w:t>2</w:t>
      </w:r>
      <w:r w:rsidR="008837BE">
        <w:t xml:space="preserve"> through </w:t>
      </w:r>
      <w:r w:rsidR="00D85427" w:rsidRPr="00D85427">
        <w:rPr>
          <w:i/>
        </w:rPr>
        <w:t>t</w:t>
      </w:r>
      <w:r w:rsidR="001A7C5B" w:rsidRPr="00EE5A43">
        <w:rPr>
          <w:vertAlign w:val="subscript"/>
        </w:rPr>
        <w:t>4</w:t>
      </w:r>
      <w:r w:rsidR="001A7C5B">
        <w:t xml:space="preserve">, along with amplitude parameter </w:t>
      </w:r>
      <w:r w:rsidR="00D85427" w:rsidRPr="00D85427">
        <w:rPr>
          <w:i/>
        </w:rPr>
        <w:t>A</w:t>
      </w:r>
      <w:r w:rsidR="001A7C5B" w:rsidRPr="00EE5A43">
        <w:rPr>
          <w:vertAlign w:val="subscript"/>
        </w:rPr>
        <w:t>2</w:t>
      </w:r>
      <w:r w:rsidR="001A7C5B">
        <w:t xml:space="preserve">, may be under-constrained. Even in this case, however, the parameters </w:t>
      </w:r>
      <w:r w:rsidR="00D85427" w:rsidRPr="00D85427">
        <w:rPr>
          <w:i/>
        </w:rPr>
        <w:t>t</w:t>
      </w:r>
      <w:r w:rsidR="001A7C5B" w:rsidRPr="00EE5A43">
        <w:rPr>
          <w:vertAlign w:val="subscript"/>
        </w:rPr>
        <w:t>1</w:t>
      </w:r>
      <w:r w:rsidR="001A7C5B">
        <w:t xml:space="preserve">, </w:t>
      </w:r>
      <w:r w:rsidR="00D85427" w:rsidRPr="00D85427">
        <w:rPr>
          <w:i/>
        </w:rPr>
        <w:t>t</w:t>
      </w:r>
      <w:r w:rsidR="001A7C5B" w:rsidRPr="00EE5A43">
        <w:rPr>
          <w:vertAlign w:val="subscript"/>
        </w:rPr>
        <w:t>2</w:t>
      </w:r>
      <w:r w:rsidR="001A7C5B">
        <w:t>+</w:t>
      </w:r>
      <w:r w:rsidR="00D85427" w:rsidRPr="00D85427">
        <w:rPr>
          <w:i/>
        </w:rPr>
        <w:t>t</w:t>
      </w:r>
      <w:r w:rsidR="001A7C5B" w:rsidRPr="00EE5A43">
        <w:rPr>
          <w:vertAlign w:val="subscript"/>
        </w:rPr>
        <w:t>3</w:t>
      </w:r>
      <w:r w:rsidR="001A7C5B">
        <w:t>+</w:t>
      </w:r>
      <w:r w:rsidR="00D85427" w:rsidRPr="00D85427">
        <w:rPr>
          <w:i/>
        </w:rPr>
        <w:t>t</w:t>
      </w:r>
      <w:r w:rsidR="001A7C5B" w:rsidRPr="00EE5A43">
        <w:rPr>
          <w:vertAlign w:val="subscript"/>
        </w:rPr>
        <w:t>4</w:t>
      </w:r>
      <w:r w:rsidR="001A7C5B">
        <w:t xml:space="preserve">, </w:t>
      </w:r>
      <w:r w:rsidR="00D85427" w:rsidRPr="00D85427">
        <w:rPr>
          <w:i/>
        </w:rPr>
        <w:t>A</w:t>
      </w:r>
      <w:r w:rsidR="001A7C5B" w:rsidRPr="00EE5A43">
        <w:rPr>
          <w:vertAlign w:val="subscript"/>
        </w:rPr>
        <w:t>1</w:t>
      </w:r>
      <w:r w:rsidR="00B9696F">
        <w:t>,</w:t>
      </w:r>
      <w:r w:rsidR="001A7C5B">
        <w:t xml:space="preserve"> and </w:t>
      </w:r>
      <w:r w:rsidR="00D85427" w:rsidRPr="00D85427">
        <w:rPr>
          <w:i/>
        </w:rPr>
        <w:t>A</w:t>
      </w:r>
      <w:r w:rsidR="001A7C5B" w:rsidRPr="00EE5A43">
        <w:rPr>
          <w:vertAlign w:val="subscript"/>
        </w:rPr>
        <w:t>3</w:t>
      </w:r>
      <w:r w:rsidR="001A7C5B">
        <w:t xml:space="preserve"> </w:t>
      </w:r>
      <w:r w:rsidR="00FA6EAE">
        <w:t>were</w:t>
      </w:r>
      <w:r w:rsidR="001A7C5B">
        <w:t xml:space="preserve"> still well constrained, providing enough information to reliably sort the</w:t>
      </w:r>
      <w:r w:rsidR="00FC4EB7">
        <w:t xml:space="preserve"> profiles based upon behavior.  More complicated behavior, such as multiple peaks separated in time, </w:t>
      </w:r>
      <w:r w:rsidR="008F0DD3">
        <w:t>ca</w:t>
      </w:r>
      <w:r w:rsidR="008F0DD3">
        <w:t>n</w:t>
      </w:r>
      <w:r w:rsidR="009C2E15">
        <w:t>not</w:t>
      </w:r>
      <w:r w:rsidR="008F0DD3">
        <w:t xml:space="preserve"> be captured by our function. T</w:t>
      </w:r>
      <w:r w:rsidR="00FC4EB7">
        <w:t>he presence of these</w:t>
      </w:r>
      <w:r w:rsidR="008F0DD3">
        <w:t xml:space="preserve"> more complicated behaviors</w:t>
      </w:r>
      <w:r w:rsidR="00FC4EB7">
        <w:t xml:space="preserve"> was rare enough </w:t>
      </w:r>
      <w:r w:rsidR="008F0DD3">
        <w:t>as to not warrant special consideration.</w:t>
      </w:r>
    </w:p>
    <w:p w14:paraId="4EB63805" w14:textId="77777777" w:rsidR="00A646B6" w:rsidRDefault="00A646B6" w:rsidP="001A7C5B">
      <w:pPr>
        <w:pStyle w:val="NoSpacing"/>
      </w:pPr>
    </w:p>
    <w:p w14:paraId="3F90031D" w14:textId="4ED5487E" w:rsidR="00571362" w:rsidRDefault="008D5C14" w:rsidP="001A7C5B">
      <w:pPr>
        <w:pStyle w:val="NoSpacing"/>
      </w:pPr>
      <w:r>
        <w:t>Our study is the most complete</w:t>
      </w:r>
      <w:r w:rsidR="00244C89">
        <w:t xml:space="preserve"> </w:t>
      </w:r>
      <w:r>
        <w:t>measurement</w:t>
      </w:r>
      <w:r w:rsidR="00244C89">
        <w:t xml:space="preserve">, to our knowledge, </w:t>
      </w:r>
      <w:r>
        <w:t>of multiple cellular co</w:t>
      </w:r>
      <w:r>
        <w:t>m</w:t>
      </w:r>
      <w:r>
        <w:t xml:space="preserve">ponents in a changing environment. </w:t>
      </w:r>
      <w:r w:rsidR="00232334">
        <w:t>Thus, t</w:t>
      </w:r>
      <w:r w:rsidR="00571362">
        <w:t>his work represents an important step toward understanding how regulation of a cell</w:t>
      </w:r>
      <w:r w:rsidR="00232334">
        <w:t>’</w:t>
      </w:r>
      <w:r w:rsidR="00571362">
        <w:t xml:space="preserve">s physiology is coordinated </w:t>
      </w:r>
      <w:r w:rsidR="0026518A">
        <w:t xml:space="preserve">on a global </w:t>
      </w:r>
      <w:r w:rsidR="00232334">
        <w:t>systems-</w:t>
      </w:r>
      <w:r w:rsidR="0026518A">
        <w:t xml:space="preserve">level </w:t>
      </w:r>
      <w:r w:rsidR="00571362">
        <w:t xml:space="preserve">by </w:t>
      </w:r>
      <w:r w:rsidR="0026518A">
        <w:t xml:space="preserve">interactions between </w:t>
      </w:r>
      <w:r w:rsidR="00571362">
        <w:t xml:space="preserve">multiple cellular subsystems. </w:t>
      </w:r>
    </w:p>
    <w:p w14:paraId="12D44D93" w14:textId="77777777" w:rsidR="005A50CF" w:rsidRDefault="00BA5B3C" w:rsidP="005A50CF">
      <w:pPr>
        <w:pStyle w:val="Heading1"/>
      </w:pPr>
      <w:r>
        <w:t>Methods</w:t>
      </w:r>
    </w:p>
    <w:p w14:paraId="75B0B24D" w14:textId="77777777" w:rsidR="005A50CF" w:rsidRDefault="00A646B6" w:rsidP="005A50CF">
      <w:pPr>
        <w:pStyle w:val="Heading2"/>
      </w:pPr>
      <w:r>
        <w:t xml:space="preserve">Cell </w:t>
      </w:r>
      <w:r w:rsidR="00BA5B3C">
        <w:t>Growth</w:t>
      </w:r>
    </w:p>
    <w:p w14:paraId="16B53321" w14:textId="23C7D700" w:rsidR="00C74881" w:rsidRPr="00D62088" w:rsidRDefault="00BA5B3C" w:rsidP="00092635">
      <w:r>
        <w:rPr>
          <w:i/>
          <w:iCs/>
        </w:rPr>
        <w:t xml:space="preserve">E. </w:t>
      </w:r>
      <w:proofErr w:type="gramStart"/>
      <w:r>
        <w:rPr>
          <w:i/>
          <w:iCs/>
        </w:rPr>
        <w:t>coli</w:t>
      </w:r>
      <w:proofErr w:type="gramEnd"/>
      <w:r w:rsidR="00B50EB1">
        <w:rPr>
          <w:i/>
          <w:iCs/>
        </w:rPr>
        <w:t xml:space="preserve"> </w:t>
      </w:r>
      <w:r w:rsidR="00B50EB1" w:rsidRPr="00B50EB1">
        <w:rPr>
          <w:iCs/>
        </w:rPr>
        <w:t>B</w:t>
      </w:r>
      <w:r w:rsidRPr="00B50EB1">
        <w:rPr>
          <w:iCs/>
        </w:rPr>
        <w:t xml:space="preserve"> REL606</w:t>
      </w:r>
      <w:r>
        <w:t xml:space="preserve"> was inoculated from </w:t>
      </w:r>
      <w:r w:rsidR="00766079">
        <w:t xml:space="preserve">a </w:t>
      </w:r>
      <w:r>
        <w:t>freezer stock in</w:t>
      </w:r>
      <w:r w:rsidR="00C80B97">
        <w:t>to</w:t>
      </w:r>
      <w:r>
        <w:t xml:space="preserve"> 50</w:t>
      </w:r>
      <w:r w:rsidR="00766079">
        <w:t xml:space="preserve"> </w:t>
      </w:r>
      <w:r>
        <w:t>m</w:t>
      </w:r>
      <w:r w:rsidR="00766079">
        <w:t>l</w:t>
      </w:r>
      <w:r>
        <w:t xml:space="preserve"> </w:t>
      </w:r>
      <w:r w:rsidR="00766079">
        <w:t xml:space="preserve">of </w:t>
      </w:r>
      <w:r w:rsidR="00766079" w:rsidRPr="00DB5A9A">
        <w:rPr>
          <w:rFonts w:asciiTheme="minorHAnsi" w:eastAsiaTheme="minorEastAsia" w:hAnsiTheme="minorHAnsi" w:cstheme="minorBidi"/>
          <w:color w:val="333333"/>
          <w:szCs w:val="19"/>
          <w:shd w:val="clear" w:color="auto" w:fill="FFFFFF"/>
        </w:rPr>
        <w:t>Davis-</w:t>
      </w:r>
      <w:proofErr w:type="spellStart"/>
      <w:r w:rsidR="00766079" w:rsidRPr="00DB5A9A">
        <w:rPr>
          <w:rFonts w:asciiTheme="minorHAnsi" w:eastAsiaTheme="minorEastAsia" w:hAnsiTheme="minorHAnsi" w:cstheme="minorBidi"/>
          <w:color w:val="333333"/>
          <w:szCs w:val="19"/>
          <w:shd w:val="clear" w:color="auto" w:fill="FFFFFF"/>
        </w:rPr>
        <w:t>Mingioli</w:t>
      </w:r>
      <w:proofErr w:type="spellEnd"/>
      <w:r w:rsidR="00766079" w:rsidRPr="00DB5A9A">
        <w:rPr>
          <w:rFonts w:asciiTheme="minorHAnsi" w:eastAsiaTheme="minorEastAsia" w:hAnsiTheme="minorHAnsi" w:cstheme="minorBidi"/>
          <w:color w:val="333333"/>
          <w:szCs w:val="19"/>
          <w:shd w:val="clear" w:color="auto" w:fill="FFFFFF"/>
        </w:rPr>
        <w:t xml:space="preserve"> (DM) minimal medium supplemented with limiting</w:t>
      </w:r>
      <w:r w:rsidR="00766079">
        <w:rPr>
          <w:rFonts w:asciiTheme="minorHAnsi" w:eastAsiaTheme="minorEastAsia" w:hAnsiTheme="minorHAnsi" w:cstheme="minorBidi"/>
          <w:color w:val="333333"/>
        </w:rPr>
        <w:t xml:space="preserve"> glucose </w:t>
      </w:r>
      <w:r w:rsidR="00766079" w:rsidRPr="00DB5A9A">
        <w:rPr>
          <w:rFonts w:asciiTheme="minorHAnsi" w:eastAsiaTheme="minorEastAsia" w:hAnsiTheme="minorHAnsi" w:cstheme="minorBidi"/>
          <w:color w:val="333333"/>
          <w:szCs w:val="19"/>
          <w:shd w:val="clear" w:color="auto" w:fill="FFFFFF"/>
        </w:rPr>
        <w:t>at 0.5 g/</w:t>
      </w:r>
      <w:r w:rsidR="007109F0">
        <w:rPr>
          <w:rFonts w:asciiTheme="minorHAnsi" w:eastAsiaTheme="minorEastAsia" w:hAnsiTheme="minorHAnsi" w:cstheme="minorBidi"/>
          <w:color w:val="333333"/>
          <w:szCs w:val="19"/>
          <w:shd w:val="clear" w:color="auto" w:fill="FFFFFF"/>
        </w:rPr>
        <w:t>l</w:t>
      </w:r>
      <w:r w:rsidR="00766079" w:rsidRPr="00DB5A9A">
        <w:rPr>
          <w:rFonts w:asciiTheme="minorHAnsi" w:eastAsiaTheme="minorEastAsia" w:hAnsiTheme="minorHAnsi" w:cstheme="minorBidi"/>
          <w:color w:val="333333"/>
          <w:szCs w:val="19"/>
          <w:shd w:val="clear" w:color="auto" w:fill="FFFFFF"/>
        </w:rPr>
        <w:t xml:space="preserve"> (DM50</w:t>
      </w:r>
      <w:r w:rsidR="00766079">
        <w:rPr>
          <w:rFonts w:asciiTheme="minorHAnsi" w:eastAsiaTheme="minorEastAsia" w:hAnsiTheme="minorHAnsi" w:cstheme="minorBidi"/>
          <w:color w:val="333333"/>
          <w:szCs w:val="19"/>
          <w:shd w:val="clear" w:color="auto" w:fill="FFFFFF"/>
        </w:rPr>
        <w:t>0) in a 500 ml Erlenmeyer flask</w:t>
      </w:r>
      <w:r w:rsidR="00766079">
        <w:t>. This culture was</w:t>
      </w:r>
      <w:r>
        <w:t xml:space="preserve"> incubated at 37</w:t>
      </w:r>
      <w:r w:rsidR="00B6260B">
        <w:t>°</w:t>
      </w:r>
      <w:r>
        <w:t xml:space="preserve">C </w:t>
      </w:r>
      <w:r w:rsidR="00C80B97">
        <w:t xml:space="preserve">with 120 </w:t>
      </w:r>
      <w:proofErr w:type="spellStart"/>
      <w:r w:rsidR="00C80B97">
        <w:t>r.p.m</w:t>
      </w:r>
      <w:proofErr w:type="spellEnd"/>
      <w:r w:rsidR="00766079">
        <w:t>.</w:t>
      </w:r>
      <w:r w:rsidR="00C80B97">
        <w:t xml:space="preserve"> </w:t>
      </w:r>
      <w:proofErr w:type="gramStart"/>
      <w:r w:rsidR="00766079">
        <w:t>orbital</w:t>
      </w:r>
      <w:proofErr w:type="gramEnd"/>
      <w:r w:rsidR="00766079">
        <w:t xml:space="preserve"> shaking over a diameter of 1".</w:t>
      </w:r>
      <w:r>
        <w:t xml:space="preserve"> </w:t>
      </w:r>
      <w:r w:rsidR="00D62088">
        <w:t>A</w:t>
      </w:r>
      <w:r w:rsidR="00766079">
        <w:t xml:space="preserve">fter overnight growth, </w:t>
      </w:r>
      <w:r>
        <w:t xml:space="preserve">500 </w:t>
      </w:r>
      <w:r w:rsidR="00766079">
        <w:t>µl</w:t>
      </w:r>
      <w:r>
        <w:t xml:space="preserve"> of the culture was diluted in 50</w:t>
      </w:r>
      <w:r w:rsidR="00766079">
        <w:t xml:space="preserve"> </w:t>
      </w:r>
      <w:r>
        <w:t>m</w:t>
      </w:r>
      <w:r w:rsidR="00766079">
        <w:t>l</w:t>
      </w:r>
      <w:r>
        <w:t xml:space="preserve"> of DM500 </w:t>
      </w:r>
      <w:r w:rsidR="00766079">
        <w:t xml:space="preserve">preheated to </w:t>
      </w:r>
      <w:r>
        <w:t>37</w:t>
      </w:r>
      <w:r w:rsidR="00B6260B">
        <w:t>°</w:t>
      </w:r>
      <w:r>
        <w:t xml:space="preserve">C and grown for </w:t>
      </w:r>
      <w:r w:rsidR="00766079">
        <w:t xml:space="preserve">an additional </w:t>
      </w:r>
      <w:r>
        <w:t>24</w:t>
      </w:r>
      <w:r w:rsidR="000F36F6">
        <w:t xml:space="preserve"> </w:t>
      </w:r>
      <w:r>
        <w:t>h</w:t>
      </w:r>
      <w:r w:rsidR="00766079">
        <w:t xml:space="preserve"> under the same conditions</w:t>
      </w:r>
      <w:r>
        <w:t>. On the day of the experiment, 500</w:t>
      </w:r>
      <w:r w:rsidR="00B6260B">
        <w:t xml:space="preserve"> </w:t>
      </w:r>
      <w:proofErr w:type="spellStart"/>
      <w:r w:rsidR="00B6260B">
        <w:t>μ</w:t>
      </w:r>
      <w:r w:rsidR="00766079">
        <w:t>l</w:t>
      </w:r>
      <w:proofErr w:type="spellEnd"/>
      <w:r>
        <w:t xml:space="preserve"> of </w:t>
      </w:r>
      <w:r w:rsidR="00766079">
        <w:t>this preconditioned</w:t>
      </w:r>
      <w:r>
        <w:t xml:space="preserve"> culture was added to 10 flasks containing 50</w:t>
      </w:r>
      <w:r w:rsidR="00766079">
        <w:t xml:space="preserve"> </w:t>
      </w:r>
      <w:r>
        <w:t>m</w:t>
      </w:r>
      <w:r w:rsidR="00766079">
        <w:t>l</w:t>
      </w:r>
      <w:r w:rsidR="00DB5A9A">
        <w:t xml:space="preserve"> </w:t>
      </w:r>
      <w:r w:rsidR="00766079">
        <w:t xml:space="preserve">DM500 </w:t>
      </w:r>
      <w:r w:rsidR="00766079">
        <w:rPr>
          <w:rFonts w:asciiTheme="minorHAnsi" w:eastAsiaTheme="minorEastAsia" w:hAnsiTheme="minorHAnsi" w:cstheme="minorBidi"/>
          <w:color w:val="333333"/>
          <w:szCs w:val="19"/>
          <w:shd w:val="clear" w:color="auto" w:fill="FFFFFF"/>
        </w:rPr>
        <w:t>to initiate the experiment</w:t>
      </w:r>
      <w:r>
        <w:t xml:space="preserve">. </w:t>
      </w:r>
      <w:r w:rsidR="00DB5A9A">
        <w:t xml:space="preserve"> Each biological replicate was performed on separate days. </w:t>
      </w:r>
      <w:r>
        <w:t>At each time point</w:t>
      </w:r>
      <w:r w:rsidR="00C74881">
        <w:t xml:space="preserve"> </w:t>
      </w:r>
      <w:r w:rsidR="00766079">
        <w:t xml:space="preserve">aliquots of these cultures </w:t>
      </w:r>
      <w:r w:rsidR="00C74881">
        <w:t>w</w:t>
      </w:r>
      <w:r w:rsidR="00766079">
        <w:t>ere</w:t>
      </w:r>
      <w:r w:rsidR="00C74881">
        <w:t xml:space="preserve"> removed</w:t>
      </w:r>
      <w:r w:rsidR="00766079">
        <w:t xml:space="preserve"> as necessary to </w:t>
      </w:r>
      <w:proofErr w:type="spellStart"/>
      <w:r w:rsidR="00766079">
        <w:t>to</w:t>
      </w:r>
      <w:proofErr w:type="spellEnd"/>
      <w:r w:rsidR="00766079">
        <w:t xml:space="preserve"> harvest a constant number of cells given the different parts of the growth curve. Each sample was </w:t>
      </w:r>
      <w:r>
        <w:t xml:space="preserve">washed with 0.7% </w:t>
      </w:r>
      <w:proofErr w:type="spellStart"/>
      <w:r>
        <w:t>N</w:t>
      </w:r>
      <w:r w:rsidR="00B6260B">
        <w:t>a</w:t>
      </w:r>
      <w:r>
        <w:t>C</w:t>
      </w:r>
      <w:r w:rsidR="00B6260B">
        <w:t>l</w:t>
      </w:r>
      <w:proofErr w:type="spellEnd"/>
      <w:r w:rsidR="00766079">
        <w:t xml:space="preserve"> then centrifuged to remove the supernatant.</w:t>
      </w:r>
      <w:r>
        <w:t xml:space="preserve"> </w:t>
      </w:r>
      <w:r w:rsidR="00766079">
        <w:t>T</w:t>
      </w:r>
      <w:r>
        <w:t>he remaining cell pellet was flash frozen using liquid nitrogen and stored at –80</w:t>
      </w:r>
      <w:r w:rsidR="00B6260B">
        <w:t>°</w:t>
      </w:r>
      <w:r>
        <w:t>C.</w:t>
      </w:r>
      <w:r w:rsidR="00092635">
        <w:t xml:space="preserve"> </w:t>
      </w:r>
      <w:r w:rsidR="00C74881">
        <w:t xml:space="preserve">Samples for each experiment were taken from the same batch of culture except for the samples used for flux analysis which was grown separately in </w:t>
      </w:r>
      <w:r w:rsidR="00C74881" w:rsidRPr="00C74881">
        <w:rPr>
          <w:vertAlign w:val="superscript"/>
        </w:rPr>
        <w:t>13</w:t>
      </w:r>
      <w:r w:rsidR="00C74881">
        <w:t xml:space="preserve">C labeled glucose. </w:t>
      </w:r>
    </w:p>
    <w:p w14:paraId="407735E8" w14:textId="77777777" w:rsidR="00C74881" w:rsidRDefault="00C74881" w:rsidP="00092635"/>
    <w:p w14:paraId="385BD29C" w14:textId="448FD42C" w:rsidR="00092635" w:rsidRPr="00092635" w:rsidRDefault="00C74881" w:rsidP="00092635">
      <w:pPr>
        <w:rPr>
          <w:rFonts w:ascii="Times" w:eastAsiaTheme="minorEastAsia" w:hAnsi="Times" w:cstheme="minorBidi"/>
          <w:color w:val="auto"/>
          <w:sz w:val="20"/>
          <w:szCs w:val="20"/>
        </w:rPr>
      </w:pPr>
      <w:r>
        <w:t>To measure colony</w:t>
      </w:r>
      <w:r w:rsidR="00A42F17">
        <w:t>-</w:t>
      </w:r>
      <w:r>
        <w:t>forming units (CFU)</w:t>
      </w:r>
      <w:r w:rsidR="00A42F17">
        <w:t>,</w:t>
      </w:r>
      <w:r>
        <w:t xml:space="preserve"> the </w:t>
      </w:r>
      <w:r w:rsidR="00092635" w:rsidRPr="00092635">
        <w:rPr>
          <w:rFonts w:asciiTheme="minorHAnsi" w:eastAsiaTheme="minorEastAsia" w:hAnsiTheme="minorHAnsi" w:cstheme="minorBidi"/>
          <w:color w:val="222222"/>
          <w:szCs w:val="18"/>
          <w:shd w:val="clear" w:color="auto" w:fill="FFFFFF"/>
        </w:rPr>
        <w:t>OD600</w:t>
      </w:r>
      <w:r>
        <w:rPr>
          <w:rFonts w:asciiTheme="minorHAnsi" w:eastAsiaTheme="minorEastAsia" w:hAnsiTheme="minorHAnsi" w:cstheme="minorBidi"/>
          <w:color w:val="222222"/>
          <w:szCs w:val="18"/>
          <w:shd w:val="clear" w:color="auto" w:fill="FFFFFF"/>
        </w:rPr>
        <w:t xml:space="preserve"> at each time point</w:t>
      </w:r>
      <w:r w:rsidR="00092635" w:rsidRPr="00092635">
        <w:rPr>
          <w:rFonts w:asciiTheme="minorHAnsi" w:eastAsiaTheme="minorEastAsia" w:hAnsiTheme="minorHAnsi" w:cstheme="minorBidi"/>
          <w:color w:val="222222"/>
          <w:szCs w:val="18"/>
          <w:shd w:val="clear" w:color="auto" w:fill="FFFFFF"/>
        </w:rPr>
        <w:t xml:space="preserve"> was taken relati</w:t>
      </w:r>
      <w:r>
        <w:rPr>
          <w:rFonts w:asciiTheme="minorHAnsi" w:eastAsiaTheme="minorEastAsia" w:hAnsiTheme="minorHAnsi" w:cstheme="minorBidi"/>
          <w:color w:val="222222"/>
          <w:szCs w:val="18"/>
          <w:shd w:val="clear" w:color="auto" w:fill="FFFFFF"/>
        </w:rPr>
        <w:t xml:space="preserve">ve to sterile DM500 glucose, </w:t>
      </w:r>
      <w:r w:rsidR="00092635" w:rsidRPr="00092635">
        <w:rPr>
          <w:rFonts w:asciiTheme="minorHAnsi" w:eastAsiaTheme="minorEastAsia" w:hAnsiTheme="minorHAnsi" w:cstheme="minorBidi"/>
          <w:color w:val="222222"/>
          <w:szCs w:val="18"/>
          <w:shd w:val="clear" w:color="auto" w:fill="FFFFFF"/>
        </w:rPr>
        <w:t>cultures we</w:t>
      </w:r>
      <w:r>
        <w:rPr>
          <w:rFonts w:asciiTheme="minorHAnsi" w:eastAsiaTheme="minorEastAsia" w:hAnsiTheme="minorHAnsi" w:cstheme="minorBidi"/>
          <w:color w:val="222222"/>
          <w:szCs w:val="18"/>
          <w:shd w:val="clear" w:color="auto" w:fill="FFFFFF"/>
        </w:rPr>
        <w:t xml:space="preserve">re diluted in sterile saline, </w:t>
      </w:r>
      <w:r w:rsidR="00092635" w:rsidRPr="00092635">
        <w:rPr>
          <w:rFonts w:asciiTheme="minorHAnsi" w:eastAsiaTheme="minorEastAsia" w:hAnsiTheme="minorHAnsi" w:cstheme="minorBidi"/>
          <w:color w:val="222222"/>
          <w:szCs w:val="18"/>
          <w:shd w:val="clear" w:color="auto" w:fill="FFFFFF"/>
        </w:rPr>
        <w:t>and</w:t>
      </w:r>
      <w:r>
        <w:rPr>
          <w:rFonts w:asciiTheme="minorHAnsi" w:eastAsiaTheme="minorEastAsia" w:hAnsiTheme="minorHAnsi" w:cstheme="minorBidi"/>
          <w:color w:val="222222"/>
          <w:szCs w:val="18"/>
          <w:shd w:val="clear" w:color="auto" w:fill="FFFFFF"/>
        </w:rPr>
        <w:t xml:space="preserve"> </w:t>
      </w:r>
      <w:r w:rsidR="00092635" w:rsidRPr="00092635">
        <w:rPr>
          <w:rFonts w:asciiTheme="minorHAnsi" w:eastAsiaTheme="minorEastAsia" w:hAnsiTheme="minorHAnsi" w:cstheme="minorBidi"/>
          <w:color w:val="222222"/>
          <w:szCs w:val="18"/>
          <w:shd w:val="clear" w:color="auto" w:fill="FFFFFF"/>
        </w:rPr>
        <w:t>plated on DM agar supplemented with 0.2g/</w:t>
      </w:r>
      <w:r w:rsidR="007109F0">
        <w:rPr>
          <w:rFonts w:asciiTheme="minorHAnsi" w:eastAsiaTheme="minorEastAsia" w:hAnsiTheme="minorHAnsi" w:cstheme="minorBidi"/>
          <w:color w:val="222222"/>
          <w:szCs w:val="18"/>
          <w:shd w:val="clear" w:color="auto" w:fill="FFFFFF"/>
        </w:rPr>
        <w:t>l</w:t>
      </w:r>
      <w:r w:rsidR="00092635" w:rsidRPr="00092635">
        <w:rPr>
          <w:rFonts w:asciiTheme="minorHAnsi" w:eastAsiaTheme="minorEastAsia" w:hAnsiTheme="minorHAnsi" w:cstheme="minorBidi"/>
          <w:color w:val="222222"/>
          <w:szCs w:val="18"/>
          <w:shd w:val="clear" w:color="auto" w:fill="FFFFFF"/>
        </w:rPr>
        <w:t xml:space="preserve"> glucose. </w:t>
      </w:r>
      <w:r>
        <w:rPr>
          <w:rFonts w:asciiTheme="minorHAnsi" w:eastAsiaTheme="minorEastAsia" w:hAnsiTheme="minorHAnsi" w:cstheme="minorBidi"/>
          <w:color w:val="222222"/>
          <w:szCs w:val="18"/>
          <w:shd w:val="clear" w:color="auto" w:fill="FFFFFF"/>
        </w:rPr>
        <w:t>C</w:t>
      </w:r>
      <w:r w:rsidR="00092635" w:rsidRPr="00092635">
        <w:rPr>
          <w:rFonts w:asciiTheme="minorHAnsi" w:eastAsiaTheme="minorEastAsia" w:hAnsiTheme="minorHAnsi" w:cstheme="minorBidi"/>
          <w:color w:val="222222"/>
          <w:szCs w:val="18"/>
          <w:shd w:val="clear" w:color="auto" w:fill="FFFFFF"/>
        </w:rPr>
        <w:t>olonies were counted</w:t>
      </w:r>
      <w:r w:rsidRPr="00C74881">
        <w:rPr>
          <w:rFonts w:asciiTheme="minorHAnsi" w:eastAsiaTheme="minorEastAsia" w:hAnsiTheme="minorHAnsi" w:cstheme="minorBidi"/>
          <w:color w:val="222222"/>
          <w:szCs w:val="18"/>
          <w:shd w:val="clear" w:color="auto" w:fill="FFFFFF"/>
        </w:rPr>
        <w:t xml:space="preserve"> </w:t>
      </w:r>
      <w:r>
        <w:rPr>
          <w:rFonts w:asciiTheme="minorHAnsi" w:eastAsiaTheme="minorEastAsia" w:hAnsiTheme="minorHAnsi" w:cstheme="minorBidi"/>
          <w:color w:val="222222"/>
          <w:szCs w:val="18"/>
          <w:shd w:val="clear" w:color="auto" w:fill="FFFFFF"/>
        </w:rPr>
        <w:t>a</w:t>
      </w:r>
      <w:r w:rsidRPr="00092635">
        <w:rPr>
          <w:rFonts w:asciiTheme="minorHAnsi" w:eastAsiaTheme="minorEastAsia" w:hAnsiTheme="minorHAnsi" w:cstheme="minorBidi"/>
          <w:color w:val="222222"/>
          <w:szCs w:val="18"/>
          <w:shd w:val="clear" w:color="auto" w:fill="FFFFFF"/>
        </w:rPr>
        <w:t>fter incubation at 37°C for 24</w:t>
      </w:r>
      <w:r w:rsidR="000F36F6">
        <w:rPr>
          <w:rFonts w:asciiTheme="minorHAnsi" w:eastAsiaTheme="minorEastAsia" w:hAnsiTheme="minorHAnsi" w:cstheme="minorBidi"/>
          <w:color w:val="222222"/>
          <w:szCs w:val="18"/>
          <w:shd w:val="clear" w:color="auto" w:fill="FFFFFF"/>
        </w:rPr>
        <w:t xml:space="preserve"> </w:t>
      </w:r>
      <w:r w:rsidRPr="00092635">
        <w:rPr>
          <w:rFonts w:asciiTheme="minorHAnsi" w:eastAsiaTheme="minorEastAsia" w:hAnsiTheme="minorHAnsi" w:cstheme="minorBidi"/>
          <w:color w:val="222222"/>
          <w:szCs w:val="18"/>
          <w:shd w:val="clear" w:color="auto" w:fill="FFFFFF"/>
        </w:rPr>
        <w:t>h</w:t>
      </w:r>
      <w:r>
        <w:rPr>
          <w:rFonts w:asciiTheme="minorHAnsi" w:eastAsiaTheme="minorEastAsia" w:hAnsiTheme="minorHAnsi" w:cstheme="minorBidi"/>
          <w:color w:val="222222"/>
          <w:szCs w:val="18"/>
          <w:shd w:val="clear" w:color="auto" w:fill="FFFFFF"/>
        </w:rPr>
        <w:t xml:space="preserve">. Cultures for measuring CFU were grown separately from the main culture but </w:t>
      </w:r>
      <w:r w:rsidR="00B6756E">
        <w:rPr>
          <w:rFonts w:asciiTheme="minorHAnsi" w:eastAsiaTheme="minorEastAsia" w:hAnsiTheme="minorHAnsi" w:cstheme="minorBidi"/>
          <w:color w:val="222222"/>
          <w:szCs w:val="18"/>
          <w:shd w:val="clear" w:color="auto" w:fill="FFFFFF"/>
        </w:rPr>
        <w:t>under</w:t>
      </w:r>
      <w:r>
        <w:rPr>
          <w:rFonts w:asciiTheme="minorHAnsi" w:eastAsiaTheme="minorEastAsia" w:hAnsiTheme="minorHAnsi" w:cstheme="minorBidi"/>
          <w:color w:val="222222"/>
          <w:szCs w:val="18"/>
          <w:shd w:val="clear" w:color="auto" w:fill="FFFFFF"/>
        </w:rPr>
        <w:t xml:space="preserve"> identical conditions. </w:t>
      </w:r>
    </w:p>
    <w:p w14:paraId="35AB6F88" w14:textId="77777777" w:rsidR="005A50CF" w:rsidRDefault="005A50CF" w:rsidP="00A3644C">
      <w:pPr>
        <w:pStyle w:val="NoSpacing"/>
      </w:pPr>
    </w:p>
    <w:p w14:paraId="0CE28B7A" w14:textId="77777777" w:rsidR="005A50CF" w:rsidRDefault="00BA5B3C" w:rsidP="005A50CF">
      <w:pPr>
        <w:pStyle w:val="Heading2"/>
      </w:pPr>
      <w:commentRangeStart w:id="16"/>
      <w:proofErr w:type="spellStart"/>
      <w:r>
        <w:t>RNAseq</w:t>
      </w:r>
      <w:commentRangeEnd w:id="16"/>
      <w:proofErr w:type="spellEnd"/>
      <w:r w:rsidR="00EF5BF6">
        <w:rPr>
          <w:rStyle w:val="CommentReference"/>
          <w:rFonts w:ascii="Cambria" w:eastAsia="Droid Sans Fallback" w:hAnsi="Cambria" w:cs="Cambria"/>
          <w:b w:val="0"/>
          <w:bCs w:val="0"/>
          <w:color w:val="00000A"/>
        </w:rPr>
        <w:commentReference w:id="16"/>
      </w:r>
    </w:p>
    <w:p w14:paraId="6A0D7D57" w14:textId="550CC31C" w:rsidR="005A50CF" w:rsidRDefault="00BA5B3C" w:rsidP="00A3644C">
      <w:pPr>
        <w:pStyle w:val="NoSpacing"/>
      </w:pPr>
      <w:r>
        <w:t xml:space="preserve">Total RNA was isolated from cell pellets using </w:t>
      </w:r>
      <w:r w:rsidR="00A42F17">
        <w:t xml:space="preserve">the </w:t>
      </w:r>
      <w:proofErr w:type="spellStart"/>
      <w:r>
        <w:t>RNAsnap</w:t>
      </w:r>
      <w:proofErr w:type="spellEnd"/>
      <w:r>
        <w:t xml:space="preserve"> </w:t>
      </w:r>
      <w:r w:rsidRPr="00795F8F">
        <w:t>method</w:t>
      </w:r>
      <w:bookmarkStart w:id="17" w:name="__UnoMark__1842_580114490"/>
      <w:bookmarkStart w:id="18" w:name="ZOTERO_BREF_BMoCbG55xRrj"/>
      <w:bookmarkEnd w:id="17"/>
      <w:bookmarkEnd w:id="18"/>
      <w:r w:rsidR="00B6756E">
        <w:t xml:space="preserve"> </w:t>
      </w:r>
      <w:r w:rsidR="004C4F38">
        <w:fldChar w:fldCharType="begin"/>
      </w:r>
      <w:r w:rsidR="004C4F38">
        <w:instrText xml:space="preserve"> ADDIN ZOTERO_ITEM CSL_CITATION {"citationID":"abrpkpl9j","properties":{"formattedCitation":"(Stead et al.,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 min) and less expensively (∼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4C4F38">
        <w:fldChar w:fldCharType="separate"/>
      </w:r>
      <w:r w:rsidR="004C4F38">
        <w:rPr>
          <w:noProof/>
        </w:rPr>
        <w:t>(Stead et al., 2012)</w:t>
      </w:r>
      <w:r w:rsidR="004C4F38">
        <w:fldChar w:fldCharType="end"/>
      </w:r>
      <w:r w:rsidR="002C1CF2" w:rsidRPr="00795F8F">
        <w:t>.</w:t>
      </w:r>
      <w:r w:rsidRPr="00795F8F">
        <w:t xml:space="preserve"> A</w:t>
      </w:r>
      <w:r w:rsidRPr="00795F8F">
        <w:t>f</w:t>
      </w:r>
      <w:r w:rsidRPr="00795F8F">
        <w:t>ter</w:t>
      </w:r>
      <w:r>
        <w:t xml:space="preserve"> extraction, RNA was ethanol precipitated and </w:t>
      </w:r>
      <w:proofErr w:type="spellStart"/>
      <w:r>
        <w:t>resuspended</w:t>
      </w:r>
      <w:proofErr w:type="spellEnd"/>
      <w:r>
        <w:t xml:space="preserve"> </w:t>
      </w:r>
      <w:commentRangeStart w:id="19"/>
      <w:r>
        <w:t>in 100</w:t>
      </w:r>
      <w:r w:rsidR="00D74123">
        <w:t xml:space="preserve"> µ</w:t>
      </w:r>
      <w:r>
        <w:t>l</w:t>
      </w:r>
      <w:r w:rsidR="00D74123">
        <w:t xml:space="preserve"> H</w:t>
      </w:r>
      <w:r w:rsidR="00D74123" w:rsidRPr="00405CEB">
        <w:rPr>
          <w:vertAlign w:val="subscript"/>
        </w:rPr>
        <w:t>2</w:t>
      </w:r>
      <w:r w:rsidR="00D74123">
        <w:t>O</w:t>
      </w:r>
      <w:r>
        <w:t xml:space="preserve">. </w:t>
      </w:r>
      <w:commentRangeEnd w:id="19"/>
      <w:r w:rsidR="00EF5BF6">
        <w:rPr>
          <w:rStyle w:val="CommentReference"/>
          <w:color w:val="00000A"/>
        </w:rPr>
        <w:commentReference w:id="19"/>
      </w:r>
      <w:r w:rsidR="00EF5BF6">
        <w:t>Equal amounts of RNA for each sample were</w:t>
      </w:r>
      <w:r>
        <w:t xml:space="preserve"> then </w:t>
      </w:r>
      <w:proofErr w:type="spellStart"/>
      <w:r w:rsidR="00D74123">
        <w:t>DNase</w:t>
      </w:r>
      <w:proofErr w:type="spellEnd"/>
      <w:r w:rsidR="00D74123">
        <w:t xml:space="preserve"> I treated (New England </w:t>
      </w:r>
      <w:proofErr w:type="spellStart"/>
      <w:r w:rsidR="00D74123">
        <w:t>Biolabs</w:t>
      </w:r>
      <w:proofErr w:type="spellEnd"/>
      <w:r w:rsidR="00D74123">
        <w:t>)</w:t>
      </w:r>
      <w:r>
        <w:t xml:space="preserve">. Total RNA concentration was determined using </w:t>
      </w:r>
      <w:proofErr w:type="spellStart"/>
      <w:r>
        <w:t>Qubit</w:t>
      </w:r>
      <w:proofErr w:type="spellEnd"/>
      <w:r>
        <w:t xml:space="preserve"> 2.0 </w:t>
      </w:r>
      <w:proofErr w:type="spellStart"/>
      <w:r>
        <w:t>Fluorometer</w:t>
      </w:r>
      <w:proofErr w:type="spellEnd"/>
      <w:r>
        <w:t xml:space="preserve"> (Life Technologies).</w:t>
      </w:r>
      <w:r w:rsidR="00264ECA">
        <w:t xml:space="preserve"> </w:t>
      </w:r>
      <w:r>
        <w:t>Rib</w:t>
      </w:r>
      <w:r>
        <w:t>o</w:t>
      </w:r>
      <w:r>
        <w:t xml:space="preserve">somal RNA was depleted using </w:t>
      </w:r>
      <w:r w:rsidR="005B6375">
        <w:t xml:space="preserve">the </w:t>
      </w:r>
      <w:r>
        <w:t xml:space="preserve">Gram-negative bacteria </w:t>
      </w:r>
      <w:proofErr w:type="spellStart"/>
      <w:r>
        <w:t>RiboZero</w:t>
      </w:r>
      <w:proofErr w:type="spellEnd"/>
      <w:r>
        <w:t xml:space="preserve"> </w:t>
      </w:r>
      <w:proofErr w:type="spellStart"/>
      <w:r>
        <w:t>rRNA</w:t>
      </w:r>
      <w:proofErr w:type="spellEnd"/>
      <w:r>
        <w:t xml:space="preserve"> removal kit (</w:t>
      </w:r>
      <w:proofErr w:type="spellStart"/>
      <w:r>
        <w:t>E</w:t>
      </w:r>
      <w:r>
        <w:t>p</w:t>
      </w:r>
      <w:r>
        <w:t>icentre</w:t>
      </w:r>
      <w:proofErr w:type="spellEnd"/>
      <w:r>
        <w:t>). After depletion</w:t>
      </w:r>
      <w:r w:rsidR="005B6375">
        <w:t>,</w:t>
      </w:r>
      <w:r>
        <w:t xml:space="preserve"> the RNA was ethanol precipitated and </w:t>
      </w:r>
      <w:proofErr w:type="spellStart"/>
      <w:r>
        <w:t>resuspended</w:t>
      </w:r>
      <w:proofErr w:type="spellEnd"/>
      <w:r>
        <w:t xml:space="preserve"> in 20</w:t>
      </w:r>
      <w:r w:rsidR="00D74123">
        <w:t xml:space="preserve"> µ</w:t>
      </w:r>
      <w:r>
        <w:t xml:space="preserve">l </w:t>
      </w:r>
      <w:r w:rsidR="00D74123">
        <w:t>H</w:t>
      </w:r>
      <w:r w:rsidR="00D74123" w:rsidRPr="004C4F38">
        <w:rPr>
          <w:vertAlign w:val="subscript"/>
        </w:rPr>
        <w:t>2</w:t>
      </w:r>
      <w:r w:rsidR="00D74123">
        <w:t>O</w:t>
      </w:r>
      <w:r w:rsidR="005B6375">
        <w:t>.</w:t>
      </w:r>
      <w:r>
        <w:t xml:space="preserve"> </w:t>
      </w:r>
      <w:r w:rsidR="005B6375">
        <w:t xml:space="preserve">The remaining </w:t>
      </w:r>
      <w:r>
        <w:t xml:space="preserve">RNA concentration was determined using </w:t>
      </w:r>
      <w:proofErr w:type="spellStart"/>
      <w:r>
        <w:t>Qubit</w:t>
      </w:r>
      <w:proofErr w:type="spellEnd"/>
      <w:r>
        <w:t xml:space="preserve"> 2.0 </w:t>
      </w:r>
      <w:proofErr w:type="spellStart"/>
      <w:r>
        <w:t>Fluorometer</w:t>
      </w:r>
      <w:proofErr w:type="spellEnd"/>
      <w:r>
        <w:t xml:space="preserve"> (Life Technologies).</w:t>
      </w:r>
      <w:r w:rsidR="00E849A7">
        <w:t xml:space="preserve"> </w:t>
      </w:r>
      <w:r w:rsidR="005B6375">
        <w:t xml:space="preserve">A fraction of the </w:t>
      </w:r>
      <w:r>
        <w:t xml:space="preserve">RNA was then fragmented to approximately 250 </w:t>
      </w:r>
      <w:proofErr w:type="spellStart"/>
      <w:r>
        <w:t>bp</w:t>
      </w:r>
      <w:proofErr w:type="spellEnd"/>
      <w:r>
        <w:t xml:space="preserve"> using </w:t>
      </w:r>
      <w:proofErr w:type="spellStart"/>
      <w:r>
        <w:t>NEBNext</w:t>
      </w:r>
      <w:proofErr w:type="spellEnd"/>
      <w:r>
        <w:t xml:space="preserve"> Magnesium RNA Fragmentation Module (New England </w:t>
      </w:r>
      <w:proofErr w:type="spellStart"/>
      <w:r>
        <w:t>Biolabs</w:t>
      </w:r>
      <w:proofErr w:type="spellEnd"/>
      <w:r>
        <w:t>). After fragment</w:t>
      </w:r>
      <w:r>
        <w:t>a</w:t>
      </w:r>
      <w:r>
        <w:t>tion</w:t>
      </w:r>
      <w:r w:rsidR="005B6375">
        <w:t>,</w:t>
      </w:r>
      <w:r>
        <w:t xml:space="preserve"> RNA was ethanol precipitated</w:t>
      </w:r>
      <w:r w:rsidR="005B6375">
        <w:t xml:space="preserve">, </w:t>
      </w:r>
      <w:proofErr w:type="spellStart"/>
      <w:r>
        <w:t>resuspended</w:t>
      </w:r>
      <w:proofErr w:type="spellEnd"/>
      <w:r>
        <w:t xml:space="preserve"> in 20</w:t>
      </w:r>
      <w:r w:rsidR="00D74123">
        <w:t xml:space="preserve"> µ</w:t>
      </w:r>
      <w:r>
        <w:t>l ultra</w:t>
      </w:r>
      <w:r w:rsidR="00A42F17">
        <w:t>-</w:t>
      </w:r>
      <w:r>
        <w:t>pure water</w:t>
      </w:r>
      <w:r w:rsidR="005B6375">
        <w:t xml:space="preserve">, and </w:t>
      </w:r>
      <w:r w:rsidR="00D74123">
        <w:t>phosphor</w:t>
      </w:r>
      <w:r w:rsidR="00D74123">
        <w:t>y</w:t>
      </w:r>
      <w:r w:rsidR="00D74123">
        <w:t>lated</w:t>
      </w:r>
      <w:r>
        <w:t xml:space="preserve"> using T4 PNK (New England </w:t>
      </w:r>
      <w:proofErr w:type="spellStart"/>
      <w:r>
        <w:t>Biolabs</w:t>
      </w:r>
      <w:proofErr w:type="spellEnd"/>
      <w:r>
        <w:t xml:space="preserve">). The RNA was </w:t>
      </w:r>
      <w:r w:rsidR="005B6375">
        <w:t xml:space="preserve">then </w:t>
      </w:r>
      <w:r>
        <w:t xml:space="preserve">ethanol precipitated and </w:t>
      </w:r>
      <w:proofErr w:type="spellStart"/>
      <w:r>
        <w:t>r</w:t>
      </w:r>
      <w:r>
        <w:t>e</w:t>
      </w:r>
      <w:r>
        <w:t>suspended</w:t>
      </w:r>
      <w:proofErr w:type="spellEnd"/>
      <w:r>
        <w:t xml:space="preserve"> in 20ul ultra</w:t>
      </w:r>
      <w:r w:rsidR="009F5524">
        <w:t>-</w:t>
      </w:r>
      <w:r>
        <w:t xml:space="preserve">pure water. Library preparation was done using </w:t>
      </w:r>
      <w:r w:rsidR="005B6375">
        <w:t xml:space="preserve">the </w:t>
      </w:r>
      <w:proofErr w:type="spellStart"/>
      <w:r>
        <w:t>NEBNext</w:t>
      </w:r>
      <w:proofErr w:type="spellEnd"/>
      <w:r>
        <w:t xml:space="preserve"> Small RNA Library Pre Set </w:t>
      </w:r>
      <w:r w:rsidR="005B6375">
        <w:t xml:space="preserve">and Multiplex </w:t>
      </w:r>
      <w:proofErr w:type="spellStart"/>
      <w:r w:rsidR="005B6375">
        <w:t>Oligos</w:t>
      </w:r>
      <w:proofErr w:type="spellEnd"/>
      <w:r w:rsidR="005B6375">
        <w:t xml:space="preserve"> f</w:t>
      </w:r>
      <w:r>
        <w:t xml:space="preserve">or </w:t>
      </w:r>
      <w:proofErr w:type="spellStart"/>
      <w:r>
        <w:t>Illumina</w:t>
      </w:r>
      <w:proofErr w:type="spellEnd"/>
      <w:r>
        <w:t xml:space="preserve">, Multiplex Compatible (New England </w:t>
      </w:r>
      <w:proofErr w:type="spellStart"/>
      <w:r>
        <w:t>Biolabs</w:t>
      </w:r>
      <w:proofErr w:type="spellEnd"/>
      <w:r>
        <w:t xml:space="preserve">). </w:t>
      </w:r>
      <w:r w:rsidR="005B6375">
        <w:t>S</w:t>
      </w:r>
      <w:r>
        <w:t xml:space="preserve">amples were ethanol precipitated </w:t>
      </w:r>
      <w:r w:rsidR="005B6375">
        <w:t xml:space="preserve">after library preparation </w:t>
      </w:r>
      <w:r>
        <w:t xml:space="preserve">and then run on a 4% </w:t>
      </w:r>
      <w:proofErr w:type="spellStart"/>
      <w:r>
        <w:t>agarose</w:t>
      </w:r>
      <w:proofErr w:type="spellEnd"/>
      <w:r>
        <w:t xml:space="preserve"> gel. All DNA greater than 100 </w:t>
      </w:r>
      <w:proofErr w:type="spellStart"/>
      <w:r>
        <w:t>bp</w:t>
      </w:r>
      <w:proofErr w:type="spellEnd"/>
      <w:r>
        <w:t xml:space="preserve"> was excised and cleaned using </w:t>
      </w:r>
      <w:r w:rsidR="005B6375">
        <w:t xml:space="preserve">the </w:t>
      </w:r>
      <w:proofErr w:type="spellStart"/>
      <w:r>
        <w:t>Zym</w:t>
      </w:r>
      <w:r>
        <w:t>o</w:t>
      </w:r>
      <w:r>
        <w:t>clean</w:t>
      </w:r>
      <w:proofErr w:type="spellEnd"/>
      <w:r>
        <w:t xml:space="preserve"> Gel DNA Recovery kit (</w:t>
      </w:r>
      <w:proofErr w:type="spellStart"/>
      <w:r>
        <w:t>Zymo</w:t>
      </w:r>
      <w:proofErr w:type="spellEnd"/>
      <w:r>
        <w:t xml:space="preserve"> Research).</w:t>
      </w:r>
      <w:r w:rsidR="00795F8F">
        <w:t xml:space="preserve"> </w:t>
      </w:r>
      <w:r>
        <w:t xml:space="preserve">Final library concentration was determined using </w:t>
      </w:r>
      <w:r w:rsidR="005B6375">
        <w:t xml:space="preserve">a </w:t>
      </w:r>
      <w:proofErr w:type="spellStart"/>
      <w:r>
        <w:t>Qubit</w:t>
      </w:r>
      <w:proofErr w:type="spellEnd"/>
      <w:r>
        <w:t xml:space="preserve"> 2.0 </w:t>
      </w:r>
      <w:proofErr w:type="spellStart"/>
      <w:r w:rsidR="005B6375">
        <w:t>f</w:t>
      </w:r>
      <w:r>
        <w:t>luorometer</w:t>
      </w:r>
      <w:proofErr w:type="spellEnd"/>
      <w:r>
        <w:t xml:space="preserve"> (Life Technologies).</w:t>
      </w:r>
      <w:r w:rsidR="00264ECA">
        <w:t xml:space="preserve"> </w:t>
      </w:r>
      <w:r>
        <w:t xml:space="preserve">Libraries were sequenced using an </w:t>
      </w:r>
      <w:proofErr w:type="spellStart"/>
      <w:r>
        <w:t>Ill</w:t>
      </w:r>
      <w:r>
        <w:t>u</w:t>
      </w:r>
      <w:r>
        <w:t>mina</w:t>
      </w:r>
      <w:proofErr w:type="spellEnd"/>
      <w:r>
        <w:t xml:space="preserve"> </w:t>
      </w:r>
      <w:proofErr w:type="spellStart"/>
      <w:r>
        <w:t>HiSeq</w:t>
      </w:r>
      <w:proofErr w:type="spellEnd"/>
      <w:r>
        <w:t xml:space="preserve"> 2500 at the Genomic Sequencing and Analysis Facility (GSAF) at the University of Texas at Austin</w:t>
      </w:r>
      <w:r w:rsidR="008F7A61">
        <w:t xml:space="preserve"> to generate 2</w:t>
      </w:r>
      <w:r w:rsidR="008F7A61" w:rsidRPr="004C4F38">
        <w:rPr>
          <w:rFonts w:eastAsiaTheme="minorEastAsia" w:cs="Times"/>
          <w:color w:val="262626"/>
          <w:szCs w:val="28"/>
          <w:lang w:eastAsia="ja-JP"/>
        </w:rPr>
        <w:t>×</w:t>
      </w:r>
      <w:r w:rsidR="00D14257">
        <w:t>100-base</w:t>
      </w:r>
      <w:r w:rsidR="008F7A61">
        <w:t xml:space="preserve"> paired-end reads</w:t>
      </w:r>
      <w:r>
        <w:t>.</w:t>
      </w:r>
    </w:p>
    <w:p w14:paraId="228E7163" w14:textId="77777777" w:rsidR="00A3644C" w:rsidRDefault="00A3644C" w:rsidP="00A3644C">
      <w:pPr>
        <w:pStyle w:val="NoSpacing"/>
      </w:pPr>
    </w:p>
    <w:p w14:paraId="4DA0A354" w14:textId="4F11DA47" w:rsidR="005A50CF" w:rsidRPr="005A50CF" w:rsidRDefault="00BA5B3C" w:rsidP="00A3644C">
      <w:pPr>
        <w:pStyle w:val="NoSpacing"/>
      </w:pPr>
      <w:r>
        <w:t>For RNA-</w:t>
      </w:r>
      <w:proofErr w:type="spellStart"/>
      <w:r>
        <w:t>seq</w:t>
      </w:r>
      <w:proofErr w:type="spellEnd"/>
      <w:r>
        <w:t xml:space="preserve"> analysis, we </w:t>
      </w:r>
      <w:r w:rsidR="00D74123">
        <w:t>implemented a</w:t>
      </w:r>
      <w:r>
        <w:t xml:space="preserve"> custom analysis pipeline using the REL606 </w:t>
      </w:r>
      <w:r w:rsidR="00CF3238" w:rsidRPr="00CF3238">
        <w:rPr>
          <w:i/>
        </w:rPr>
        <w:t>Esch</w:t>
      </w:r>
      <w:r w:rsidR="00CF3238" w:rsidRPr="00CF3238">
        <w:rPr>
          <w:i/>
        </w:rPr>
        <w:t>e</w:t>
      </w:r>
      <w:r w:rsidR="00CF3238" w:rsidRPr="00CF3238">
        <w:rPr>
          <w:i/>
        </w:rPr>
        <w:t>richia coli</w:t>
      </w:r>
      <w:r>
        <w:t xml:space="preserve"> B strain genome </w:t>
      </w:r>
      <w:r w:rsidR="00264C30">
        <w:t>(GenBank</w:t>
      </w:r>
      <w:proofErr w:type="gramStart"/>
      <w:r w:rsidR="00264C30">
        <w:t>:</w:t>
      </w:r>
      <w:r w:rsidR="00264C30" w:rsidRPr="00264C30">
        <w:t>NC</w:t>
      </w:r>
      <w:proofErr w:type="gramEnd"/>
      <w:r w:rsidR="00264C30" w:rsidRPr="00264C30">
        <w:t>_012967.1</w:t>
      </w:r>
      <w:r w:rsidR="00264C30">
        <w:t xml:space="preserve">) </w:t>
      </w:r>
      <w:r>
        <w:t xml:space="preserve">as the reference </w:t>
      </w:r>
      <w:r w:rsidRPr="00795F8F">
        <w:t xml:space="preserve">sequence </w:t>
      </w:r>
      <w:bookmarkStart w:id="20" w:name="__UnoMark__1843_580114490"/>
      <w:bookmarkStart w:id="21" w:name="ZOTERO_BREF_bgase0I5G9c5"/>
      <w:bookmarkEnd w:id="20"/>
      <w:bookmarkEnd w:id="21"/>
      <w:r w:rsidR="0005168B" w:rsidRPr="00795F8F">
        <w:fldChar w:fldCharType="begin"/>
      </w:r>
      <w:r w:rsidR="006C6960" w:rsidRPr="00795F8F">
        <w:instrText xml:space="preserve"> ADDIN ZOTERO_ITEM CSL_CITATION {"citationID":"145ebmbo0u","properties":{"formattedCitation":"(Jeong et al., 2009)","plainCitation":"(Jeong et al., 2009)"},"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006C6960" w:rsidRPr="00795F8F">
        <w:rPr>
          <w:rFonts w:ascii="Monaco" w:hAnsi="Monaco" w:cs="Monaco"/>
        </w:rPr>
        <w:instrText>∼</w:instrText>
      </w:r>
      <w:r w:rsidR="006C6960" w:rsidRPr="00795F8F">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0005168B" w:rsidRPr="00795F8F">
        <w:fldChar w:fldCharType="separate"/>
      </w:r>
      <w:r w:rsidR="006C6960" w:rsidRPr="00795F8F">
        <w:t>(Jeong et al., 2009)</w:t>
      </w:r>
      <w:r w:rsidR="0005168B" w:rsidRPr="00795F8F">
        <w:fldChar w:fldCharType="end"/>
      </w:r>
      <w:r w:rsidR="002C1CF2" w:rsidRPr="00795F8F">
        <w:t>.</w:t>
      </w:r>
      <w:r w:rsidRPr="00795F8F">
        <w:t xml:space="preserve"> </w:t>
      </w:r>
      <w:r w:rsidR="00264C30">
        <w:t xml:space="preserve">We </w:t>
      </w:r>
      <w:r w:rsidR="00C76167">
        <w:t xml:space="preserve">used the </w:t>
      </w:r>
      <w:proofErr w:type="spellStart"/>
      <w:r w:rsidR="00264C30">
        <w:t>Rfam</w:t>
      </w:r>
      <w:proofErr w:type="spellEnd"/>
      <w:r w:rsidR="00264C30">
        <w:t xml:space="preserve"> 11.0 database</w:t>
      </w:r>
      <w:r w:rsidR="004C4F38">
        <w:t xml:space="preserve"> </w:t>
      </w:r>
      <w:r w:rsidR="004C4F38">
        <w:fldChar w:fldCharType="begin"/>
      </w:r>
      <w:r w:rsidR="00A222F1">
        <w:instrText xml:space="preserve"> ADDIN ZOTERO_ITEM CSL_CITATION {"citationID":"K52tvtmp","properties":{"formattedCitation":"(Burge et al., 2013)","plainCitation":"(Burge et al., 2013)"},"citationItems":[{"id":380,"uris":["http://zotero.org/users/2021925/items/92PP8PPC"],"uri":["http://zotero.org/users/2021925/items/92PP8PPC"],"itemData":{"id":380,"type":"article-journal","title":"Rfam 11.0: 10 years of RNA families","container-title":"Nucleic Acids Research","page":"D226-232","volume":"41","issue":"Database issue","source":"NCBI 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 \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rsidR="004C4F38">
        <w:fldChar w:fldCharType="separate"/>
      </w:r>
      <w:r w:rsidR="00A222F1">
        <w:rPr>
          <w:noProof/>
        </w:rPr>
        <w:t>(Burge et al., 2013)</w:t>
      </w:r>
      <w:r w:rsidR="004C4F38">
        <w:fldChar w:fldCharType="end"/>
      </w:r>
      <w:r w:rsidR="00C76167">
        <w:t xml:space="preserve"> to add annotations of </w:t>
      </w:r>
      <w:proofErr w:type="spellStart"/>
      <w:r w:rsidR="00C76167">
        <w:t>sRNAs</w:t>
      </w:r>
      <w:proofErr w:type="spellEnd"/>
      <w:r w:rsidR="00C76167">
        <w:t xml:space="preserve"> to this reference sequence</w:t>
      </w:r>
      <w:r w:rsidR="00264C30">
        <w:t xml:space="preserve">. </w:t>
      </w:r>
      <w:r w:rsidRPr="00795F8F">
        <w:t xml:space="preserve">Prior to mapping, </w:t>
      </w:r>
      <w:r w:rsidR="00D14257">
        <w:t xml:space="preserve">we trimmed </w:t>
      </w:r>
      <w:r w:rsidR="00264ECA" w:rsidRPr="00795F8F">
        <w:t>adapter</w:t>
      </w:r>
      <w:r w:rsidR="00D14257">
        <w:t xml:space="preserve"> sequences</w:t>
      </w:r>
      <w:r w:rsidR="00264ECA" w:rsidRPr="00795F8F">
        <w:t xml:space="preserve"> </w:t>
      </w:r>
      <w:r w:rsidR="00D14257">
        <w:t>from reads</w:t>
      </w:r>
      <w:r w:rsidR="00264ECA" w:rsidRPr="00795F8F">
        <w:t xml:space="preserve"> u</w:t>
      </w:r>
      <w:r w:rsidR="00264ECA" w:rsidRPr="00795F8F">
        <w:t>s</w:t>
      </w:r>
      <w:r w:rsidR="00264ECA" w:rsidRPr="00795F8F">
        <w:t>ing FLEXBAR</w:t>
      </w:r>
      <w:r w:rsidRPr="00795F8F">
        <w:t xml:space="preserve"> 2.31</w:t>
      </w:r>
      <w:bookmarkStart w:id="22" w:name="__UnoMark__1964_580114490"/>
      <w:r w:rsidR="00264ECA" w:rsidRPr="00795F8F">
        <w:t xml:space="preserve"> </w:t>
      </w:r>
      <w:bookmarkStart w:id="23" w:name="__UnoMark__1844_580114490"/>
      <w:bookmarkStart w:id="24" w:name="ZOTERO_BREF_2DeZH8Qq5rmA"/>
      <w:bookmarkEnd w:id="22"/>
      <w:bookmarkEnd w:id="23"/>
      <w:bookmarkEnd w:id="24"/>
      <w:r w:rsidR="0005168B" w:rsidRPr="00795F8F">
        <w:fldChar w:fldCharType="begin"/>
      </w:r>
      <w:r w:rsidR="006C6960" w:rsidRPr="00795F8F">
        <w:instrText xml:space="preserve"> ADDIN ZOTERO_ITEM CSL_CITATION {"citationID":"18ifua9lst","properties":{"formattedCitation":"(Dodt et al., 2012)","plainCitation":"(Dodt et al., 2012)"},"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0005168B" w:rsidRPr="00795F8F">
        <w:fldChar w:fldCharType="separate"/>
      </w:r>
      <w:r w:rsidR="006C6960" w:rsidRPr="00795F8F">
        <w:t>(Dodt et al., 2012)</w:t>
      </w:r>
      <w:r w:rsidR="0005168B" w:rsidRPr="00795F8F">
        <w:fldChar w:fldCharType="end"/>
      </w:r>
      <w:r w:rsidR="002C1CF2" w:rsidRPr="00795F8F">
        <w:t>.</w:t>
      </w:r>
      <w:r w:rsidRPr="00795F8F">
        <w:t xml:space="preserve"> Mapping was </w:t>
      </w:r>
      <w:r w:rsidR="004B6E74" w:rsidRPr="00795F8F">
        <w:t xml:space="preserve">carried out </w:t>
      </w:r>
      <w:r w:rsidR="00D14257">
        <w:t xml:space="preserve">in single-end mode </w:t>
      </w:r>
      <w:r w:rsidR="004B6E74" w:rsidRPr="00795F8F">
        <w:t>using bowtie2 2.1.0</w:t>
      </w:r>
      <w:r w:rsidRPr="00795F8F">
        <w:t xml:space="preserve"> with</w:t>
      </w:r>
      <w:r w:rsidR="00264ECA" w:rsidRPr="00795F8F">
        <w:t xml:space="preserve"> the</w:t>
      </w:r>
      <w:r w:rsidRPr="00795F8F">
        <w:t xml:space="preserve"> –k 1 option to achieve one unique mapping location per </w:t>
      </w:r>
      <w:r w:rsidRPr="00D74123">
        <w:t>read</w:t>
      </w:r>
      <w:bookmarkStart w:id="25" w:name="__UnoMark__1968_580114490"/>
      <w:r w:rsidR="00264ECA" w:rsidRPr="005B6375">
        <w:t xml:space="preserve"> </w:t>
      </w:r>
      <w:bookmarkStart w:id="26" w:name="__UnoMark__1845_580114490"/>
      <w:bookmarkStart w:id="27" w:name="ZOTERO_BREF_vxqGDwOKtNIl"/>
      <w:bookmarkEnd w:id="25"/>
      <w:bookmarkEnd w:id="26"/>
      <w:bookmarkEnd w:id="27"/>
      <w:r w:rsidR="0005168B" w:rsidRPr="0059034A">
        <w:fldChar w:fldCharType="begin"/>
      </w:r>
      <w:r w:rsidR="006C6960" w:rsidRPr="00D74123">
        <w:instrText xml:space="preserve"> ADDIN ZOTERO_ITEM CSL_CITATION {"citationID":"1r7vcf14tl","properties":{"formattedCitation":"(Langmead and Salzberg, 2012)","plainCitation":"(Langmead and Salzberg, 2012)"},"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0005168B" w:rsidRPr="0059034A">
        <w:fldChar w:fldCharType="separate"/>
      </w:r>
      <w:r w:rsidR="006C6960" w:rsidRPr="00D74123">
        <w:t>(Langmead and Salzberg, 2012)</w:t>
      </w:r>
      <w:r w:rsidR="0005168B" w:rsidRPr="0059034A">
        <w:fldChar w:fldCharType="end"/>
      </w:r>
      <w:r w:rsidR="002C1CF2" w:rsidRPr="00D74123">
        <w:t>.</w:t>
      </w:r>
      <w:r w:rsidRPr="00D74123">
        <w:t xml:space="preserve"> </w:t>
      </w:r>
      <w:r w:rsidR="00D74123" w:rsidRPr="00D74123">
        <w:t>The r</w:t>
      </w:r>
      <w:r w:rsidRPr="00D74123">
        <w:t xml:space="preserve">aw number of reads mapping </w:t>
      </w:r>
      <w:r w:rsidR="00D74123" w:rsidRPr="00D74123">
        <w:t>to each</w:t>
      </w:r>
      <w:r w:rsidRPr="00D74123">
        <w:t xml:space="preserve"> gene were counted using </w:t>
      </w:r>
      <w:proofErr w:type="spellStart"/>
      <w:r w:rsidRPr="00D74123">
        <w:t>htseq</w:t>
      </w:r>
      <w:proofErr w:type="spellEnd"/>
      <w:r w:rsidRPr="00D74123">
        <w:t>-count 0.6.0</w:t>
      </w:r>
      <w:bookmarkStart w:id="28" w:name="__UnoMark__1972_580114490"/>
      <w:r w:rsidR="00264ECA" w:rsidRPr="00D74123">
        <w:t xml:space="preserve"> </w:t>
      </w:r>
      <w:bookmarkStart w:id="29" w:name="__UnoMark__1846_580114490"/>
      <w:bookmarkStart w:id="30" w:name="ZOTERO_BREF_6p42TyrqAY8W"/>
      <w:bookmarkEnd w:id="28"/>
      <w:bookmarkEnd w:id="29"/>
      <w:bookmarkEnd w:id="30"/>
      <w:r w:rsidR="0005168B" w:rsidRPr="0059034A">
        <w:fldChar w:fldCharType="begin"/>
      </w:r>
      <w:r w:rsidR="006C6960" w:rsidRPr="00D74123">
        <w:instrText xml:space="preserve"> ADDIN ZOTERO_ITEM CSL_CITATION {"citationID":"59n15kv0q","properties":{"formattedCitation":"(Anders et al., 2014)","plainCitation":"(Anders et al., 2014)"},"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0005168B" w:rsidRPr="0059034A">
        <w:fldChar w:fldCharType="separate"/>
      </w:r>
      <w:r w:rsidR="006C6960" w:rsidRPr="00D74123">
        <w:t>(Anders et al., 2014)</w:t>
      </w:r>
      <w:r w:rsidR="0005168B" w:rsidRPr="0059034A">
        <w:fldChar w:fldCharType="end"/>
      </w:r>
      <w:r w:rsidR="002C1CF2" w:rsidRPr="00D74123">
        <w:t>.</w:t>
      </w:r>
      <w:r w:rsidRPr="00D74123">
        <w:t xml:space="preserve"> The exact pipeline is available at </w:t>
      </w:r>
      <w:commentRangeStart w:id="31"/>
      <w:r w:rsidR="002D6CE0">
        <w:fldChar w:fldCharType="begin"/>
      </w:r>
      <w:r w:rsidR="002D6CE0">
        <w:instrText xml:space="preserve"> HYPERLINK "https://github.</w:instrText>
      </w:r>
      <w:r w:rsidR="002D6CE0">
        <w:instrText xml:space="preserve">com/clauswilke/Ecoli_RNAseq" </w:instrText>
      </w:r>
      <w:r w:rsidR="002D6CE0">
        <w:fldChar w:fldCharType="separate"/>
      </w:r>
      <w:r w:rsidR="002C1CF2" w:rsidRPr="00A222F1">
        <w:rPr>
          <w:rStyle w:val="Hyperlink"/>
        </w:rPr>
        <w:t>https://github.com/clauswilke/Ecoli_RNAseq</w:t>
      </w:r>
      <w:r w:rsidR="002D6CE0">
        <w:rPr>
          <w:rStyle w:val="Hyperlink"/>
        </w:rPr>
        <w:fldChar w:fldCharType="end"/>
      </w:r>
      <w:r w:rsidRPr="00D74123">
        <w:t>.</w:t>
      </w:r>
      <w:commentRangeEnd w:id="31"/>
      <w:r w:rsidR="002D6CE0">
        <w:rPr>
          <w:rStyle w:val="CommentReference"/>
          <w:color w:val="00000A"/>
        </w:rPr>
        <w:commentReference w:id="31"/>
      </w:r>
    </w:p>
    <w:p w14:paraId="26A6A87B" w14:textId="77777777" w:rsidR="005A50CF" w:rsidRDefault="00BA5B3C" w:rsidP="005A50CF">
      <w:pPr>
        <w:pStyle w:val="Heading2"/>
      </w:pPr>
      <w:r>
        <w:t>Proteomics</w:t>
      </w:r>
    </w:p>
    <w:p w14:paraId="629A3DCA" w14:textId="284C0B90" w:rsidR="00FD03A3" w:rsidRDefault="00FD03A3" w:rsidP="00FD03A3">
      <w:r w:rsidRPr="00A222F1">
        <w:rPr>
          <w:i/>
        </w:rPr>
        <w:t xml:space="preserve">E. </w:t>
      </w:r>
      <w:proofErr w:type="gramStart"/>
      <w:r w:rsidRPr="00A222F1">
        <w:rPr>
          <w:i/>
        </w:rPr>
        <w:t>coli</w:t>
      </w:r>
      <w:proofErr w:type="gramEnd"/>
      <w:r>
        <w:t xml:space="preserve"> cell pellets were </w:t>
      </w:r>
      <w:proofErr w:type="spellStart"/>
      <w:r>
        <w:t>resuspended</w:t>
      </w:r>
      <w:proofErr w:type="spellEnd"/>
      <w:r>
        <w:t xml:space="preserve"> in 50</w:t>
      </w:r>
      <w:r w:rsidR="00EF5BF6">
        <w:t xml:space="preserve"> </w:t>
      </w:r>
      <w:proofErr w:type="spellStart"/>
      <w:r>
        <w:t>mM</w:t>
      </w:r>
      <w:proofErr w:type="spellEnd"/>
      <w:r>
        <w:t xml:space="preserve"> </w:t>
      </w:r>
      <w:proofErr w:type="spellStart"/>
      <w:r>
        <w:t>Tris-HCl</w:t>
      </w:r>
      <w:proofErr w:type="spellEnd"/>
      <w:r>
        <w:t xml:space="preserve"> pH 8.0, 10</w:t>
      </w:r>
      <w:r w:rsidR="00EF5BF6">
        <w:t xml:space="preserve"> </w:t>
      </w:r>
      <w:proofErr w:type="spellStart"/>
      <w:r>
        <w:t>mM</w:t>
      </w:r>
      <w:proofErr w:type="spellEnd"/>
      <w:r>
        <w:t xml:space="preserve"> DTT.  2,2,2-trifluoroethanol (Sigma) was added to 50% (v/v) final concentration and samples were incubated at 56°C for 45 min.  Following incubation, </w:t>
      </w:r>
      <w:proofErr w:type="spellStart"/>
      <w:r>
        <w:t>iodoacetamide</w:t>
      </w:r>
      <w:proofErr w:type="spellEnd"/>
      <w:r>
        <w:t xml:space="preserve"> was added to a concentration of 25</w:t>
      </w:r>
      <w:r w:rsidR="00EF5BF6">
        <w:t xml:space="preserve"> </w:t>
      </w:r>
      <w:proofErr w:type="spellStart"/>
      <w:r>
        <w:t>mM</w:t>
      </w:r>
      <w:proofErr w:type="spellEnd"/>
      <w:r>
        <w:t xml:space="preserve"> and samples were incubated at room temperature in the dark for 30 min. Samples were diluted 10-fold with 2</w:t>
      </w:r>
      <w:r w:rsidR="00EF5BF6">
        <w:t xml:space="preserve"> </w:t>
      </w:r>
      <w:proofErr w:type="spellStart"/>
      <w:r>
        <w:t>mM</w:t>
      </w:r>
      <w:proofErr w:type="spellEnd"/>
      <w:r>
        <w:t xml:space="preserve"> CaCl</w:t>
      </w:r>
      <w:r w:rsidRPr="00DD7391">
        <w:rPr>
          <w:vertAlign w:val="subscript"/>
        </w:rPr>
        <w:t>2</w:t>
      </w:r>
      <w:r>
        <w:t>, 50</w:t>
      </w:r>
      <w:r w:rsidR="00EF5BF6">
        <w:t xml:space="preserve"> </w:t>
      </w:r>
      <w:proofErr w:type="spellStart"/>
      <w:r>
        <w:t>mM</w:t>
      </w:r>
      <w:proofErr w:type="spellEnd"/>
      <w:r>
        <w:t xml:space="preserve"> </w:t>
      </w:r>
      <w:proofErr w:type="spellStart"/>
      <w:r>
        <w:t>Tris-HCl</w:t>
      </w:r>
      <w:proofErr w:type="spellEnd"/>
      <w:r>
        <w:t>, pH 8.0. Samples were digested with trypsin (Pierce) at 37°</w:t>
      </w:r>
      <w:proofErr w:type="gramStart"/>
      <w:r>
        <w:t>C for 5 h. Digestion was quenched by adding formic acid to 1%</w:t>
      </w:r>
      <w:proofErr w:type="gramEnd"/>
      <w:r>
        <w:t xml:space="preserve"> </w:t>
      </w:r>
      <w:r w:rsidR="00EF5BF6">
        <w:t>(v/v)</w:t>
      </w:r>
      <w:r>
        <w:t xml:space="preserve">.  </w:t>
      </w:r>
      <w:proofErr w:type="spellStart"/>
      <w:r>
        <w:t>Tryptic</w:t>
      </w:r>
      <w:proofErr w:type="spellEnd"/>
      <w:r>
        <w:t xml:space="preserve"> peptides were filtered through </w:t>
      </w:r>
      <w:proofErr w:type="spellStart"/>
      <w:r>
        <w:t>Amicon</w:t>
      </w:r>
      <w:proofErr w:type="spellEnd"/>
      <w:r>
        <w:t xml:space="preserve"> Ultra 30</w:t>
      </w:r>
      <w:r w:rsidR="00EF5BF6">
        <w:t xml:space="preserve"> </w:t>
      </w:r>
      <w:proofErr w:type="spellStart"/>
      <w:proofErr w:type="gramStart"/>
      <w:r>
        <w:t>kD</w:t>
      </w:r>
      <w:proofErr w:type="spellEnd"/>
      <w:proofErr w:type="gramEnd"/>
      <w:r>
        <w:t xml:space="preserve"> spin filtration columns and bound, washed, and eluted from </w:t>
      </w:r>
      <w:proofErr w:type="spellStart"/>
      <w:r>
        <w:t>HyperSep</w:t>
      </w:r>
      <w:proofErr w:type="spellEnd"/>
      <w:r>
        <w:t xml:space="preserve"> C18 </w:t>
      </w:r>
      <w:proofErr w:type="spellStart"/>
      <w:r>
        <w:t>SpinTips</w:t>
      </w:r>
      <w:proofErr w:type="spellEnd"/>
      <w:r>
        <w:t xml:space="preserve"> (Thermo Scientific). Eluted peptides were dried by speed-</w:t>
      </w:r>
      <w:proofErr w:type="spellStart"/>
      <w:r>
        <w:t>vac</w:t>
      </w:r>
      <w:proofErr w:type="spellEnd"/>
      <w:r>
        <w:t xml:space="preserve"> and </w:t>
      </w:r>
      <w:proofErr w:type="spellStart"/>
      <w:r>
        <w:t>resuspended</w:t>
      </w:r>
      <w:proofErr w:type="spellEnd"/>
      <w:r>
        <w:t xml:space="preserve"> in Buffer C (5% acetonitrile, 0.1% formic acid) for analysis by LC-MS/MS.</w:t>
      </w:r>
    </w:p>
    <w:p w14:paraId="524156AF" w14:textId="77777777" w:rsidR="00FD03A3" w:rsidRDefault="00FD03A3" w:rsidP="00FD03A3"/>
    <w:p w14:paraId="2FA74B6C" w14:textId="2B65D1E0" w:rsidR="00FD03A3" w:rsidRDefault="00FD03A3" w:rsidP="00FD03A3">
      <w:r>
        <w:t xml:space="preserve">For LC-MS/MS analysis, peptides were subjected to separation by C18 reverse phase chromatography on a </w:t>
      </w:r>
      <w:proofErr w:type="spellStart"/>
      <w:r>
        <w:t>Dionex</w:t>
      </w:r>
      <w:proofErr w:type="spellEnd"/>
      <w:r>
        <w:t xml:space="preserve"> Ultimate 3000 </w:t>
      </w:r>
      <w:proofErr w:type="spellStart"/>
      <w:r>
        <w:t>RSLCnano</w:t>
      </w:r>
      <w:proofErr w:type="spellEnd"/>
      <w:r>
        <w:t xml:space="preserve"> UHPLC system (Thermo Scientific).  Peptides were loaded onto an Acclaim C18 </w:t>
      </w:r>
      <w:proofErr w:type="spellStart"/>
      <w:r>
        <w:t>PepMap</w:t>
      </w:r>
      <w:proofErr w:type="spellEnd"/>
      <w:r>
        <w:t xml:space="preserve"> RSLC column (</w:t>
      </w:r>
      <w:proofErr w:type="spellStart"/>
      <w:r>
        <w:t>Dionex</w:t>
      </w:r>
      <w:proofErr w:type="spellEnd"/>
      <w:r>
        <w:t xml:space="preserve">; Thermo Scientific) and eluted using a 5-40% acetonitrile gradient over 250 min at </w:t>
      </w:r>
      <w:commentRangeStart w:id="32"/>
      <w:proofErr w:type="gramStart"/>
      <w:r>
        <w:t>300</w:t>
      </w:r>
      <w:r w:rsidR="00EF5BF6">
        <w:t xml:space="preserve"> </w:t>
      </w:r>
      <w:proofErr w:type="spellStart"/>
      <w:r>
        <w:t>nl</w:t>
      </w:r>
      <w:proofErr w:type="spellEnd"/>
      <w:r>
        <w:t>/</w:t>
      </w:r>
      <w:proofErr w:type="gramEnd"/>
      <w:r>
        <w:t xml:space="preserve">min </w:t>
      </w:r>
      <w:commentRangeEnd w:id="32"/>
      <w:r w:rsidR="00EF5BF6">
        <w:rPr>
          <w:rStyle w:val="CommentReference"/>
        </w:rPr>
        <w:commentReference w:id="32"/>
      </w:r>
      <w:r>
        <w:t xml:space="preserve">flow rate. Eluted peptides were directly injected into an </w:t>
      </w:r>
      <w:proofErr w:type="spellStart"/>
      <w:r>
        <w:t>Orbitrap</w:t>
      </w:r>
      <w:proofErr w:type="spellEnd"/>
      <w:r>
        <w:t xml:space="preserve"> Elite mass spectrometer (Thermo Scientific) by </w:t>
      </w:r>
      <w:proofErr w:type="spellStart"/>
      <w:r>
        <w:t>nano</w:t>
      </w:r>
      <w:proofErr w:type="spellEnd"/>
      <w:r>
        <w:t xml:space="preserve">-electrospray and subject to data-dependent tandem mass spectrometry, with full precursor ion scans (MS1) collected at 60,0000 resolution.  </w:t>
      </w:r>
      <w:proofErr w:type="spellStart"/>
      <w:r>
        <w:t>Monoisotopic</w:t>
      </w:r>
      <w:proofErr w:type="spellEnd"/>
      <w:r>
        <w:t xml:space="preserve"> precursor selection and charge-state screening were enabled, with ions of charge &gt;+1 selected for collision-induced dissociation (CID).  Up to 20 fragmentation scans (MS2) were collected per MS1.  Dynamic exclusion was active with 45</w:t>
      </w:r>
      <w:r w:rsidR="00FE2A4F">
        <w:t xml:space="preserve"> </w:t>
      </w:r>
      <w:r>
        <w:t>s exclusion for ions selected twice within a 30</w:t>
      </w:r>
      <w:r w:rsidR="00FE2A4F">
        <w:t xml:space="preserve"> </w:t>
      </w:r>
      <w:r>
        <w:t>s window.</w:t>
      </w:r>
    </w:p>
    <w:p w14:paraId="40052B87" w14:textId="77777777" w:rsidR="00FD03A3" w:rsidRDefault="00FD03A3" w:rsidP="00FD03A3"/>
    <w:p w14:paraId="2163A3D9" w14:textId="4271DA11" w:rsidR="00FD03A3" w:rsidRDefault="00FD03A3" w:rsidP="00FD03A3">
      <w:r>
        <w:t xml:space="preserve">Spectra were searched against an </w:t>
      </w:r>
      <w:r w:rsidR="007109F0" w:rsidRPr="00AB2C32">
        <w:rPr>
          <w:i/>
        </w:rPr>
        <w:t>E</w:t>
      </w:r>
      <w:r w:rsidR="007109F0">
        <w:rPr>
          <w:i/>
        </w:rPr>
        <w:t>.</w:t>
      </w:r>
      <w:r w:rsidR="007109F0" w:rsidRPr="00AB2C32">
        <w:rPr>
          <w:i/>
        </w:rPr>
        <w:t xml:space="preserve"> </w:t>
      </w:r>
      <w:r w:rsidRPr="00AB2C32">
        <w:rPr>
          <w:i/>
        </w:rPr>
        <w:t>coli</w:t>
      </w:r>
      <w:r>
        <w:t xml:space="preserve"> strain REL606 protein sequence database and common contaminant proteins (</w:t>
      </w:r>
      <w:proofErr w:type="spellStart"/>
      <w:r>
        <w:t>MaxQuant</w:t>
      </w:r>
      <w:proofErr w:type="spellEnd"/>
      <w:r>
        <w:t xml:space="preserve"> using SEQUEST (Proteome Discoverer 1.4; Thermo Scientific). Fully-</w:t>
      </w:r>
      <w:proofErr w:type="spellStart"/>
      <w:r>
        <w:t>tryptic</w:t>
      </w:r>
      <w:proofErr w:type="spellEnd"/>
      <w:r>
        <w:t xml:space="preserve"> peptides were considered, with up to two missed cleavages.  </w:t>
      </w:r>
      <w:proofErr w:type="gramStart"/>
      <w:r>
        <w:t xml:space="preserve">Tolerances of 10 ppm (MS1) and 0.5 Da (MS2), </w:t>
      </w:r>
      <w:proofErr w:type="spellStart"/>
      <w:r>
        <w:t>carbamidomethylation</w:t>
      </w:r>
      <w:proofErr w:type="spellEnd"/>
      <w:r>
        <w:t xml:space="preserve"> of cysteine as static modification, and oxidized methionine as dynamic modification were used.</w:t>
      </w:r>
      <w:proofErr w:type="gramEnd"/>
      <w:r>
        <w:t xml:space="preserve">  High-confidence peptide-spectral matches (PSMs) were filtered at &lt;1% false discovery rate determined by Percolator (Proteome Discoverer 1.4; Thermo Scientific). </w:t>
      </w:r>
    </w:p>
    <w:p w14:paraId="06919274" w14:textId="77777777" w:rsidR="00FD03A3" w:rsidRPr="00FD03A3" w:rsidRDefault="00FD03A3" w:rsidP="00FD03A3"/>
    <w:p w14:paraId="19AC1EB8" w14:textId="77777777" w:rsidR="005A50CF" w:rsidRDefault="00BA5B3C" w:rsidP="005A50CF">
      <w:pPr>
        <w:pStyle w:val="Heading2"/>
      </w:pPr>
      <w:r>
        <w:t>Flux analysis</w:t>
      </w:r>
    </w:p>
    <w:p w14:paraId="7B23439E" w14:textId="3B6FB1F6" w:rsidR="00FA6EAE" w:rsidRDefault="00FA6EAE" w:rsidP="00FA6EAE">
      <w:pPr>
        <w:pStyle w:val="NoSpacing"/>
      </w:pPr>
      <w:r>
        <w:t xml:space="preserve">Flux ratios were obtained from the samples grown with </w:t>
      </w:r>
      <w:r w:rsidRPr="00C74881">
        <w:rPr>
          <w:vertAlign w:val="superscript"/>
        </w:rPr>
        <w:t>13</w:t>
      </w:r>
      <w:r>
        <w:t xml:space="preserve">C labeled glucose, using </w:t>
      </w:r>
      <w:r w:rsidR="007109F0">
        <w:t>methods previously described</w:t>
      </w:r>
      <w:r w:rsidR="00905520">
        <w:t xml:space="preserve"> </w:t>
      </w:r>
      <w:r w:rsidR="00905520">
        <w:fldChar w:fldCharType="begin"/>
      </w:r>
      <w:r w:rsidR="00905520">
        <w:instrText xml:space="preserve"> ADDIN ZOTERO_ITEM CSL_CITATION {"citationID":"4accooe95","properties":{"formattedCitation":"(Harcombe et al., 2013; Zamboni et al., 2009)","plainCitation":"(Harcombe et al., 2013; Zamboni et al., 200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eI7k9OiT/t5Iu40xB","uris":["http://zotero.org/users/local/nzbyWFEW/items/5GATQQ8A"],"uri":["http://zotero.org/users/local/nzbyWFEW/items/5GATQQ8A"],"itemData":{"id":"eI7k9OiT/t5Iu40xB","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year":2009},"PMID":"19478804","page-first":"878","container-title-short":"Nat. Protoc."}}],"schema":"https://github.com/citation-style-language/schema/raw/master/csl-citation.json"} </w:instrText>
      </w:r>
      <w:r w:rsidR="00905520">
        <w:fldChar w:fldCharType="separate"/>
      </w:r>
      <w:r w:rsidR="00905520">
        <w:rPr>
          <w:noProof/>
        </w:rPr>
        <w:t>(Harcombe et al., 2013; Zamboni et al., 2009)</w:t>
      </w:r>
      <w:r w:rsidR="00905520">
        <w:fldChar w:fldCharType="end"/>
      </w:r>
      <w:r w:rsidRPr="00795F8F">
        <w:t>. Cell</w:t>
      </w:r>
      <w:r>
        <w:t xml:space="preserve"> pellets were </w:t>
      </w:r>
      <w:proofErr w:type="spellStart"/>
      <w:r>
        <w:t>resu</w:t>
      </w:r>
      <w:r>
        <w:t>s</w:t>
      </w:r>
      <w:r>
        <w:t>pended</w:t>
      </w:r>
      <w:proofErr w:type="spellEnd"/>
      <w:r>
        <w:t xml:space="preserve"> in 200 m</w:t>
      </w:r>
      <w:r w:rsidR="00905520">
        <w:t>l</w:t>
      </w:r>
      <w:r>
        <w:t xml:space="preserve"> of 6 N </w:t>
      </w:r>
      <w:proofErr w:type="spellStart"/>
      <w:r>
        <w:t>HCl</w:t>
      </w:r>
      <w:proofErr w:type="spellEnd"/>
      <w:r>
        <w:t>, hydrolyzed at 105°C overnight, and dried at 95°C for up to 24 h. To the hydrolyzed cell material we added 40 m</w:t>
      </w:r>
      <w:r w:rsidR="007043F0">
        <w:t>l</w:t>
      </w:r>
      <w:r>
        <w:t xml:space="preserve"> of </w:t>
      </w:r>
      <w:proofErr w:type="spellStart"/>
      <w:r>
        <w:t>dimethylformamide</w:t>
      </w:r>
      <w:proofErr w:type="spellEnd"/>
      <w:r>
        <w:t xml:space="preserve"> (DMF) and gently mixed until a “light straw” color was obtained. The DMF </w:t>
      </w:r>
      <w:proofErr w:type="spellStart"/>
      <w:r>
        <w:t>resuspension</w:t>
      </w:r>
      <w:proofErr w:type="spellEnd"/>
      <w:r>
        <w:t xml:space="preserve"> was transferred to a GC-MS vial with plastic insert and 40 m</w:t>
      </w:r>
      <w:r w:rsidR="007043F0">
        <w:t>l</w:t>
      </w:r>
      <w:r>
        <w:t xml:space="preserve"> of </w:t>
      </w:r>
      <w:r w:rsidRPr="00052DA7">
        <w:rPr>
          <w:i/>
        </w:rPr>
        <w:t>N</w:t>
      </w:r>
      <w:r>
        <w:t>-</w:t>
      </w:r>
      <w:proofErr w:type="spellStart"/>
      <w:r w:rsidRPr="00052DA7">
        <w:rPr>
          <w:i/>
        </w:rPr>
        <w:t>tert</w:t>
      </w:r>
      <w:proofErr w:type="spellEnd"/>
      <w:r>
        <w:t>-</w:t>
      </w:r>
      <w:proofErr w:type="spellStart"/>
      <w:r>
        <w:t>butyldimethylsilyl</w:t>
      </w:r>
      <w:proofErr w:type="spellEnd"/>
      <w:r>
        <w:t>-</w:t>
      </w:r>
      <w:r w:rsidRPr="00052DA7">
        <w:rPr>
          <w:i/>
        </w:rPr>
        <w:t>N</w:t>
      </w:r>
      <w:r>
        <w:t>-</w:t>
      </w:r>
      <w:proofErr w:type="spellStart"/>
      <w:r>
        <w:t>methyltrifluoroacetamide</w:t>
      </w:r>
      <w:proofErr w:type="spellEnd"/>
      <w:r>
        <w:t xml:space="preserve"> with 1% </w:t>
      </w:r>
      <w:proofErr w:type="spellStart"/>
      <w:r w:rsidRPr="00052DA7">
        <w:rPr>
          <w:i/>
        </w:rPr>
        <w:t>tert</w:t>
      </w:r>
      <w:r>
        <w:t>-butyldimethyl-chlorosilane</w:t>
      </w:r>
      <w:proofErr w:type="spellEnd"/>
      <w:r w:rsidR="007043F0">
        <w:t xml:space="preserve"> (v/v)</w:t>
      </w:r>
      <w:r>
        <w:t xml:space="preserve">; vials were capped and baked at 85°C for 2 h, and samples were analyzed within 2 days of </w:t>
      </w:r>
      <w:proofErr w:type="spellStart"/>
      <w:r>
        <w:t>derivitiz</w:t>
      </w:r>
      <w:r>
        <w:t>a</w:t>
      </w:r>
      <w:r>
        <w:t>tion</w:t>
      </w:r>
      <w:proofErr w:type="spellEnd"/>
      <w:r>
        <w:t>.</w:t>
      </w:r>
    </w:p>
    <w:p w14:paraId="12E60F3E" w14:textId="77777777" w:rsidR="00FA6EAE" w:rsidRDefault="00FA6EAE" w:rsidP="00FA6EAE">
      <w:pPr>
        <w:pStyle w:val="NoSpacing"/>
      </w:pPr>
    </w:p>
    <w:p w14:paraId="1EE38755" w14:textId="77777777" w:rsidR="00CF0834" w:rsidRDefault="00CF0834" w:rsidP="00CF0834">
      <w:pPr>
        <w:pStyle w:val="NoSpacing"/>
      </w:pPr>
      <w:bookmarkStart w:id="33" w:name="__UnoMark__1847_580114490"/>
      <w:bookmarkStart w:id="34" w:name="ZOTERO_BREF_J4OWhgrsoVwG"/>
      <w:bookmarkEnd w:id="33"/>
      <w:bookmarkEnd w:id="34"/>
      <w:r>
        <w:t xml:space="preserve">Analysis of </w:t>
      </w:r>
      <w:proofErr w:type="spellStart"/>
      <w:r>
        <w:t>derivitized</w:t>
      </w:r>
      <w:proofErr w:type="spellEnd"/>
      <w:r>
        <w:t xml:space="preserve"> samples was performed on a Shimadzu QP2010 Plus GC-MS (Colu</w:t>
      </w:r>
      <w:r>
        <w:t>m</w:t>
      </w:r>
      <w:r>
        <w:t xml:space="preserve">bia, MD) with </w:t>
      </w:r>
      <w:proofErr w:type="spellStart"/>
      <w:r>
        <w:t>autosampler</w:t>
      </w:r>
      <w:proofErr w:type="spellEnd"/>
      <w:r>
        <w:t>.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column, and three technical replicates of each vial.</w:t>
      </w:r>
    </w:p>
    <w:p w14:paraId="19CB7823" w14:textId="77777777" w:rsidR="00CF0834" w:rsidRDefault="00CF0834" w:rsidP="00CF0834">
      <w:pPr>
        <w:pStyle w:val="NoSpacing"/>
      </w:pPr>
    </w:p>
    <w:p w14:paraId="2DCC894B" w14:textId="3A48FBE0" w:rsidR="00CF0834" w:rsidRDefault="00DD6F8A" w:rsidP="00A3644C">
      <w:pPr>
        <w:pStyle w:val="NoSpacing"/>
      </w:pPr>
      <w:r w:rsidRPr="008D285E">
        <w:t xml:space="preserve">Flux inference was performed using the fiat-flux software as </w:t>
      </w:r>
      <w:r w:rsidR="008D285E" w:rsidRPr="008D285E">
        <w:t xml:space="preserve">described </w:t>
      </w:r>
      <w:r w:rsidR="0005168B" w:rsidRPr="008D285E">
        <w:fldChar w:fldCharType="begin"/>
      </w:r>
      <w:r w:rsidR="0081688C">
        <w:instrText xml:space="preserve"> ADDIN ZOTERO_ITEM CSL_CITATION {"citationID":"oh5T9AVN","properties":{"formattedCitation":"(Zamboni et al., 2009, 2005)","plainCitation":"(Zamboni et al., 2009, 2005)"},"citationItems":[{"id":"eI7k9OiT/t5Iu40xB","uris":["http://zotero.org/users/local/nzbyWFEW/items/5GATQQ8A"],"uri":["http://zotero.org/users/local/nzbyWFEW/items/5GATQQ8A"],"itemData":{"id":"eI7k9OiT/t5Iu40xB","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year":2009},"PMID":"19478804","page-first":"878","container-title-short":"Nat. Protoc."}},{"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05168B" w:rsidRPr="008D285E">
        <w:fldChar w:fldCharType="separate"/>
      </w:r>
      <w:r w:rsidR="0081688C">
        <w:rPr>
          <w:noProof/>
        </w:rPr>
        <w:t>(Zamboni et al., 2009, 2005)</w:t>
      </w:r>
      <w:r w:rsidR="0005168B" w:rsidRPr="008D285E">
        <w:fldChar w:fldCharType="end"/>
      </w:r>
      <w:r w:rsidR="008D285E" w:rsidRPr="008D285E">
        <w:t>.</w:t>
      </w:r>
      <w:r w:rsidR="00905520">
        <w:t xml:space="preserve"> Each time</w:t>
      </w:r>
      <w:r w:rsidR="00052DA7">
        <w:t xml:space="preserve"> </w:t>
      </w:r>
      <w:r w:rsidR="00905520">
        <w:t>point was analyzed separately, and the reported fluxes represent the integral of growth up until that point. For this reason, we do not display fluxes beyond 8 h, when growth ceased and there should not be any more net amino acid synthesis. We did, however, monitor the labeling patterns in all amino acids for the later time</w:t>
      </w:r>
      <w:r w:rsidR="00052DA7">
        <w:t xml:space="preserve"> </w:t>
      </w:r>
      <w:r w:rsidR="00905520">
        <w:t>points, and al</w:t>
      </w:r>
      <w:r w:rsidR="00905520">
        <w:t>t</w:t>
      </w:r>
      <w:r w:rsidR="00905520">
        <w:t>hough most were unchanged, we did note that</w:t>
      </w:r>
      <w:r w:rsidR="001A491E">
        <w:t xml:space="preserve"> </w:t>
      </w:r>
      <w:proofErr w:type="spellStart"/>
      <w:r w:rsidR="001A491E">
        <w:t>histidine</w:t>
      </w:r>
      <w:proofErr w:type="spellEnd"/>
      <w:r w:rsidR="00905520">
        <w:t xml:space="preserve"> changed at the final time</w:t>
      </w:r>
      <w:r w:rsidR="00052DA7">
        <w:t xml:space="preserve"> </w:t>
      </w:r>
      <w:r w:rsidR="00905520">
        <w:t>point of two weeks.</w:t>
      </w:r>
    </w:p>
    <w:p w14:paraId="1ABBCD07" w14:textId="77777777" w:rsidR="00A04477" w:rsidRDefault="00A04477" w:rsidP="00A04477">
      <w:pPr>
        <w:pStyle w:val="Heading2"/>
      </w:pPr>
      <w:r>
        <w:t>Lipid analysis</w:t>
      </w:r>
    </w:p>
    <w:p w14:paraId="11F17421" w14:textId="525636AD" w:rsidR="00DC06A9" w:rsidRPr="00A04477" w:rsidRDefault="00A04477" w:rsidP="00A3644C">
      <w:pPr>
        <w:pStyle w:val="NoSpacing"/>
        <w:rPr>
          <w:vertAlign w:val="superscript"/>
        </w:rPr>
      </w:pPr>
      <w:r>
        <w:t>Lipid A and phospholipids were isolated from bacterial pellets containing 3-9</w:t>
      </w:r>
      <w:r w:rsidR="007043F0" w:rsidRPr="007043F0">
        <w:t>×</w:t>
      </w:r>
      <w:r>
        <w:t>10</w:t>
      </w:r>
      <w:r w:rsidRPr="002C1CF2">
        <w:rPr>
          <w:vertAlign w:val="superscript"/>
        </w:rPr>
        <w:t>9</w:t>
      </w:r>
      <w:r>
        <w:t xml:space="preserve"> cells. Pellets were </w:t>
      </w:r>
      <w:proofErr w:type="spellStart"/>
      <w:r>
        <w:t>resuspended</w:t>
      </w:r>
      <w:proofErr w:type="spellEnd"/>
      <w:r>
        <w:t xml:space="preserve"> in 5ml 1:2:08 </w:t>
      </w:r>
      <w:proofErr w:type="spellStart"/>
      <w:r w:rsidR="007043F0">
        <w:t>chloroform</w:t>
      </w:r>
      <w:proofErr w:type="gramStart"/>
      <w:r>
        <w:t>:</w:t>
      </w:r>
      <w:r w:rsidR="007043F0">
        <w:t>methanol</w:t>
      </w:r>
      <w:r>
        <w:t>:</w:t>
      </w:r>
      <w:r w:rsidR="007043F0">
        <w:t>water</w:t>
      </w:r>
      <w:proofErr w:type="spellEnd"/>
      <w:proofErr w:type="gramEnd"/>
      <w:r>
        <w:t xml:space="preserve"> for 20 min and spun at 10,000</w:t>
      </w:r>
      <w:r w:rsidR="007043F0" w:rsidRPr="007043F0">
        <w:t>×</w:t>
      </w:r>
      <w:r>
        <w:t xml:space="preserve">g for 10 minutes. Pellets containing lipid A were further purified by the Bligh/Dyer method as previously </w:t>
      </w:r>
      <w:r w:rsidRPr="00795F8F">
        <w:t>described</w:t>
      </w:r>
      <w:bookmarkStart w:id="35" w:name="__UnoMark__1980_580114490"/>
      <w:r w:rsidRPr="00795F8F">
        <w:t xml:space="preserve"> </w:t>
      </w:r>
      <w:bookmarkStart w:id="36" w:name="__UnoMark__1848_580114490"/>
      <w:bookmarkStart w:id="37" w:name="ZOTERO_BREF_TkGZ8jhFSgtV"/>
      <w:bookmarkEnd w:id="35"/>
      <w:bookmarkEnd w:id="36"/>
      <w:bookmarkEnd w:id="37"/>
      <w:r w:rsidR="0005168B" w:rsidRPr="00795F8F">
        <w:fldChar w:fldCharType="begin"/>
      </w:r>
      <w:r w:rsidRPr="00795F8F">
        <w:instrText xml:space="preserve"> ADDIN ZOTERO_ITEM CSL_CITATION {"citationID":"1ul7n9fem7","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05168B" w:rsidRPr="00795F8F">
        <w:fldChar w:fldCharType="separate"/>
      </w:r>
      <w:r w:rsidRPr="00795F8F">
        <w:t>(Hankins et al., 2013)</w:t>
      </w:r>
      <w:r w:rsidR="0005168B" w:rsidRPr="00795F8F">
        <w:fldChar w:fldCharType="end"/>
      </w:r>
      <w:r w:rsidRPr="00795F8F">
        <w:t>. Phospholipids in the supernatant were further purified by extractions as previously described</w:t>
      </w:r>
      <w:bookmarkStart w:id="38" w:name="__UnoMark__1984_580114490"/>
      <w:r w:rsidRPr="00795F8F">
        <w:t xml:space="preserve"> </w:t>
      </w:r>
      <w:bookmarkStart w:id="39" w:name="__UnoMark__1849_580114490"/>
      <w:bookmarkStart w:id="40" w:name="ZOTERO_BREF_nUQRVPepZTEt"/>
      <w:bookmarkEnd w:id="38"/>
      <w:bookmarkEnd w:id="39"/>
      <w:bookmarkEnd w:id="40"/>
      <w:r w:rsidR="0005168B" w:rsidRPr="00795F8F">
        <w:fldChar w:fldCharType="begin"/>
      </w:r>
      <w:r w:rsidRPr="00795F8F">
        <w:instrText xml:space="preserve"> ADDIN ZOTERO_ITEM CSL_CITATION {"citationID":"1ncfqnnmbf","properties":{"formattedCitation":"(Giles et al., 2011)","plainCitation":"(Giles et al., 2011)"},"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0005168B" w:rsidRPr="00795F8F">
        <w:fldChar w:fldCharType="separate"/>
      </w:r>
      <w:r w:rsidRPr="00795F8F">
        <w:t>(Giles et al., 2011)</w:t>
      </w:r>
      <w:r w:rsidR="0005168B" w:rsidRPr="00795F8F">
        <w:fldChar w:fldCharType="end"/>
      </w:r>
      <w:r w:rsidRPr="00795F8F">
        <w:t>. Mass ana</w:t>
      </w:r>
      <w:r w:rsidRPr="00795F8F">
        <w:t>l</w:t>
      </w:r>
      <w:r w:rsidRPr="00795F8F">
        <w:t>ysis of purified lipid A fractions was performed using a MALDI-TOF/TOF (ABI 4700 Prot</w:t>
      </w:r>
      <w:r w:rsidRPr="00795F8F">
        <w:t>e</w:t>
      </w:r>
      <w:r w:rsidRPr="00795F8F">
        <w:t>omics Analyzer) mass spectrometer in the negative ion linear mode as previously d</w:t>
      </w:r>
      <w:r w:rsidRPr="00795F8F">
        <w:t>e</w:t>
      </w:r>
      <w:r w:rsidRPr="00795F8F">
        <w:t>scribed</w:t>
      </w:r>
      <w:bookmarkStart w:id="41" w:name="__UnoMark__1988_580114490"/>
      <w:r w:rsidRPr="00795F8F">
        <w:t xml:space="preserve"> </w:t>
      </w:r>
      <w:bookmarkStart w:id="42" w:name="__UnoMark__1850_580114490"/>
      <w:bookmarkStart w:id="43" w:name="ZOTERO_BREF_xxYLATU2gwxj"/>
      <w:bookmarkEnd w:id="41"/>
      <w:bookmarkEnd w:id="42"/>
      <w:bookmarkEnd w:id="43"/>
      <w:r w:rsidR="0005168B" w:rsidRPr="00795F8F">
        <w:fldChar w:fldCharType="begin"/>
      </w:r>
      <w:r w:rsidRPr="00795F8F">
        <w:instrText xml:space="preserve"> ADDIN ZOTERO_ITEM CSL_CITATION {"citationID":"9SkUe91z","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05168B" w:rsidRPr="00795F8F">
        <w:fldChar w:fldCharType="separate"/>
      </w:r>
      <w:r w:rsidRPr="00795F8F">
        <w:t>(Hankins et al., 2013)</w:t>
      </w:r>
      <w:r w:rsidR="0005168B" w:rsidRPr="00795F8F">
        <w:fldChar w:fldCharType="end"/>
      </w:r>
      <w:r w:rsidRPr="00795F8F">
        <w:t>. Phospholipid</w:t>
      </w:r>
      <w:r>
        <w:t xml:space="preserve"> analysis was performed by liquid chromato</w:t>
      </w:r>
      <w:r>
        <w:t>g</w:t>
      </w:r>
      <w:r>
        <w:t xml:space="preserve">raphy/ESI-mass spectrometry as previously </w:t>
      </w:r>
      <w:r w:rsidRPr="008D285E">
        <w:t>described (</w:t>
      </w:r>
      <w:r w:rsidR="008D285E" w:rsidRPr="008D285E">
        <w:t>Giles et al 2011).</w:t>
      </w:r>
      <w:r w:rsidR="002851EA">
        <w:t xml:space="preserve"> One of the three replicates used for lipid analysis was an </w:t>
      </w:r>
      <w:r w:rsidR="0038655F">
        <w:t xml:space="preserve">additional </w:t>
      </w:r>
      <w:r w:rsidR="002851EA">
        <w:t>independent biological replicate, pr</w:t>
      </w:r>
      <w:r w:rsidR="002851EA">
        <w:t>e</w:t>
      </w:r>
      <w:r w:rsidR="002851EA">
        <w:t>pared identi</w:t>
      </w:r>
      <w:r w:rsidR="0038655F">
        <w:t>cally to all other replicate</w:t>
      </w:r>
      <w:r w:rsidR="002851EA">
        <w:t xml:space="preserve"> but not used for </w:t>
      </w:r>
      <w:proofErr w:type="spellStart"/>
      <w:r w:rsidR="002851EA">
        <w:t>RNAseq</w:t>
      </w:r>
      <w:proofErr w:type="spellEnd"/>
      <w:r w:rsidR="002851EA">
        <w:t xml:space="preserve"> or proteomics analysis.</w:t>
      </w:r>
    </w:p>
    <w:p w14:paraId="7700BF45" w14:textId="77777777" w:rsidR="00CB6967" w:rsidRDefault="00CB6967" w:rsidP="00A04477">
      <w:pPr>
        <w:pStyle w:val="Heading2"/>
      </w:pPr>
      <w:r>
        <w:t>Expression profile data analysis</w:t>
      </w:r>
    </w:p>
    <w:p w14:paraId="72B6BD7D" w14:textId="05B51066" w:rsidR="00CB6967" w:rsidRDefault="00DD2481" w:rsidP="00CB6967">
      <w:pPr>
        <w:pStyle w:val="NoSpacing"/>
      </w:pPr>
      <w:r>
        <w:t xml:space="preserve">We </w:t>
      </w:r>
      <w:r w:rsidR="00CB6967">
        <w:t>analyz</w:t>
      </w:r>
      <w:r>
        <w:t>ed</w:t>
      </w:r>
      <w:r w:rsidR="00CB6967">
        <w:t xml:space="preserve"> raw counts from the proteomics and </w:t>
      </w:r>
      <w:proofErr w:type="spellStart"/>
      <w:r w:rsidR="00CB6967">
        <w:t>RNAseq</w:t>
      </w:r>
      <w:proofErr w:type="spellEnd"/>
      <w:r w:rsidR="00CB6967">
        <w:t xml:space="preserve"> experiments</w:t>
      </w:r>
      <w:r>
        <w:t xml:space="preserve"> as follows</w:t>
      </w:r>
      <w:r w:rsidR="00CB6967">
        <w:t xml:space="preserve">. Initially, proteins with low counts (&lt;10) over the entire duration of the time course were filtered out. Each time point was then normalized to the read depth (e.g. the sum of all counts for that particular time point). Only proteins with a fold change of </w:t>
      </w:r>
      <w:r w:rsidR="007043F0">
        <w:t>≥</w:t>
      </w:r>
      <w:r w:rsidR="00CB6967">
        <w:t xml:space="preserve">1.5 were considered for further analysis. Protein profiles were then normalized to the maximum value for a given protein time course. To estimate the absolute protein abundance we made use of the APEX normalization method </w:t>
      </w:r>
      <w:r w:rsidR="0005168B">
        <w:fldChar w:fldCharType="begin"/>
      </w:r>
      <w:r w:rsidR="00CB6967">
        <w:instrText xml:space="preserve"> ADDIN ZOTERO_ITEM CSL_CITATION {"citationID":"22f5jdnu71","properties":{"formattedCitation":"(Vogel and Marcotte, 2008)","plainCitation":"(Vogel and Marcotte, 2008)"},"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rsidR="0005168B">
        <w:fldChar w:fldCharType="separate"/>
      </w:r>
      <w:r w:rsidR="00CB6967">
        <w:rPr>
          <w:noProof/>
        </w:rPr>
        <w:t>(Vogel and Marcotte, 2008)</w:t>
      </w:r>
      <w:r w:rsidR="0005168B">
        <w:fldChar w:fldCharType="end"/>
      </w:r>
      <w:r w:rsidR="00CB6967">
        <w:t>.</w:t>
      </w:r>
    </w:p>
    <w:p w14:paraId="67905553" w14:textId="77777777" w:rsidR="00CB6967" w:rsidRDefault="00CB6967" w:rsidP="00CB6967">
      <w:r>
        <w:t xml:space="preserve"> </w:t>
      </w:r>
    </w:p>
    <w:p w14:paraId="2726472B" w14:textId="589EE457" w:rsidR="00CB6967" w:rsidRDefault="00CB6967" w:rsidP="00CB6967">
      <w:pPr>
        <w:pStyle w:val="NoSpacing"/>
      </w:pPr>
      <w:r>
        <w:t xml:space="preserve">Raw RNA counts were normalized using </w:t>
      </w:r>
      <w:proofErr w:type="spellStart"/>
      <w:r>
        <w:t>D</w:t>
      </w:r>
      <w:r w:rsidR="007043F0">
        <w:t>E</w:t>
      </w:r>
      <w:r>
        <w:t>Seq</w:t>
      </w:r>
      <w:proofErr w:type="spellEnd"/>
      <w:r>
        <w:t xml:space="preserve"> </w:t>
      </w:r>
      <w:r w:rsidR="0005168B">
        <w:fldChar w:fldCharType="begin"/>
      </w:r>
      <w:r>
        <w:instrText xml:space="preserve"> ADDIN ZOTERO_ITEM CSL_CITATION {"citationID":"mk73o6geh","properties":{"formattedCitation":"(Anders and Huber, 2010)","plainCitation":"(Anders and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05168B">
        <w:fldChar w:fldCharType="separate"/>
      </w:r>
      <w:r>
        <w:rPr>
          <w:noProof/>
        </w:rPr>
        <w:t>(Anders and Huber, 2010)</w:t>
      </w:r>
      <w:r w:rsidR="0005168B">
        <w:fldChar w:fldCharType="end"/>
      </w:r>
      <w:r>
        <w:t xml:space="preserve">. RNAs with a </w:t>
      </w:r>
      <w:commentRangeStart w:id="44"/>
      <w:r w:rsidRPr="00CB6967">
        <w:rPr>
          <w:i/>
        </w:rPr>
        <w:t>p</w:t>
      </w:r>
      <w:r>
        <w:t>-value less than 0.05</w:t>
      </w:r>
      <w:commentRangeEnd w:id="44"/>
      <w:r w:rsidR="007043F0">
        <w:rPr>
          <w:rStyle w:val="CommentReference"/>
          <w:color w:val="00000A"/>
        </w:rPr>
        <w:commentReference w:id="44"/>
      </w:r>
      <w:r>
        <w:t>, at some point during the time course, were considered to have changed significantly and kept for further analysis. To compare RNA abundances within a single time point, raw RNA counts were normalized to their read depth (sum of all counts for that</w:t>
      </w:r>
      <w:r w:rsidR="008D285E">
        <w:t xml:space="preserve"> sample</w:t>
      </w:r>
      <w:r>
        <w:t>). Finally, normalized RNA and protein profiles, both relative and absolute, were averaged across all three biological replicates.</w:t>
      </w:r>
    </w:p>
    <w:p w14:paraId="0284F353" w14:textId="77777777" w:rsidR="00CB6967" w:rsidRDefault="00CB6967" w:rsidP="00CB6967"/>
    <w:p w14:paraId="41775B31" w14:textId="62AAAFBA" w:rsidR="00CB6967" w:rsidRDefault="00CB6967" w:rsidP="00A21FA4">
      <w:pPr>
        <w:pStyle w:val="NoSpacing"/>
      </w:pPr>
      <w:r>
        <w:t xml:space="preserve">Clustering of protein profiles was performed using the python library </w:t>
      </w:r>
      <w:proofErr w:type="spellStart"/>
      <w:r>
        <w:t>scipy</w:t>
      </w:r>
      <w:proofErr w:type="spellEnd"/>
      <w:r w:rsidR="00A21FA4">
        <w:t xml:space="preserve"> </w:t>
      </w:r>
      <w:r w:rsidR="0005168B">
        <w:fldChar w:fldCharType="begin"/>
      </w:r>
      <w:r w:rsidR="00A21FA4">
        <w:instrText xml:space="preserve"> ADDIN ZOTERO_ITEM CSL_CITATION {"citationID":"26cosvvvm5","properties":{"formattedCitation":"(Jones et al., 2001)","plainCitation":"(Jones et al., 2001)"},"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05168B">
        <w:fldChar w:fldCharType="separate"/>
      </w:r>
      <w:r w:rsidR="00A21FA4">
        <w:rPr>
          <w:noProof/>
        </w:rPr>
        <w:t>(Jones et al., 2001)</w:t>
      </w:r>
      <w:r w:rsidR="0005168B">
        <w:fldChar w:fldCharType="end"/>
      </w:r>
      <w:r w:rsidR="00A21FA4">
        <w:t>.</w:t>
      </w:r>
      <w:r>
        <w:t xml:space="preserve"> </w:t>
      </w:r>
      <w:r w:rsidR="00A21FA4">
        <w:t xml:space="preserve"> We used the </w:t>
      </w:r>
      <w:r w:rsidRPr="00A21FA4">
        <w:rPr>
          <w:i/>
        </w:rPr>
        <w:t>k</w:t>
      </w:r>
      <w:r>
        <w:t>-means clustering algorithm with the number of protein clusters set to 25 and RNA clusters to 15. To compare relative protein prof</w:t>
      </w:r>
      <w:r w:rsidR="00A21FA4">
        <w:t>iles with the integral of their relative</w:t>
      </w:r>
      <w:r>
        <w:t xml:space="preserve"> transcript levels we integrated each of the transcript profiles, from the initial time to each additional time point, using the trapezoidal method implemented by the python l</w:t>
      </w:r>
      <w:r>
        <w:t>i</w:t>
      </w:r>
      <w:r>
        <w:t>brary</w:t>
      </w:r>
      <w:r w:rsidR="00A21FA4">
        <w:t xml:space="preserve"> </w:t>
      </w:r>
      <w:proofErr w:type="spellStart"/>
      <w:r w:rsidR="00A21FA4" w:rsidRPr="00A21FA4">
        <w:t>numpy</w:t>
      </w:r>
      <w:proofErr w:type="spellEnd"/>
      <w:r w:rsidR="00A21FA4">
        <w:t xml:space="preserve"> </w:t>
      </w:r>
      <w:r w:rsidR="0005168B">
        <w:fldChar w:fldCharType="begin"/>
      </w:r>
      <w:r w:rsidR="00A21FA4">
        <w:instrText xml:space="preserve"> ADDIN ZOTERO_ITEM CSL_CITATION {"citationID":"h6sumdl3e","properties":{"formattedCitation":"(Walt et al., 2011)","plainCitation":"(Walt et al., 2011)"},"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05168B">
        <w:fldChar w:fldCharType="separate"/>
      </w:r>
      <w:r w:rsidR="00A21FA4">
        <w:rPr>
          <w:noProof/>
        </w:rPr>
        <w:t>(Walt et al., 2011)</w:t>
      </w:r>
      <w:r w:rsidR="0005168B">
        <w:fldChar w:fldCharType="end"/>
      </w:r>
      <w:r>
        <w:t>.</w:t>
      </w:r>
    </w:p>
    <w:p w14:paraId="1AF24ECE" w14:textId="77777777" w:rsidR="00CB6967" w:rsidRDefault="00CB6967" w:rsidP="00CB6967"/>
    <w:p w14:paraId="5CC603CF" w14:textId="6462F61F" w:rsidR="008D285E" w:rsidRDefault="00CB6967" w:rsidP="00A21FA4">
      <w:pPr>
        <w:pStyle w:val="NoSpacing"/>
      </w:pPr>
      <w:r>
        <w:t>We used a piecewise continuous curve to fit both RNA and protein profiles. This curve was defined by seven free parameters, 4 free time parameters, and 3 free amplitude param</w:t>
      </w:r>
      <w:r>
        <w:t>e</w:t>
      </w:r>
      <w:r>
        <w:t>ters.  To fit the profiles we used a custom implementation of a differential evolution (DE) algorithm</w:t>
      </w:r>
      <w:r w:rsidR="00DD2481">
        <w:t xml:space="preserve"> </w:t>
      </w:r>
      <w:r w:rsidR="0005168B">
        <w:fldChar w:fldCharType="begin"/>
      </w:r>
      <w:r w:rsidR="002A3F5B">
        <w:instrText xml:space="preserve"> ADDIN ZOTERO_ITEM CSL_CITATION {"citationID":"1sta5bm8is","properties":{"formattedCitation":"(Price et al., 2005)","plainCitation":"(Price et al., 2005)"},"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05168B">
        <w:fldChar w:fldCharType="separate"/>
      </w:r>
      <w:r w:rsidR="002A3F5B">
        <w:rPr>
          <w:noProof/>
        </w:rPr>
        <w:t>(Price et al., 2005)</w:t>
      </w:r>
      <w:r w:rsidR="0005168B">
        <w:fldChar w:fldCharType="end"/>
      </w:r>
      <w:r w:rsidR="002A3F5B">
        <w:t>.</w:t>
      </w:r>
      <w:r>
        <w:t xml:space="preserve"> Briefly, the DE algorithm </w:t>
      </w:r>
      <w:r w:rsidR="00DD2481">
        <w:t xml:space="preserve">initially </w:t>
      </w:r>
      <w:r>
        <w:t>generates an ensemble of random parameter guesses within a predefined range</w:t>
      </w:r>
      <w:r w:rsidR="00DD2481">
        <w:t>;</w:t>
      </w:r>
      <w:r>
        <w:t xml:space="preserve"> </w:t>
      </w:r>
      <w:r w:rsidR="00DD2481">
        <w:t>subsequently,</w:t>
      </w:r>
      <w:r>
        <w:t xml:space="preserve"> vectors of individual parameter sets (sometimes called agents) are mixed together at a predefined crossover rate,</w:t>
      </w:r>
      <w:r w:rsidR="00DD2481">
        <w:t xml:space="preserve"> </w:t>
      </w:r>
      <w:r>
        <w:t xml:space="preserve">only those crossover events that yield a smaller error (defined by a predefined cost function) are kept, and the process </w:t>
      </w:r>
      <w:r w:rsidR="007F15B3">
        <w:t>was</w:t>
      </w:r>
      <w:r>
        <w:t xml:space="preserve"> iterated until a convergence criteri</w:t>
      </w:r>
      <w:r w:rsidR="00DD2481">
        <w:t>on</w:t>
      </w:r>
      <w:r>
        <w:t xml:space="preserve"> </w:t>
      </w:r>
      <w:r w:rsidR="007F15B3">
        <w:t>was</w:t>
      </w:r>
      <w:r>
        <w:t xml:space="preserve"> met. In our fits we used an ensemble of</w:t>
      </w:r>
      <w:r>
        <w:rPr>
          <w:shd w:val="clear" w:color="auto" w:fill="FFFFFF"/>
        </w:rPr>
        <w:t xml:space="preserve"> 15 a</w:t>
      </w:r>
      <w:r>
        <w:t>gents with a cr</w:t>
      </w:r>
      <w:r w:rsidR="008D285E">
        <w:t>ossover frequency of 0.75 and a</w:t>
      </w:r>
      <w:r>
        <w:rPr>
          <w:shd w:val="clear" w:color="auto" w:fill="FFFFFF"/>
        </w:rPr>
        <w:t xml:space="preserve"> mixing strength </w:t>
      </w:r>
      <w:r>
        <w:t xml:space="preserve">of 0.6. The crossover frequency determines the probability that an agent will be changed at any given iteration and the mixing strength determines how large a change an agent undergoes if it </w:t>
      </w:r>
      <w:proofErr w:type="gramStart"/>
      <w:r w:rsidR="007F15B3">
        <w:t>was</w:t>
      </w:r>
      <w:r>
        <w:t xml:space="preserve"> chosen to be altered</w:t>
      </w:r>
      <w:proofErr w:type="gramEnd"/>
      <w:r>
        <w:t>. The crossover frequency and mixing strength were picked based upon an empirical study of the dependence of convergence e</w:t>
      </w:r>
      <w:r>
        <w:t>f</w:t>
      </w:r>
      <w:r>
        <w:t>ficiency on these parameters</w:t>
      </w:r>
      <w:r w:rsidR="00A21FA4">
        <w:t xml:space="preserve"> </w:t>
      </w:r>
      <w:r w:rsidR="0005168B">
        <w:fldChar w:fldCharType="begin"/>
      </w:r>
      <w:r w:rsidR="002A3F5B">
        <w:instrText xml:space="preserve"> ADDIN ZOTERO_ITEM CSL_CITATION {"citationID":"lit8dqvqj","properties":{"formattedCitation":"(Pedersen, Magnus Erik Hvass, n.d.)","plainCitation":"(Pedersen, Magnus Erik Hvass, n.d.)"},"citationItems":[{"id":104,"uris":["http://zotero.org/users/local/nzbyWFEW/items/FE2IKM8Z"],"uri":["http://zotero.org/users/local/nzbyWFEW/items/FE2IKM8Z"],"itemData":{"id":104,"type":"article-journal","title":"Good parameters for differential evolution.","author":[{"family":"Pedersen, Magnus Erik Hvass","given":""}]}}],"schema":"https://github.com/citation-style-language/schema/raw/master/csl-citation.json"} </w:instrText>
      </w:r>
      <w:r w:rsidR="0005168B">
        <w:fldChar w:fldCharType="separate"/>
      </w:r>
      <w:r w:rsidR="002A3F5B">
        <w:rPr>
          <w:noProof/>
        </w:rPr>
        <w:t>(Pedersen, Magnus Erik Hvass, 2010)</w:t>
      </w:r>
      <w:r w:rsidR="0005168B">
        <w:fldChar w:fldCharType="end"/>
      </w:r>
      <w:r>
        <w:t xml:space="preserve"> for some standard o</w:t>
      </w:r>
      <w:r>
        <w:t>p</w:t>
      </w:r>
      <w:r>
        <w:t xml:space="preserve">timization problems. The cost function is given by </w:t>
      </w:r>
    </w:p>
    <w:p w14:paraId="338D0746" w14:textId="77777777" w:rsidR="00CB6967" w:rsidRDefault="00CB6967" w:rsidP="00A21FA4">
      <w:pPr>
        <w:pStyle w:val="NoSpacing"/>
      </w:pPr>
    </w:p>
    <w:p w14:paraId="445CD18F" w14:textId="77777777" w:rsidR="00CB6967" w:rsidRDefault="00CB6967" w:rsidP="00CB6967"/>
    <w:p w14:paraId="37E03F94" w14:textId="25D04E1D" w:rsidR="00CB6967" w:rsidRDefault="0059034A" w:rsidP="002A3F5B">
      <w:pPr>
        <w:jc w:val="center"/>
      </w:pPr>
      <w:r>
        <w:rPr>
          <w:noProof/>
          <w:position w:val="-30"/>
        </w:rPr>
        <w:drawing>
          <wp:inline distT="0" distB="0" distL="0" distR="0" wp14:anchorId="4F561B42" wp14:editId="4D21D409">
            <wp:extent cx="1470025" cy="46164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70025" cy="461645"/>
                    </a:xfrm>
                    <a:prstGeom prst="rect">
                      <a:avLst/>
                    </a:prstGeom>
                    <a:noFill/>
                    <a:ln>
                      <a:noFill/>
                    </a:ln>
                  </pic:spPr>
                </pic:pic>
              </a:graphicData>
            </a:graphic>
          </wp:inline>
        </w:drawing>
      </w:r>
    </w:p>
    <w:p w14:paraId="30F3E86F" w14:textId="77777777" w:rsidR="00FA4DA4" w:rsidRDefault="00FA4DA4" w:rsidP="00A21FA4">
      <w:pPr>
        <w:pStyle w:val="NoSpacing"/>
      </w:pPr>
    </w:p>
    <w:p w14:paraId="1828B1BC" w14:textId="77777777" w:rsidR="00CB6967" w:rsidRDefault="00CB6967" w:rsidP="00A21FA4">
      <w:pPr>
        <w:pStyle w:val="NoSpacing"/>
      </w:pPr>
      <w:proofErr w:type="gramStart"/>
      <w:r>
        <w:t>where</w:t>
      </w:r>
      <w:proofErr w:type="gramEnd"/>
      <w:r>
        <w:t xml:space="preserve"> </w:t>
      </w:r>
      <w:r w:rsidRPr="00051F8F">
        <w:rPr>
          <w:i/>
        </w:rPr>
        <w:t>d</w:t>
      </w:r>
      <w:r w:rsidRPr="00051F8F">
        <w:rPr>
          <w:i/>
          <w:vertAlign w:val="subscript"/>
        </w:rPr>
        <w:t>i</w:t>
      </w:r>
      <w:r>
        <w:t>(</w:t>
      </w:r>
      <w:proofErr w:type="spellStart"/>
      <w:r w:rsidRPr="00051F8F">
        <w:rPr>
          <w:i/>
        </w:rPr>
        <w:t>t</w:t>
      </w:r>
      <w:r w:rsidRPr="00051F8F">
        <w:rPr>
          <w:i/>
          <w:vertAlign w:val="subscript"/>
        </w:rPr>
        <w:t>j</w:t>
      </w:r>
      <w:proofErr w:type="spellEnd"/>
      <w:r>
        <w:t xml:space="preserve">), </w:t>
      </w:r>
      <w:proofErr w:type="spellStart"/>
      <w:r w:rsidRPr="00051F8F">
        <w:rPr>
          <w:rFonts w:ascii="Ubuntu" w:hAnsi="Ubuntu"/>
          <w:i/>
        </w:rPr>
        <w:t>σ</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nd </w:t>
      </w:r>
      <w:proofErr w:type="spellStart"/>
      <w:r w:rsidRPr="00051F8F">
        <w:rPr>
          <w:i/>
        </w:rPr>
        <w:t>s</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re the average of all experimental repeats of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the standard deviation of the experiments of the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and the average of the ensemble simulations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rsidR="00051F8F">
        <w:t xml:space="preserve">, </w:t>
      </w:r>
      <w:r>
        <w:t>respectively. Scaling by the standard deviation places a relatively lower weight on data points with relatively larger errors for a given protein or mRNA.</w:t>
      </w:r>
    </w:p>
    <w:p w14:paraId="6C3730BE" w14:textId="77777777" w:rsidR="00CB6967" w:rsidRDefault="00CB6967" w:rsidP="00CB6967">
      <w:r>
        <w:t xml:space="preserve"> </w:t>
      </w:r>
    </w:p>
    <w:p w14:paraId="1C55D2C0" w14:textId="0A0C49C4" w:rsidR="00CB6967" w:rsidRDefault="00CB6967" w:rsidP="00A21FA4">
      <w:pPr>
        <w:pStyle w:val="NoSpacing"/>
      </w:pPr>
      <w:r>
        <w:t>Some of the profiles may be slightly over</w:t>
      </w:r>
      <w:r w:rsidR="0094434A">
        <w:t>-</w:t>
      </w:r>
      <w:r>
        <w:t>fit by our curve (e.g. profiles that are up</w:t>
      </w:r>
      <w:r w:rsidR="008D285E">
        <w:t>-</w:t>
      </w:r>
      <w:r>
        <w:t xml:space="preserve">regulated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w:t>
      </w:r>
      <w:r w:rsidR="00DD2481">
        <w:t xml:space="preserve">represent </w:t>
      </w:r>
      <w:r>
        <w:t xml:space="preserve">the time to first inflection,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ecent proxy to how long it took a</w:t>
      </w:r>
      <w:r w:rsidR="007C6084">
        <w:t>n</w:t>
      </w:r>
      <w:r>
        <w:t xml:space="preserve"> RNA/protein to reach a steady state after entering st</w:t>
      </w:r>
      <w:r>
        <w:t>a</w:t>
      </w:r>
      <w:r>
        <w:t>tionary phase, and we could reliabl</w:t>
      </w:r>
      <w:r w:rsidR="00DD2481">
        <w:t>y</w:t>
      </w:r>
      <w:r>
        <w:t xml:space="preserve"> sort the behavior into four categories based upon the amplitude parameters. The four categories we used were that of </w:t>
      </w:r>
      <w:proofErr w:type="gramStart"/>
      <w:r>
        <w:t>up-regulated</w:t>
      </w:r>
      <w:proofErr w:type="gramEnd"/>
      <w:r>
        <w:t xml:space="preserve">, down-regulated, </w:t>
      </w:r>
      <w:r w:rsidR="00E5438B">
        <w:t xml:space="preserve">transiently </w:t>
      </w:r>
      <w:r>
        <w:t xml:space="preserve">up-regulated or </w:t>
      </w:r>
      <w:r w:rsidR="00E5438B">
        <w:t xml:space="preserve">transiently </w:t>
      </w:r>
      <w:r w:rsidR="002F22E7">
        <w:t>down-regulated</w:t>
      </w:r>
      <w:r>
        <w:t xml:space="preserve">. </w:t>
      </w:r>
      <w:r w:rsidR="00524A42">
        <w:t xml:space="preserve">Genes that were up (or down) regulated were those genes that increased (or decreased) at some point during the time course and did not decrease (or increase) at some later time. Genes that were </w:t>
      </w:r>
      <w:r w:rsidR="00E5438B">
        <w:t>trans</w:t>
      </w:r>
      <w:r w:rsidR="00E5438B">
        <w:t>i</w:t>
      </w:r>
      <w:r w:rsidR="00E5438B">
        <w:t xml:space="preserve">ently </w:t>
      </w:r>
      <w:r w:rsidR="00524A42">
        <w:t xml:space="preserve">up (or down) regulated were those genes that increased (or decreased) at some point during the time course but decreased (or increased) at some later time. </w:t>
      </w:r>
      <w:r>
        <w:t>The sorting into categories was aided by our estimate of the distribution of parameters that allow for a good fit within the population of fits. A fit was considered good if it was on average (across the time course) one standard deviation, or less, away from the experimental average.</w:t>
      </w:r>
    </w:p>
    <w:p w14:paraId="2382CE9E" w14:textId="77777777" w:rsidR="00CB6967" w:rsidRDefault="00CB6967" w:rsidP="00CB6967"/>
    <w:p w14:paraId="6C3D4615" w14:textId="246C4279"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w:t>
      </w:r>
      <w:proofErr w:type="gramStart"/>
      <w:r>
        <w:t>up-regulated</w:t>
      </w:r>
      <w:proofErr w:type="gramEnd"/>
      <w:r>
        <w:t xml:space="preserve">, down-regulated, </w:t>
      </w:r>
      <w:r w:rsidR="00E5438B">
        <w:t xml:space="preserve">transiently </w:t>
      </w:r>
      <w:r>
        <w:t xml:space="preserve">up-regulated or </w:t>
      </w:r>
      <w:r w:rsidR="00E5438B">
        <w:t xml:space="preserve">transiently </w:t>
      </w:r>
      <w:r w:rsidR="002F22E7">
        <w:t>down-regulated</w:t>
      </w:r>
      <w:r>
        <w:t xml:space="preserve">. Specifically we made use of DAVID's API, instead of the web interface, to generate the GO-enrichment through a python script. GO terms </w:t>
      </w:r>
      <w:r w:rsidR="001D19F5">
        <w:t>were</w:t>
      </w:r>
      <w:r>
        <w:t xml:space="preserve"> clustered based upon genes in a given term to reduce redundancy in the returned r</w:t>
      </w:r>
      <w:r>
        <w:t>e</w:t>
      </w:r>
      <w:r>
        <w:t xml:space="preserve">sults. </w:t>
      </w:r>
    </w:p>
    <w:p w14:paraId="05B686CC" w14:textId="77777777" w:rsidR="00CB6967" w:rsidRDefault="00CB6967" w:rsidP="00CB6967"/>
    <w:p w14:paraId="465DFAA1" w14:textId="7B8B62FE" w:rsidR="00CB6967" w:rsidRDefault="00CB6967" w:rsidP="00A21FA4">
      <w:pPr>
        <w:pStyle w:val="NoSpacing"/>
      </w:pPr>
      <w:r>
        <w:t xml:space="preserve">As a complementary approach we also enriched for </w:t>
      </w:r>
      <w:r w:rsidR="00E90962">
        <w:t xml:space="preserve">KEGG </w:t>
      </w:r>
      <w:r>
        <w:t>pathway terms</w:t>
      </w:r>
      <w:r w:rsidR="00946D37">
        <w:t xml:space="preserve"> in</w:t>
      </w:r>
      <w:r>
        <w:t xml:space="preserve"> the entire set of significantly changing proteins (without presorting) using</w:t>
      </w:r>
      <w:r w:rsidR="00BD032F">
        <w:t xml:space="preserve"> </w:t>
      </w:r>
      <w:r>
        <w:t>the DAVID database API. The protein</w:t>
      </w:r>
      <w:r w:rsidR="00A222F1">
        <w:t xml:space="preserve"> levels</w:t>
      </w:r>
      <w:r>
        <w:t xml:space="preserve"> within each returned </w:t>
      </w:r>
      <w:r w:rsidR="00E90962">
        <w:t xml:space="preserve">KEGG </w:t>
      </w:r>
      <w:r>
        <w:t xml:space="preserve">pathway </w:t>
      </w:r>
      <w:r w:rsidR="001D19F5">
        <w:t>were</w:t>
      </w:r>
      <w:r>
        <w:t xml:space="preserve"> then averaged to see if there was any consistent response across the entire pathway. Those </w:t>
      </w:r>
      <w:proofErr w:type="spellStart"/>
      <w:r>
        <w:t>Kegg</w:t>
      </w:r>
      <w:proofErr w:type="spellEnd"/>
      <w:r>
        <w:t xml:space="preserve"> terms that gave in</w:t>
      </w:r>
      <w:r w:rsidR="00A222F1">
        <w:t>co</w:t>
      </w:r>
      <w:r w:rsidR="00A222F1">
        <w:t>n</w:t>
      </w:r>
      <w:r w:rsidR="00A222F1">
        <w:t>sistent</w:t>
      </w:r>
      <w:r>
        <w:t xml:space="preserve"> responses across proteins in that pathway returned a relatively flat average and </w:t>
      </w:r>
      <w:r w:rsidR="001D19F5">
        <w:t>were</w:t>
      </w:r>
      <w:r>
        <w:t xml:space="preserve"> filtered out. </w:t>
      </w:r>
    </w:p>
    <w:p w14:paraId="1E64C703" w14:textId="77777777" w:rsidR="00CB6967" w:rsidRDefault="00CB6967" w:rsidP="00CB6967"/>
    <w:p w14:paraId="1B336D5F" w14:textId="2EE3CC87" w:rsidR="00A3644C" w:rsidRDefault="00CB6967" w:rsidP="00A3644C">
      <w:pPr>
        <w:pStyle w:val="NoSpacing"/>
      </w:pPr>
      <w:r>
        <w:t xml:space="preserve">All of the scripts used to perform the above analysis can be downloaded at </w:t>
      </w:r>
      <w:commentRangeStart w:id="45"/>
      <w:r w:rsidR="002D6CE0">
        <w:fldChar w:fldCharType="begin"/>
      </w:r>
      <w:r w:rsidR="002D6CE0">
        <w:instrText xml:space="preserve"> HYPERLINK "https://github.com/marcottelab/AG3C"</w:instrText>
      </w:r>
      <w:r w:rsidR="002D6CE0">
        <w:instrText xml:space="preserve"> </w:instrText>
      </w:r>
      <w:r w:rsidR="002D6CE0">
        <w:fldChar w:fldCharType="separate"/>
      </w:r>
      <w:r w:rsidR="001B2650" w:rsidRPr="00EE5A43">
        <w:rPr>
          <w:rStyle w:val="Hyperlink"/>
          <w:rFonts w:ascii="Calisto MT" w:hAnsi="Calisto MT"/>
        </w:rPr>
        <w:t>https://github.com/marcottelab/AG3C</w:t>
      </w:r>
      <w:r w:rsidR="002D6CE0">
        <w:rPr>
          <w:rStyle w:val="Hyperlink"/>
          <w:rFonts w:ascii="Calisto MT" w:hAnsi="Calisto MT"/>
        </w:rPr>
        <w:fldChar w:fldCharType="end"/>
      </w:r>
      <w:r w:rsidR="001B2650">
        <w:rPr>
          <w:rFonts w:ascii="Calisto MT" w:hAnsi="Calisto MT"/>
        </w:rPr>
        <w:t>.</w:t>
      </w:r>
      <w:commentRangeEnd w:id="45"/>
      <w:r w:rsidR="002D6CE0">
        <w:rPr>
          <w:rStyle w:val="CommentReference"/>
          <w:color w:val="00000A"/>
        </w:rPr>
        <w:commentReference w:id="45"/>
      </w:r>
    </w:p>
    <w:p w14:paraId="146EF10D" w14:textId="4E57D213" w:rsidR="002D6CE0" w:rsidRDefault="002D6CE0" w:rsidP="002D6CE0">
      <w:pPr>
        <w:pStyle w:val="Heading2"/>
      </w:pPr>
      <w:r>
        <w:t>Data availability</w:t>
      </w:r>
    </w:p>
    <w:p w14:paraId="5ABAA80F" w14:textId="507C7A0A" w:rsidR="002D6CE0" w:rsidRDefault="002D6CE0" w:rsidP="002D6CE0">
      <w:pPr>
        <w:pStyle w:val="NoSpacing"/>
      </w:pPr>
      <w:r>
        <w:t xml:space="preserve">All raw data are available from datadryad.org at </w:t>
      </w:r>
      <w:hyperlink r:id="rId10" w:history="1">
        <w:r w:rsidRPr="00B72DB1">
          <w:rPr>
            <w:rStyle w:val="Hyperlink"/>
          </w:rPr>
          <w:t>http://dx.doi.org/XXXX</w:t>
        </w:r>
      </w:hyperlink>
      <w:r>
        <w:t>. Raw RNA reads are also available from XXXX. Raw proteomics spectra are also available from XXXX.</w:t>
      </w:r>
      <w:bookmarkStart w:id="46" w:name="_GoBack"/>
      <w:bookmarkEnd w:id="46"/>
    </w:p>
    <w:p w14:paraId="45CE3FB6" w14:textId="77777777" w:rsidR="002D6CE0" w:rsidRDefault="002D6CE0" w:rsidP="005A50CF">
      <w:pPr>
        <w:pStyle w:val="Heading1"/>
      </w:pPr>
    </w:p>
    <w:p w14:paraId="1EF7A098" w14:textId="77777777" w:rsidR="005A50CF" w:rsidRDefault="00BA5B3C" w:rsidP="005A50CF">
      <w:pPr>
        <w:pStyle w:val="Heading1"/>
      </w:pPr>
      <w:r>
        <w:t>References</w:t>
      </w:r>
    </w:p>
    <w:p w14:paraId="6CA274E1" w14:textId="248ED3ED" w:rsidR="00905520" w:rsidRPr="00052DA7" w:rsidRDefault="0005168B" w:rsidP="00052DA7">
      <w:pPr>
        <w:pStyle w:val="Bibliography"/>
        <w:rPr>
          <w:color w:val="auto"/>
        </w:rPr>
      </w:pPr>
      <w:r w:rsidRPr="002C1CF2">
        <w:fldChar w:fldCharType="begin"/>
      </w:r>
      <w:r w:rsidR="0081688C">
        <w:instrText xml:space="preserve"> ADDIN ZOTERO_BIBL {"custom":[]} CSL_BIBLIOGRAPHY </w:instrText>
      </w:r>
      <w:r w:rsidRPr="002C1CF2">
        <w:fldChar w:fldCharType="separate"/>
      </w:r>
      <w:r w:rsidR="00905520" w:rsidRPr="00052DA7">
        <w:rPr>
          <w:color w:val="auto"/>
        </w:rPr>
        <w:t>Abreu, R. de S., Penalva, L.O., Marcotte, E.M., Vogel, C., 2009. Global signatures of protein and mRNA expression levels. Mol. Biosyst. 5, 1512–1526. doi:10.1039/B908315D</w:t>
      </w:r>
    </w:p>
    <w:p w14:paraId="2F6AD533" w14:textId="77777777" w:rsidR="00905520" w:rsidRPr="00052DA7" w:rsidRDefault="00905520" w:rsidP="00052DA7">
      <w:pPr>
        <w:pStyle w:val="Bibliography"/>
        <w:rPr>
          <w:color w:val="auto"/>
        </w:rPr>
      </w:pPr>
      <w:r w:rsidRPr="00052DA7">
        <w:rPr>
          <w:color w:val="auto"/>
        </w:rPr>
        <w:t>Åkesson, M., Förster, J., Nielsen, J., 2004. Integration of gene expression data into genome-scale metabolic models. Metab. Eng. 6, 285–293. doi:10.1016/j.ymben.2003.12.002</w:t>
      </w:r>
    </w:p>
    <w:p w14:paraId="3081C9F0" w14:textId="77777777" w:rsidR="00905520" w:rsidRPr="00052DA7" w:rsidRDefault="00905520" w:rsidP="00052DA7">
      <w:pPr>
        <w:pStyle w:val="Bibliography"/>
        <w:rPr>
          <w:color w:val="auto"/>
        </w:rPr>
      </w:pPr>
      <w:r w:rsidRPr="00052DA7">
        <w:rPr>
          <w:color w:val="auto"/>
        </w:rPr>
        <w:t>Anders, S., Huber, W., 2010. Differential expression analysis for sequence count data. Genome Biol. 11, R106. doi:10.1186/gb-2010-11-10-r106</w:t>
      </w:r>
    </w:p>
    <w:p w14:paraId="7E2CCFCE" w14:textId="77777777" w:rsidR="00905520" w:rsidRPr="00052DA7" w:rsidRDefault="00905520" w:rsidP="00052DA7">
      <w:pPr>
        <w:pStyle w:val="Bibliography"/>
        <w:rPr>
          <w:color w:val="auto"/>
        </w:rPr>
      </w:pPr>
      <w:r w:rsidRPr="00052DA7">
        <w:rPr>
          <w:color w:val="auto"/>
        </w:rPr>
        <w:t>Anders, S., Pyl, P.T., Huber, W., 2014. HTSeq - A Python framework to work with high-throughput sequencing data (No. 002824).</w:t>
      </w:r>
    </w:p>
    <w:p w14:paraId="182D06F4" w14:textId="77777777" w:rsidR="00905520" w:rsidRPr="00052DA7" w:rsidRDefault="00905520" w:rsidP="00052DA7">
      <w:pPr>
        <w:pStyle w:val="Bibliography"/>
        <w:rPr>
          <w:color w:val="auto"/>
        </w:rPr>
      </w:pPr>
      <w:r w:rsidRPr="00052DA7">
        <w:rPr>
          <w:color w:val="auto"/>
        </w:rPr>
        <w:t>Bishop, R.E., Gibbons, H.S., Guina, T., Trent, M.S., Miller, S.I., Raetz, C.R.H., 2000. Transfer of palmitate from phospholipids to lipid A in outer membranes of Gram-negative bacteria. EMBO J. 19, 5071–5080. doi:10.1093/emboj/19.19.5071</w:t>
      </w:r>
    </w:p>
    <w:p w14:paraId="12706E86" w14:textId="77777777" w:rsidR="00905520" w:rsidRPr="00052DA7" w:rsidRDefault="00905520" w:rsidP="00052DA7">
      <w:pPr>
        <w:pStyle w:val="Bibliography"/>
        <w:rPr>
          <w:color w:val="auto"/>
        </w:rPr>
      </w:pPr>
      <w:r w:rsidRPr="00052DA7">
        <w:rPr>
          <w:color w:val="auto"/>
        </w:rPr>
        <w:t>Burge, S.W., Daub, J., Eberhardt, R., Tate, J., Barquist, L., Nawrocki, E.P., Eddy, S.R., Gardner, P.P., Bateman, A., 2013. Rfam 11.0: 10 years of RNA families. Nucleic Acids Res. 41, D226–232. doi:10.1093/nar/gks1005</w:t>
      </w:r>
    </w:p>
    <w:p w14:paraId="7E4CC0C6" w14:textId="77777777" w:rsidR="00905520" w:rsidRPr="00052DA7" w:rsidRDefault="00905520" w:rsidP="00052DA7">
      <w:pPr>
        <w:pStyle w:val="Bibliography"/>
        <w:rPr>
          <w:color w:val="auto"/>
        </w:rPr>
      </w:pPr>
      <w:r w:rsidRPr="00052DA7">
        <w:rPr>
          <w:color w:val="auto"/>
        </w:rPr>
        <w:t>Carrera, J., Estrela, R., Luo, J., Rai, N., Tsoukalas, A., Tagkopoulos, I., 2014. An integrative, multi-scale, genome-wide model reveals the phenotypic landscape of Escherichia coli. Mol. Syst. Biol. 10, n/a–n/a. doi:10.15252/msb.20145108</w:t>
      </w:r>
    </w:p>
    <w:p w14:paraId="618C71AD" w14:textId="77777777" w:rsidR="00905520" w:rsidRPr="00052DA7" w:rsidRDefault="00905520" w:rsidP="00052DA7">
      <w:pPr>
        <w:pStyle w:val="Bibliography"/>
        <w:rPr>
          <w:color w:val="auto"/>
        </w:rPr>
      </w:pPr>
      <w:r w:rsidRPr="00052DA7">
        <w:rPr>
          <w:color w:val="auto"/>
        </w:rPr>
        <w:t>Colijn, C., Brandes, A., Zucker, J., Lun, D.S., Weiner, B., Farhat, M.R., Cheng, T.-Y., Moody, D.B., Murray, M., Galagan, J.E., 2009. Interpreting Expression Data with Metabolic Flux Models: Predicting Mycobacterium tuberculosis Mycolic Acid Production. PLoS Comput Biol 5, e1000489. doi:10.1371/journal.pcbi.1000489</w:t>
      </w:r>
    </w:p>
    <w:p w14:paraId="63F1DC87" w14:textId="77777777" w:rsidR="00905520" w:rsidRPr="00052DA7" w:rsidRDefault="00905520" w:rsidP="00052DA7">
      <w:pPr>
        <w:pStyle w:val="Bibliography"/>
        <w:rPr>
          <w:color w:val="auto"/>
        </w:rPr>
      </w:pPr>
      <w:r w:rsidRPr="00052DA7">
        <w:rPr>
          <w:color w:val="auto"/>
        </w:rPr>
        <w:t>Collins, S.B., Reznik, E., Segrè, D., 2012. Temporal Expression-based Analysis of Metabolism. PLoS Comput Biol 8, e1002781. doi:10.1371/journal.pcbi.1002781</w:t>
      </w:r>
    </w:p>
    <w:p w14:paraId="50A60959" w14:textId="77777777" w:rsidR="00905520" w:rsidRPr="00052DA7" w:rsidRDefault="00905520" w:rsidP="00052DA7">
      <w:pPr>
        <w:pStyle w:val="Bibliography"/>
        <w:rPr>
          <w:color w:val="auto"/>
        </w:rPr>
      </w:pPr>
      <w:r w:rsidRPr="00052DA7">
        <w:rPr>
          <w:color w:val="auto"/>
        </w:rPr>
        <w:t>Dodt, M., Roehr, J.T., Ahmed, R., Dieterich, C., 2012. FLEXBAR—Flexible Barcode and Adapter Processing for Next-Generation Sequencing Platforms. Biology 1, 895–905. doi:10.3390/biology1030895</w:t>
      </w:r>
    </w:p>
    <w:p w14:paraId="0CC1812A" w14:textId="77777777" w:rsidR="00905520" w:rsidRPr="00052DA7" w:rsidRDefault="00905520" w:rsidP="00052DA7">
      <w:pPr>
        <w:pStyle w:val="Bibliography"/>
        <w:rPr>
          <w:color w:val="auto"/>
        </w:rPr>
      </w:pPr>
      <w:r w:rsidRPr="00052DA7">
        <w:rPr>
          <w:color w:val="auto"/>
        </w:rPr>
        <w:t>Duarte, N.C., Herrgård, M.J., Palsson, B.Ø., 2004. Reconstruction and Validation of Saccharomyces cerevisiae iND750, a Fully Compartmentalized Genome-Scale Metabolic Model. Genome Res. 14, 1298–1309. doi:10.1101/gr.2250904</w:t>
      </w:r>
    </w:p>
    <w:p w14:paraId="7684D5F6" w14:textId="77777777" w:rsidR="00905520" w:rsidRPr="00052DA7" w:rsidRDefault="00905520" w:rsidP="00052DA7">
      <w:pPr>
        <w:pStyle w:val="Bibliography"/>
        <w:rPr>
          <w:color w:val="auto"/>
        </w:rPr>
      </w:pPr>
      <w:r w:rsidRPr="00052DA7">
        <w:rPr>
          <w:color w:val="auto"/>
        </w:rPr>
        <w:t>Fang, X., Wallqvist, A., Reifman, J., 2012. Modeling Phenotypic Metabolic Adaptations of Mycobacterium tuberculosis H37Rv under Hypoxia. PLoS Comput Biol 8, e1002688. doi:10.1371/journal.pcbi.1002688</w:t>
      </w:r>
    </w:p>
    <w:p w14:paraId="611136ED" w14:textId="77777777" w:rsidR="00905520" w:rsidRPr="00052DA7" w:rsidRDefault="00905520" w:rsidP="00052DA7">
      <w:pPr>
        <w:pStyle w:val="Bibliography"/>
        <w:rPr>
          <w:color w:val="auto"/>
        </w:rPr>
      </w:pPr>
      <w:r w:rsidRPr="00052DA7">
        <w:rPr>
          <w:color w:val="auto"/>
        </w:rPr>
        <w:t>Farrell, M.J., Finkel, S.E., 2003. The growth advantage in stationary-phase phenotype conferred by rpoS mutations is dependent on the pH and nutrient environment. J. Bacteriol. 185, 7044–7052.</w:t>
      </w:r>
    </w:p>
    <w:p w14:paraId="6C7505FA" w14:textId="77777777" w:rsidR="00905520" w:rsidRPr="00052DA7" w:rsidRDefault="00905520" w:rsidP="00052DA7">
      <w:pPr>
        <w:pStyle w:val="Bibliography"/>
        <w:rPr>
          <w:color w:val="auto"/>
        </w:rPr>
      </w:pPr>
      <w:r w:rsidRPr="00052DA7">
        <w:rPr>
          <w:color w:val="auto"/>
        </w:rPr>
        <w:t>Feist, A.M., Henry, C.S., Reed, J.L., Krummenacker, M., Joyce, A.R., Karp, P.D., Broadbelt, L.J., Hatzimanikatis, V., Palsson, B.Ø., 2007. A genome-scale metabolic reconstruction for Escherichia coli K-12 MG1655 that accounts for 1260 ORFs and thermodynamic information. Mol. Syst. Biol. 3, n/a–n/a. doi:10.1038/msb4100155</w:t>
      </w:r>
    </w:p>
    <w:p w14:paraId="60732687" w14:textId="77777777" w:rsidR="00905520" w:rsidRPr="00052DA7" w:rsidRDefault="00905520" w:rsidP="00052DA7">
      <w:pPr>
        <w:pStyle w:val="Bibliography"/>
        <w:rPr>
          <w:color w:val="auto"/>
        </w:rPr>
      </w:pPr>
      <w:r w:rsidRPr="00052DA7">
        <w:rPr>
          <w:color w:val="auto"/>
        </w:rPr>
        <w:t>Feist, A.M., Palsson, B.Ø., 2008. The growing scope of applications of genome-scale metabolic reconstructions using Escherichia coli. Nat. Biotechnol. 26, 659–667. doi:10.1038/nbt1401</w:t>
      </w:r>
    </w:p>
    <w:p w14:paraId="3C99F9A9" w14:textId="77777777" w:rsidR="00905520" w:rsidRPr="00052DA7" w:rsidRDefault="00905520" w:rsidP="00052DA7">
      <w:pPr>
        <w:pStyle w:val="Bibliography"/>
        <w:rPr>
          <w:color w:val="auto"/>
        </w:rPr>
      </w:pPr>
      <w:r w:rsidRPr="00052DA7">
        <w:rPr>
          <w:color w:val="auto"/>
        </w:rPr>
        <w:t>Finkel, S.E., 2006. Long-term survival during stationary phase: evolution and the GASP phenotype. Nat. Rev. Microbiol. 4, 113–120. doi:10.1038/nrmicro1340</w:t>
      </w:r>
    </w:p>
    <w:p w14:paraId="7A0BA275" w14:textId="77777777" w:rsidR="00905520" w:rsidRPr="00052DA7" w:rsidRDefault="00905520" w:rsidP="00052DA7">
      <w:pPr>
        <w:pStyle w:val="Bibliography"/>
        <w:rPr>
          <w:color w:val="auto"/>
        </w:rPr>
      </w:pPr>
      <w:r w:rsidRPr="00052DA7">
        <w:rPr>
          <w:color w:val="auto"/>
        </w:rPr>
        <w:t>Finkel, S.E., Kolter, R., 1999. Evolution of microbial diversity during prolonged starvation. Proc. Natl. Acad. Sci. 96, 4023–4027. doi:10.1073/pnas.96.7.4023</w:t>
      </w:r>
    </w:p>
    <w:p w14:paraId="2B644915" w14:textId="77777777" w:rsidR="00905520" w:rsidRPr="00052DA7" w:rsidRDefault="00905520" w:rsidP="00052DA7">
      <w:pPr>
        <w:pStyle w:val="Bibliography"/>
        <w:rPr>
          <w:color w:val="auto"/>
        </w:rPr>
      </w:pPr>
      <w:r w:rsidRPr="00052DA7">
        <w:rPr>
          <w:color w:val="auto"/>
        </w:rPr>
        <w:t>Giles, D.K., Hankins, J.V., Guan, Z., Trent, M.S., 2011. Remodelling of the Vibrio cholerae membrane by incorporation of exogenous fatty acids from host and aquatic environments. Mol. Microbiol. 79, 716–728. doi:10.1111/j.1365-2958.2010.07476.x</w:t>
      </w:r>
    </w:p>
    <w:p w14:paraId="415477BB" w14:textId="77777777" w:rsidR="00905520" w:rsidRPr="00052DA7" w:rsidRDefault="00905520" w:rsidP="00052DA7">
      <w:pPr>
        <w:pStyle w:val="Bibliography"/>
        <w:rPr>
          <w:color w:val="auto"/>
        </w:rPr>
      </w:pPr>
      <w:r w:rsidRPr="00052DA7">
        <w:rPr>
          <w:color w:val="auto"/>
        </w:rPr>
        <w:t>Grogan, D.W., Cronan, J.E., 1997. Cyclopropane ring formation in membrane lipids of bacteria. Microbiol. Mol. Biol. Rev. 61, 429–441.</w:t>
      </w:r>
    </w:p>
    <w:p w14:paraId="60821740" w14:textId="77777777" w:rsidR="00905520" w:rsidRPr="00052DA7" w:rsidRDefault="00905520" w:rsidP="00052DA7">
      <w:pPr>
        <w:pStyle w:val="Bibliography"/>
        <w:rPr>
          <w:color w:val="auto"/>
        </w:rPr>
      </w:pPr>
      <w:r w:rsidRPr="00052DA7">
        <w:rPr>
          <w:color w:val="auto"/>
        </w:rPr>
        <w:t>Gygi, S.P., Rochon, Y., Franza, B.R., Aebersold, R., 1999. Correlation between Protein and mRNA Abundance in Yeast. Mol. Cell. Biol. 19, 1720–1730.</w:t>
      </w:r>
    </w:p>
    <w:p w14:paraId="79C2D5AD" w14:textId="77777777" w:rsidR="00905520" w:rsidRPr="00052DA7" w:rsidRDefault="00905520" w:rsidP="00052DA7">
      <w:pPr>
        <w:pStyle w:val="Bibliography"/>
        <w:rPr>
          <w:color w:val="auto"/>
        </w:rPr>
      </w:pPr>
      <w:r w:rsidRPr="00052DA7">
        <w:rPr>
          <w:color w:val="auto"/>
        </w:rPr>
        <w:t>Hankins, J.V., Madsen, J.A., Needham, B.D., Brodbelt, J.S., Trent, M.S., 2013. The Outer Membrane of Gram-Negative Bacteria: Lipid A Isolation and Characterization, in: Delcour, A.H. (Ed.), Bacterial Cell Surfaces, Methods in Molecular Biology. Humana Press, pp. 239–258.</w:t>
      </w:r>
    </w:p>
    <w:p w14:paraId="428C4F79" w14:textId="77777777" w:rsidR="00905520" w:rsidRPr="00052DA7" w:rsidRDefault="00905520" w:rsidP="00052DA7">
      <w:pPr>
        <w:pStyle w:val="Bibliography"/>
        <w:rPr>
          <w:color w:val="auto"/>
        </w:rPr>
      </w:pPr>
      <w:r w:rsidRPr="00052DA7">
        <w:rPr>
          <w:color w:val="auto"/>
        </w:rPr>
        <w:t>Harcombe, W.R., Delaney, N.F., Leiby, N., Klitgord, N., Marx, C.J., 2013. The ability of flux balance analysis to predict evolution of central metabolism scales with the initial distance to the optimum. PLoS Comput. Biol. 9, e1003091. doi:10.1371/journal.pcbi.1003091</w:t>
      </w:r>
    </w:p>
    <w:p w14:paraId="1BD1B817" w14:textId="77777777" w:rsidR="00905520" w:rsidRPr="00052DA7" w:rsidRDefault="00905520" w:rsidP="00052DA7">
      <w:pPr>
        <w:pStyle w:val="Bibliography"/>
        <w:rPr>
          <w:color w:val="auto"/>
        </w:rPr>
      </w:pPr>
      <w:r w:rsidRPr="00052DA7">
        <w:rPr>
          <w:color w:val="auto"/>
        </w:rPr>
        <w:t>Hu, P., Janga, S.C., Babu, M., Díaz-Mejía, J.J., Butland, G., Yang, W., Pogoutse, O., Guo, X., Phanse, S., Wong, P., Chandran, S., Christopoulos, C., Nazarians-Armavil, A., Nasseri, N.K., Musso, G., Ali, M., Nazemof, N., Eroukova, V., Golshani, A., Paccanaro, A., Greenblatt, J.F., Moreno-Hagelsieb, G., Emili, A., 2009. Global Functional Atlas of Escherichia coli Encompassing Previously Uncharacterized Proteins. PLoS Biol 7, e1000096. doi:10.1371/journal.pbio.1000096</w:t>
      </w:r>
    </w:p>
    <w:p w14:paraId="579009BE" w14:textId="77777777" w:rsidR="00905520" w:rsidRPr="00052DA7" w:rsidRDefault="00905520" w:rsidP="00052DA7">
      <w:pPr>
        <w:pStyle w:val="Bibliography"/>
        <w:rPr>
          <w:color w:val="auto"/>
        </w:rPr>
      </w:pPr>
      <w:r w:rsidRPr="00052DA7">
        <w:rPr>
          <w:color w:val="auto"/>
        </w:rPr>
        <w:t>Jeong, H., Barbe, V., Lee, C.H., Vallenet, D., Yu, D.S., Choi, S.-H., Couloux, A., Lee, S.-W., Yoon, S.H., Cattolico, L., Hur, C.-G., Park, H.-S., Ségurens, B., Kim, S.C., Oh, T.K., Lenski, R.E., Studier, F.W., Daegelen, P., Kim, J.F., 2009. Genome Sequences of Escherichia coli B strains REL606 and BL21(DE3). J. Mol. Biol. 394, 644–652. doi:10.1016/j.jmb.2009.09.052</w:t>
      </w:r>
    </w:p>
    <w:p w14:paraId="4BD2B17D" w14:textId="77777777" w:rsidR="00905520" w:rsidRPr="00052DA7" w:rsidRDefault="00905520" w:rsidP="00052DA7">
      <w:pPr>
        <w:pStyle w:val="Bibliography"/>
        <w:rPr>
          <w:color w:val="auto"/>
        </w:rPr>
      </w:pPr>
      <w:r w:rsidRPr="00052DA7">
        <w:rPr>
          <w:color w:val="auto"/>
        </w:rPr>
        <w:t>Jia, W., Zoeiby, A.E., Petruzziello, T.N., Jayabalasingham, B., Seyedirashti, S., Bishop, R.E., 2004. Lipid Trafficking Controls Endotoxin Acylation in Outer Membranes of Escherichia coli. J. Biol. Chem. 279, 44966–44975. doi:10.1074/jbc.M404963200</w:t>
      </w:r>
    </w:p>
    <w:p w14:paraId="6CEFDEBA" w14:textId="77777777" w:rsidR="00905520" w:rsidRPr="00052DA7" w:rsidRDefault="00905520" w:rsidP="00052DA7">
      <w:pPr>
        <w:pStyle w:val="Bibliography"/>
        <w:rPr>
          <w:color w:val="auto"/>
        </w:rPr>
      </w:pPr>
      <w:r w:rsidRPr="00052DA7">
        <w:rPr>
          <w:color w:val="auto"/>
        </w:rPr>
        <w:t>Jones, E., Oliphant, T., Peterson, P., 2001. SciPy: Open source scientific tools for Python [WWW Document]. http://www.scipy.org/. URL http://www.scipy.org/Citing_SciPy (accessed 9.9.14).</w:t>
      </w:r>
    </w:p>
    <w:p w14:paraId="49406900" w14:textId="77777777" w:rsidR="00905520" w:rsidRPr="00052DA7" w:rsidRDefault="00905520" w:rsidP="00052DA7">
      <w:pPr>
        <w:pStyle w:val="Bibliography"/>
        <w:rPr>
          <w:color w:val="auto"/>
        </w:rPr>
      </w:pPr>
      <w:r w:rsidRPr="00052DA7">
        <w:rPr>
          <w:color w:val="auto"/>
        </w:rPr>
        <w:t>Karr, J.R., Sanghvi, J.C., Macklin, D.N., Gutschow, M.V., Jacobs, J.M., Bolival Jr., B., Assad-Garcia, N., Glass, J.I., Covert, M.W., 2012. A Whole-Cell Computational Model Predicts Phenotype from Genotype. Cell 150, 389–401. doi:10.1016/j.cell.2012.05.044</w:t>
      </w:r>
    </w:p>
    <w:p w14:paraId="47090056" w14:textId="77777777" w:rsidR="00905520" w:rsidRPr="00052DA7" w:rsidRDefault="00905520" w:rsidP="00052DA7">
      <w:pPr>
        <w:pStyle w:val="Bibliography"/>
        <w:rPr>
          <w:color w:val="auto"/>
        </w:rPr>
      </w:pPr>
      <w:r w:rsidRPr="00052DA7">
        <w:rPr>
          <w:color w:val="auto"/>
        </w:rPr>
        <w:t>Langmead, B., Salzberg, S.L., 2012. Fast gapped-read alignment with Bowtie 2. Nat. Methods 9, 357–359. doi:10.1038/nmeth.1923</w:t>
      </w:r>
    </w:p>
    <w:p w14:paraId="3F5ECD31" w14:textId="77777777" w:rsidR="00905520" w:rsidRPr="00052DA7" w:rsidRDefault="00905520" w:rsidP="00052DA7">
      <w:pPr>
        <w:pStyle w:val="Bibliography"/>
        <w:rPr>
          <w:color w:val="auto"/>
        </w:rPr>
      </w:pPr>
      <w:r w:rsidRPr="00052DA7">
        <w:rPr>
          <w:color w:val="auto"/>
        </w:rPr>
        <w:t>Lee, D., Smallbone, K., Dunn, W.B., Murabito, E., Winder, C.L., Kell, D.B., Mendes, P., Swainston, N., 2012. Improving metabolic flux predictions using absolute gene expression data. BMC Syst. Biol. 6, 73. doi:10.1186/1752-0509-6-73</w:t>
      </w:r>
    </w:p>
    <w:p w14:paraId="32F2A47F" w14:textId="77777777" w:rsidR="00905520" w:rsidRPr="00052DA7" w:rsidRDefault="00905520" w:rsidP="00052DA7">
      <w:pPr>
        <w:pStyle w:val="Bibliography"/>
        <w:rPr>
          <w:color w:val="auto"/>
        </w:rPr>
      </w:pPr>
      <w:r w:rsidRPr="00052DA7">
        <w:rPr>
          <w:color w:val="auto"/>
        </w:rPr>
        <w:t>Lewis, N.E., Cho, B.-K., Knight, E.M., Palsson, B.O., 2009. Gene expression profiling and the use of genome-scale in silico models of Escherichia coli for analysis: providing context for content. J. Bacteriol. 191, 3437–3444. doi:10.1128/JB.00034-09</w:t>
      </w:r>
    </w:p>
    <w:p w14:paraId="219D71DB" w14:textId="77777777" w:rsidR="00905520" w:rsidRPr="00052DA7" w:rsidRDefault="00905520" w:rsidP="00052DA7">
      <w:pPr>
        <w:pStyle w:val="Bibliography"/>
        <w:rPr>
          <w:color w:val="auto"/>
        </w:rPr>
      </w:pPr>
      <w:r w:rsidRPr="00052DA7">
        <w:rPr>
          <w:color w:val="auto"/>
        </w:rPr>
        <w:t>Lewis, N.E., Hixson, K.K., Conrad, T.M., Lerman, J.A., Charusanti, P., Polpitiya, A.D., Adkins, J.N., Schramm, G., Purvine, S.O., Lopez-Ferrer, D., Weitz, K.K., Eils, R., König, R., Smith, R.D., Palsson, B.Ø., 2010. Omic data from evolved E. coli are consistent with computed optimal growth from genome-scale models. Mol. Syst. Biol. 6, n/a–n/a. doi:10.1038/msb.2010.47</w:t>
      </w:r>
    </w:p>
    <w:p w14:paraId="3025B09B" w14:textId="77777777" w:rsidR="00905520" w:rsidRPr="00052DA7" w:rsidRDefault="00905520" w:rsidP="00052DA7">
      <w:pPr>
        <w:pStyle w:val="Bibliography"/>
        <w:rPr>
          <w:color w:val="auto"/>
        </w:rPr>
      </w:pPr>
      <w:r w:rsidRPr="00052DA7">
        <w:rPr>
          <w:color w:val="auto"/>
        </w:rPr>
        <w:t>Lim, H.N., Lee, Y., Hussein, R., 2011a. Fundamental relationship between operon organization and gene expression. Proc. Natl. Acad. Sci. 108, 10626–10631. doi:10.1073/pnas.1105692108</w:t>
      </w:r>
    </w:p>
    <w:p w14:paraId="30F5002D" w14:textId="77777777" w:rsidR="00905520" w:rsidRPr="00052DA7" w:rsidRDefault="00905520" w:rsidP="00052DA7">
      <w:pPr>
        <w:pStyle w:val="Bibliography"/>
        <w:rPr>
          <w:color w:val="auto"/>
        </w:rPr>
      </w:pPr>
      <w:r w:rsidRPr="00052DA7">
        <w:rPr>
          <w:color w:val="auto"/>
        </w:rPr>
        <w:t>Lim, H.N., Lee, Y., Hussein, R., 2011b. Fundamental relationship between operon organization and gene expression. Proc. Natl. Acad. Sci. 108, 10626–10631. doi:10.1073/pnas.1105692108</w:t>
      </w:r>
    </w:p>
    <w:p w14:paraId="42149E55" w14:textId="77777777" w:rsidR="00905520" w:rsidRPr="00052DA7" w:rsidRDefault="00905520" w:rsidP="00052DA7">
      <w:pPr>
        <w:pStyle w:val="Bibliography"/>
        <w:rPr>
          <w:color w:val="auto"/>
        </w:rPr>
      </w:pPr>
      <w:r w:rsidRPr="00052DA7">
        <w:rPr>
          <w:color w:val="auto"/>
        </w:rPr>
        <w:t>Lu, P., Vogel, C., Wang, R., Yao, X., Marcotte, E.M., 2007. Absolute protein expression profiling estimates the relative contributions of transcriptional and translational regulation. Nat. Biotechnol. 25, 117–124. doi:10.1038/nbt1270</w:t>
      </w:r>
    </w:p>
    <w:p w14:paraId="2C0AF082" w14:textId="77777777" w:rsidR="00905520" w:rsidRPr="00052DA7" w:rsidRDefault="00905520" w:rsidP="00052DA7">
      <w:pPr>
        <w:pStyle w:val="Bibliography"/>
        <w:rPr>
          <w:color w:val="auto"/>
        </w:rPr>
      </w:pPr>
      <w:r w:rsidRPr="00052DA7">
        <w:rPr>
          <w:color w:val="auto"/>
        </w:rPr>
        <w:t>Magnusson, L.U., Farewell, A., Nyström, T., 2005. ppGpp: a global regulator in Escherichia coli. Trends Microbiol. 13, 236–242. doi:10.1016/j.tim.2005.03.008</w:t>
      </w:r>
    </w:p>
    <w:p w14:paraId="3AB96599" w14:textId="77777777" w:rsidR="00905520" w:rsidRPr="00052DA7" w:rsidRDefault="00905520" w:rsidP="00052DA7">
      <w:pPr>
        <w:pStyle w:val="Bibliography"/>
        <w:rPr>
          <w:color w:val="auto"/>
        </w:rPr>
      </w:pPr>
      <w:r w:rsidRPr="00052DA7">
        <w:rPr>
          <w:color w:val="auto"/>
        </w:rPr>
        <w:t>Mahadevan, R., Edwards, J.S., Doyle III, F.J., 2002. Dynamic Flux Balance Analysis of Diauxic Growth in Escherichia coli. Biophys. J. 83, 1331–1340. doi:10.1016/S0006-3495(02)73903-9</w:t>
      </w:r>
    </w:p>
    <w:p w14:paraId="757B6529" w14:textId="77777777" w:rsidR="00905520" w:rsidRPr="00052DA7" w:rsidRDefault="00905520" w:rsidP="00052DA7">
      <w:pPr>
        <w:pStyle w:val="Bibliography"/>
        <w:rPr>
          <w:color w:val="auto"/>
        </w:rPr>
      </w:pPr>
      <w:r w:rsidRPr="00052DA7">
        <w:rPr>
          <w:color w:val="auto"/>
        </w:rPr>
        <w:t>Mattheakis, L.C., Nomura, M., 1988. Feedback regulation of the spc operon in Escherichia coli: translational coupling and mRNA processing. J. Bacteriol. 170, 4484–4492.</w:t>
      </w:r>
    </w:p>
    <w:p w14:paraId="19E4DA25" w14:textId="77777777" w:rsidR="00905520" w:rsidRPr="00052DA7" w:rsidRDefault="00905520" w:rsidP="00052DA7">
      <w:pPr>
        <w:pStyle w:val="Bibliography"/>
        <w:rPr>
          <w:color w:val="auto"/>
        </w:rPr>
      </w:pPr>
      <w:r w:rsidRPr="00052DA7">
        <w:rPr>
          <w:color w:val="auto"/>
        </w:rPr>
        <w:t>Morita, R.Y., 1990. The starvation-survival state of microorganisms in nature and its relationship to the bioavailable energy. Experientia 46, 813–817. doi:10.1007/BF01935530</w:t>
      </w:r>
    </w:p>
    <w:p w14:paraId="7B9187D8" w14:textId="77777777" w:rsidR="00905520" w:rsidRPr="00052DA7" w:rsidRDefault="00905520" w:rsidP="00052DA7">
      <w:pPr>
        <w:pStyle w:val="Bibliography"/>
        <w:rPr>
          <w:color w:val="auto"/>
        </w:rPr>
      </w:pPr>
      <w:r w:rsidRPr="00052DA7">
        <w:rPr>
          <w:color w:val="auto"/>
        </w:rPr>
        <w:t>Nath, K., Koch, A.L., 1970. Protein degradation in Escherichia coli. I. Measurement of rapidly and slowly decaying components. J. Biol. Chem. 245, 2889–2900.</w:t>
      </w:r>
    </w:p>
    <w:p w14:paraId="19155179" w14:textId="77777777" w:rsidR="00905520" w:rsidRPr="00052DA7" w:rsidRDefault="00905520" w:rsidP="00052DA7">
      <w:pPr>
        <w:pStyle w:val="Bibliography"/>
        <w:rPr>
          <w:color w:val="auto"/>
        </w:rPr>
      </w:pPr>
      <w:r w:rsidRPr="00052DA7">
        <w:rPr>
          <w:color w:val="auto"/>
        </w:rPr>
        <w:t>Nath, K., Koch, A.L., 1971. Protein degradation in Escherichia coli. II. Strain differences in the degradation of protein and nucleic acid resulting from starvation. J. Biol. Chem. 246, 6956–6967.</w:t>
      </w:r>
    </w:p>
    <w:p w14:paraId="61E346ED" w14:textId="77777777" w:rsidR="00905520" w:rsidRPr="00052DA7" w:rsidRDefault="00905520" w:rsidP="00052DA7">
      <w:pPr>
        <w:pStyle w:val="Bibliography"/>
        <w:rPr>
          <w:color w:val="auto"/>
        </w:rPr>
      </w:pPr>
      <w:r w:rsidRPr="00052DA7">
        <w:rPr>
          <w:color w:val="auto"/>
        </w:rPr>
        <w:t>Needham, B.D., Trent, M.S., 2013. Fortifying the barrier: the impact of lipid A remodelling on bacterial pathogenesis. Nat. Rev. Microbiol. 11, 467–481. doi:10.1038/nrmicro3047</w:t>
      </w:r>
    </w:p>
    <w:p w14:paraId="6724E63C" w14:textId="77777777" w:rsidR="00905520" w:rsidRPr="00052DA7" w:rsidRDefault="00905520" w:rsidP="00052DA7">
      <w:pPr>
        <w:pStyle w:val="Bibliography"/>
        <w:rPr>
          <w:color w:val="auto"/>
        </w:rPr>
      </w:pPr>
      <w:r w:rsidRPr="00052DA7">
        <w:rPr>
          <w:color w:val="auto"/>
        </w:rPr>
        <w:t>Neidhardt, F.C., Curtiss, R., 1996. Escherichia Coli and Salmonella: Cellular and Molecular Biology. ASM Press.</w:t>
      </w:r>
    </w:p>
    <w:p w14:paraId="0DA17A78" w14:textId="77777777" w:rsidR="00905520" w:rsidRPr="00052DA7" w:rsidRDefault="00905520" w:rsidP="00052DA7">
      <w:pPr>
        <w:pStyle w:val="Bibliography"/>
        <w:rPr>
          <w:color w:val="auto"/>
        </w:rPr>
      </w:pPr>
      <w:r w:rsidRPr="00052DA7">
        <w:rPr>
          <w:color w:val="auto"/>
        </w:rPr>
        <w:t>O’Brien, E.J., Lerman, J.A., Chang, R.L., Hyduke, D.R., Palsson, B.Ø., 2013. Genome-scale models of metabolism and gene expression extend and refine growth phenotype prediction. Mol. Syst. Biol. 9, n/a–n/a. doi:10.1038/msb.2013.52</w:t>
      </w:r>
    </w:p>
    <w:p w14:paraId="06E40BF0" w14:textId="77777777" w:rsidR="00905520" w:rsidRPr="00052DA7" w:rsidRDefault="00905520" w:rsidP="00052DA7">
      <w:pPr>
        <w:pStyle w:val="Bibliography"/>
        <w:rPr>
          <w:color w:val="auto"/>
        </w:rPr>
      </w:pPr>
      <w:r w:rsidRPr="00052DA7">
        <w:rPr>
          <w:color w:val="auto"/>
        </w:rPr>
        <w:t>Pedersen, Magnus Erik Hvass, n.d. Good parameters for differential evolution.</w:t>
      </w:r>
    </w:p>
    <w:p w14:paraId="75AAAE75" w14:textId="77777777" w:rsidR="00905520" w:rsidRPr="00052DA7" w:rsidRDefault="00905520" w:rsidP="00052DA7">
      <w:pPr>
        <w:pStyle w:val="Bibliography"/>
        <w:rPr>
          <w:color w:val="auto"/>
        </w:rPr>
      </w:pPr>
      <w:r w:rsidRPr="00052DA7">
        <w:rPr>
          <w:color w:val="auto"/>
        </w:rPr>
        <w:t>Price, K., Storn, R.M., Lampinen, J.A., 2005. Differential Evolution: A Practical Approach to Global Optimization (Natural Computing Series). Springer-Verlag New York, Inc., Secaucus, NJ, USA.</w:t>
      </w:r>
    </w:p>
    <w:p w14:paraId="2FF3A827" w14:textId="77777777" w:rsidR="00905520" w:rsidRPr="00052DA7" w:rsidRDefault="00905520" w:rsidP="00052DA7">
      <w:pPr>
        <w:pStyle w:val="Bibliography"/>
        <w:rPr>
          <w:color w:val="auto"/>
        </w:rPr>
      </w:pPr>
      <w:r w:rsidRPr="00052DA7">
        <w:rPr>
          <w:color w:val="auto"/>
        </w:rPr>
        <w:t>Raghavan, R., Groisman, E.A., Ochman, H., 2011. Genome-wide detection of novel regulatory RNAs in E. coli. Genome Res. 21, 1487–1497. doi:10.1101/gr.119370.110</w:t>
      </w:r>
    </w:p>
    <w:p w14:paraId="3186BE81" w14:textId="77777777" w:rsidR="00905520" w:rsidRPr="00052DA7" w:rsidRDefault="00905520" w:rsidP="00052DA7">
      <w:pPr>
        <w:pStyle w:val="Bibliography"/>
        <w:rPr>
          <w:color w:val="auto"/>
        </w:rPr>
      </w:pPr>
      <w:r w:rsidRPr="00052DA7">
        <w:rPr>
          <w:color w:val="auto"/>
        </w:rPr>
        <w:t>Soares, N.C., Spät, P., Krug, K., Macek, B., 2013. Global Dynamics of the Escherichia coli Proteome and Phosphoproteome During Growth in Minimal Medium. J. Proteome Res. 12, 2611–2621. doi:10.1021/pr3011843</w:t>
      </w:r>
    </w:p>
    <w:p w14:paraId="194728A4" w14:textId="77777777" w:rsidR="00905520" w:rsidRPr="00052DA7" w:rsidRDefault="00905520" w:rsidP="00052DA7">
      <w:pPr>
        <w:pStyle w:val="Bibliography"/>
        <w:rPr>
          <w:color w:val="auto"/>
        </w:rPr>
      </w:pPr>
      <w:r w:rsidRPr="00052DA7">
        <w:rPr>
          <w:color w:val="auto"/>
        </w:rPr>
        <w:t>Stead, M.B., Agrawal, A., Bowden, K.E., Nasir, R., Mohanty, B.K., Meagher, R.B., Kushner, S.R., 2012. RNAsnap</w:t>
      </w:r>
      <w:r w:rsidRPr="00052DA7">
        <w:rPr>
          <w:color w:val="auto"/>
          <w:vertAlign w:val="superscript"/>
        </w:rPr>
        <w:t>TM</w:t>
      </w:r>
      <w:r w:rsidRPr="00052DA7">
        <w:rPr>
          <w:color w:val="auto"/>
        </w:rPr>
        <w:t>: a rapid, quantitative and inexpensive, method for isolating total RNA from bacteria. Nucleic Acids Res. 40, e156. doi:10.1093/nar/gks680</w:t>
      </w:r>
    </w:p>
    <w:p w14:paraId="59EEE3E2" w14:textId="77777777" w:rsidR="00905520" w:rsidRPr="00052DA7" w:rsidRDefault="00905520" w:rsidP="00052DA7">
      <w:pPr>
        <w:pStyle w:val="Bibliography"/>
        <w:rPr>
          <w:color w:val="auto"/>
        </w:rPr>
      </w:pPr>
      <w:r w:rsidRPr="00052DA7">
        <w:rPr>
          <w:color w:val="auto"/>
        </w:rPr>
        <w:t>Taniguchi, Y., Choi, P.J., Li, G.-W., Chen, H., Babu, M., Hearn, J., Emili, A., Xie, X.S., 2010. Quantifying E. coli Proteome and Transcriptome with Single-Molecule Sensitivity in Single Cells. Science 329, 533–538. doi:10.1126/science.1188308</w:t>
      </w:r>
    </w:p>
    <w:p w14:paraId="3CA939CE" w14:textId="77777777" w:rsidR="00905520" w:rsidRPr="00052DA7" w:rsidRDefault="00905520" w:rsidP="00052DA7">
      <w:pPr>
        <w:pStyle w:val="Bibliography"/>
        <w:rPr>
          <w:color w:val="auto"/>
        </w:rPr>
      </w:pPr>
      <w:r w:rsidRPr="00052DA7">
        <w:rPr>
          <w:color w:val="auto"/>
        </w:rPr>
        <w:t>Van Berlo, R.J.P., de Ridder, D., Daran, J.-M., Daran-Lapujade, P.A., Teusink, B., Reinders, M.J.T., 2011. Predicting Metabolic Fluxes Using Gene Expression Differences As Constraints. IEEE/ACM Trans. Comput. Biol. Bioinform. 8, 206–216. doi:10.1109/TCBB.2009.55</w:t>
      </w:r>
    </w:p>
    <w:p w14:paraId="431B7278" w14:textId="77777777" w:rsidR="00905520" w:rsidRPr="00052DA7" w:rsidRDefault="00905520" w:rsidP="00052DA7">
      <w:pPr>
        <w:pStyle w:val="Bibliography"/>
        <w:rPr>
          <w:color w:val="auto"/>
        </w:rPr>
      </w:pPr>
      <w:r w:rsidRPr="00052DA7">
        <w:rPr>
          <w:color w:val="auto"/>
        </w:rPr>
        <w:t>Vogel, C., de Sousa Abreu, R., Ko, D., Le, S.-Y., Shapiro, B.A., Burns, S.C., Sandhu, D., Boutz, D.R., Marcotte, E.M., Penalva, L.O., 2010. Sequence signatures and mRNA concentration can explain two-thirds of protein abundance variation in a human cell line. Mol. Syst. Biol. 6, n/a–n/a. doi:10.1038/msb.2010.59</w:t>
      </w:r>
    </w:p>
    <w:p w14:paraId="0F034F3F" w14:textId="77777777" w:rsidR="00905520" w:rsidRPr="00052DA7" w:rsidRDefault="00905520" w:rsidP="00052DA7">
      <w:pPr>
        <w:pStyle w:val="Bibliography"/>
        <w:rPr>
          <w:color w:val="auto"/>
        </w:rPr>
      </w:pPr>
      <w:r w:rsidRPr="00052DA7">
        <w:rPr>
          <w:color w:val="auto"/>
        </w:rPr>
        <w:t>Vogel, C., Marcotte, E.M., 2008. Calculating absolute and relative protein abundance from mass spectrometry-based protein expression data. Nat. Protoc. 3, 1444–1451. doi:10.1038/nprot.2008.132</w:t>
      </w:r>
    </w:p>
    <w:p w14:paraId="0D03DBB6" w14:textId="77777777" w:rsidR="00905520" w:rsidRPr="00052DA7" w:rsidRDefault="00905520" w:rsidP="00052DA7">
      <w:pPr>
        <w:pStyle w:val="Bibliography"/>
        <w:rPr>
          <w:color w:val="auto"/>
        </w:rPr>
      </w:pPr>
      <w:r w:rsidRPr="00052DA7">
        <w:rPr>
          <w:color w:val="auto"/>
        </w:rPr>
        <w:t>Vogel, C., Marcotte, E.M., 2012. Insights into the regulation of protein abundance from proteomic and transcriptomic analyses. Nat. Rev. Genet. 13, 227–232. doi:10.1038/nrg3185</w:t>
      </w:r>
    </w:p>
    <w:p w14:paraId="681094F4" w14:textId="77777777" w:rsidR="00905520" w:rsidRPr="00052DA7" w:rsidRDefault="00905520" w:rsidP="00052DA7">
      <w:pPr>
        <w:pStyle w:val="Bibliography"/>
        <w:rPr>
          <w:color w:val="auto"/>
        </w:rPr>
      </w:pPr>
      <w:r w:rsidRPr="00052DA7">
        <w:rPr>
          <w:color w:val="auto"/>
        </w:rPr>
        <w:t>Walt, S. van der, Colbert, S.C., Varoquaux, G., 2011. The NumPy Array: A Structure for Efficient Numerical Computation. Comput. Sci. Eng. 13, 22–30. doi:10.1109/MCSE.2011.37</w:t>
      </w:r>
    </w:p>
    <w:p w14:paraId="5F2F4B8D" w14:textId="77777777" w:rsidR="00905520" w:rsidRPr="00052DA7" w:rsidRDefault="00905520" w:rsidP="00052DA7">
      <w:pPr>
        <w:pStyle w:val="Bibliography"/>
        <w:rPr>
          <w:color w:val="auto"/>
        </w:rPr>
      </w:pPr>
      <w:r w:rsidRPr="00052DA7">
        <w:rPr>
          <w:color w:val="auto"/>
        </w:rPr>
        <w:t>Wang, Z., Gerstein, M., Snyder, M., 2009. RNA-Seq: a revolutionary tool for transcriptomics. Nat. Rev. Genet. 10, 57–63. doi:10.1038/nrg2484</w:t>
      </w:r>
    </w:p>
    <w:p w14:paraId="3472442E" w14:textId="77777777" w:rsidR="00905520" w:rsidRPr="00052DA7" w:rsidRDefault="00905520" w:rsidP="00052DA7">
      <w:pPr>
        <w:pStyle w:val="Bibliography"/>
        <w:rPr>
          <w:color w:val="auto"/>
        </w:rPr>
      </w:pPr>
      <w:r w:rsidRPr="00052DA7">
        <w:rPr>
          <w:color w:val="auto"/>
        </w:rPr>
        <w:t>Washburn, M.P., Koller, A., Oshiro, G., Ulaszek, R.R., Plouffe, D., Deciu, C., Winzeler, E., Yates, J.R., 2003. Protein pathway and complex clustering of correlated mRNA and protein expression analyses in Saccharomyces cerevisiae. Proc. Natl. Acad. Sci. 100, 3107–3112. doi:10.1073/pnas.0634629100</w:t>
      </w:r>
    </w:p>
    <w:p w14:paraId="1EAE5807" w14:textId="77777777" w:rsidR="00905520" w:rsidRPr="00052DA7" w:rsidRDefault="00905520" w:rsidP="00052DA7">
      <w:pPr>
        <w:pStyle w:val="Bibliography"/>
        <w:rPr>
          <w:color w:val="auto"/>
        </w:rPr>
      </w:pPr>
      <w:r w:rsidRPr="00052DA7">
        <w:rPr>
          <w:color w:val="auto"/>
        </w:rPr>
        <w:t>Wek, R.C., Sameshima, J.H., Hatfield, G.W., 1987. Rho-dependent transcriptional polarity in the ilvGMEDA operon of wild-type Escherichia coli K12. J. Biol. Chem. 262, 15256–15261.</w:t>
      </w:r>
    </w:p>
    <w:p w14:paraId="2173CAAE" w14:textId="77777777" w:rsidR="00905520" w:rsidRPr="00052DA7" w:rsidRDefault="00905520" w:rsidP="00052DA7">
      <w:pPr>
        <w:pStyle w:val="Bibliography"/>
        <w:rPr>
          <w:color w:val="auto"/>
        </w:rPr>
      </w:pPr>
      <w:r w:rsidRPr="00052DA7">
        <w:rPr>
          <w:color w:val="auto"/>
        </w:rPr>
        <w:t>Wiśniewski, J.R., Rakus, D., n.d. Quantitative analysis of the Escherichia coli proteome. Data Brief. doi:10.1016/j.dib.2014.08.004</w:t>
      </w:r>
    </w:p>
    <w:p w14:paraId="72332949" w14:textId="77777777" w:rsidR="00905520" w:rsidRPr="00052DA7" w:rsidRDefault="00905520" w:rsidP="00052DA7">
      <w:pPr>
        <w:pStyle w:val="Bibliography"/>
        <w:rPr>
          <w:color w:val="auto"/>
        </w:rPr>
      </w:pPr>
      <w:r w:rsidRPr="00052DA7">
        <w:rPr>
          <w:color w:val="auto"/>
        </w:rPr>
        <w:t>Yamada, M., Saier Jr, M.H., 1988. Positive and negative regulators for glucitol (gut) operon expression in Escherichia coli. J. Mol. Biol. 203, 569–583. doi:10.1016/0022-2836(88)90193-3</w:t>
      </w:r>
    </w:p>
    <w:p w14:paraId="2FC3B893" w14:textId="77777777" w:rsidR="00905520" w:rsidRPr="00052DA7" w:rsidRDefault="00905520" w:rsidP="00052DA7">
      <w:pPr>
        <w:pStyle w:val="Bibliography"/>
        <w:rPr>
          <w:color w:val="auto"/>
        </w:rPr>
      </w:pPr>
      <w:r w:rsidRPr="00052DA7">
        <w:rPr>
          <w:color w:val="auto"/>
        </w:rPr>
        <w:t>Yoon, S.H., Han, M.-J., Jeong, H., Lee, C.H., Xia, X.-X., Lee, D.-H., Shim, J.H., Lee, S.Y., Oh, T.K., Kim, J.F., 2012. Comparative multi-omics systems analysis of Escherichia coli strains B and K-12. Genome Biol. 13, R37. doi:10.1186/gb-2012-13-5-r37</w:t>
      </w:r>
    </w:p>
    <w:p w14:paraId="028CBE57" w14:textId="77777777" w:rsidR="00905520" w:rsidRPr="00052DA7" w:rsidRDefault="00905520" w:rsidP="00052DA7">
      <w:pPr>
        <w:pStyle w:val="Bibliography"/>
        <w:rPr>
          <w:color w:val="auto"/>
        </w:rPr>
      </w:pPr>
      <w:r w:rsidRPr="00052DA7">
        <w:rPr>
          <w:color w:val="auto"/>
        </w:rPr>
        <w:t>Zamboni, N., Fendt, S.-M., Rühl, M., Sauer, U., 2009. (13)C-based metabolic flux analysis. Nat. Protoc. 4, 878–892. doi:10.1038/nprot.2009.58</w:t>
      </w:r>
    </w:p>
    <w:p w14:paraId="6C6EC866" w14:textId="77777777" w:rsidR="00905520" w:rsidRPr="00052DA7" w:rsidRDefault="00905520" w:rsidP="00052DA7">
      <w:pPr>
        <w:pStyle w:val="Bibliography"/>
        <w:rPr>
          <w:color w:val="auto"/>
        </w:rPr>
      </w:pPr>
      <w:r w:rsidRPr="00052DA7">
        <w:rPr>
          <w:color w:val="auto"/>
        </w:rPr>
        <w:t>Zamboni, N., Fischer, E., Sauer, U., 2005. FiatFlux--a software for metabolic flux analysis from 13C-glucose experiments. BMC Bioinformatics 6, 209. doi:10.1186/1471-2105-6-209</w:t>
      </w:r>
    </w:p>
    <w:p w14:paraId="710AE51E" w14:textId="77777777" w:rsidR="00905520" w:rsidRPr="00052DA7" w:rsidRDefault="00905520" w:rsidP="00052DA7">
      <w:pPr>
        <w:pStyle w:val="Bibliography"/>
        <w:rPr>
          <w:color w:val="auto"/>
        </w:rPr>
      </w:pPr>
      <w:r w:rsidRPr="00052DA7">
        <w:rPr>
          <w:color w:val="auto"/>
        </w:rPr>
        <w:t>Zambrano, M.M., Siegele, D.A., Almirón, M., Tormo, A., Kolter, R., 1993. Microbial competition: Escherichia coli mutants that take over stationary phase cultures. Science 259, 1757–1760.</w:t>
      </w:r>
    </w:p>
    <w:p w14:paraId="644DCBED" w14:textId="77777777" w:rsidR="005A50CF" w:rsidRDefault="0005168B" w:rsidP="009A7364">
      <w:pPr>
        <w:pStyle w:val="Heading2"/>
      </w:pPr>
      <w:r w:rsidRPr="002C1CF2">
        <w:rPr>
          <w:color w:val="auto"/>
        </w:rPr>
        <w:fldChar w:fldCharType="end"/>
      </w:r>
      <w:r w:rsidR="005A50CF">
        <w:br w:type="page"/>
      </w:r>
      <w:r w:rsidR="009A7364">
        <w:t>Table 1</w:t>
      </w:r>
      <w:r w:rsidR="00137F2A">
        <w:t xml:space="preserve">- Comparison of data set completeness </w:t>
      </w:r>
    </w:p>
    <w:tbl>
      <w:tblPr>
        <w:tblStyle w:val="TableList1"/>
        <w:tblW w:w="9481" w:type="dxa"/>
        <w:tblBorders>
          <w:top w:val="none" w:sz="0" w:space="0" w:color="auto"/>
          <w:left w:val="none" w:sz="0" w:space="0" w:color="auto"/>
          <w:bottom w:val="none" w:sz="0" w:space="0" w:color="auto"/>
          <w:right w:val="none" w:sz="0" w:space="0" w:color="auto"/>
        </w:tblBorders>
        <w:tblLayout w:type="fixed"/>
        <w:tblLook w:val="0000" w:firstRow="0" w:lastRow="0" w:firstColumn="0" w:lastColumn="0" w:noHBand="0" w:noVBand="0"/>
      </w:tblPr>
      <w:tblGrid>
        <w:gridCol w:w="1273"/>
        <w:gridCol w:w="1170"/>
        <w:gridCol w:w="1440"/>
        <w:gridCol w:w="1153"/>
        <w:gridCol w:w="1907"/>
        <w:gridCol w:w="1440"/>
        <w:gridCol w:w="1098"/>
      </w:tblGrid>
      <w:tr w:rsidR="001B59E9" w:rsidRPr="001B59E9" w14:paraId="788F9C10"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1795428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Public</w:t>
            </w:r>
            <w:r w:rsidRPr="001B59E9">
              <w:rPr>
                <w:rFonts w:ascii="Verdana" w:eastAsiaTheme="minorEastAsia" w:hAnsi="Verdana" w:cstheme="minorBidi"/>
                <w:b/>
                <w:bCs/>
                <w:color w:val="auto"/>
                <w:sz w:val="20"/>
                <w:szCs w:val="20"/>
              </w:rPr>
              <w:t>a</w:t>
            </w:r>
            <w:r w:rsidRPr="001B59E9">
              <w:rPr>
                <w:rFonts w:ascii="Verdana" w:eastAsiaTheme="minorEastAsia" w:hAnsi="Verdana" w:cstheme="minorBidi"/>
                <w:b/>
                <w:bCs/>
                <w:color w:val="auto"/>
                <w:sz w:val="20"/>
                <w:szCs w:val="20"/>
              </w:rPr>
              <w:t>tion</w:t>
            </w:r>
          </w:p>
        </w:tc>
        <w:tc>
          <w:tcPr>
            <w:tcW w:w="1170" w:type="dxa"/>
            <w:noWrap/>
          </w:tcPr>
          <w:p w14:paraId="5426FF67" w14:textId="77777777" w:rsidR="001B59E9" w:rsidRPr="001B59E9" w:rsidRDefault="00583154" w:rsidP="001B59E9">
            <w:pPr>
              <w:tabs>
                <w:tab w:val="clear" w:pos="720"/>
              </w:tabs>
              <w:suppressAutoHyphens w:val="0"/>
              <w:overflowPunct/>
              <w:rPr>
                <w:rFonts w:ascii="Verdana" w:eastAsiaTheme="minorEastAsia" w:hAnsi="Verdana" w:cstheme="minorBidi"/>
                <w:b/>
                <w:bCs/>
                <w:color w:val="auto"/>
                <w:sz w:val="20"/>
                <w:szCs w:val="20"/>
              </w:rPr>
            </w:pPr>
            <w:r>
              <w:rPr>
                <w:rFonts w:ascii="Verdana" w:eastAsiaTheme="minorEastAsia" w:hAnsi="Verdana" w:cstheme="minorBidi"/>
                <w:b/>
                <w:bCs/>
                <w:color w:val="auto"/>
                <w:sz w:val="20"/>
                <w:szCs w:val="20"/>
              </w:rPr>
              <w:t>#</w:t>
            </w:r>
            <w:r w:rsidRPr="001B59E9">
              <w:rPr>
                <w:rFonts w:ascii="Verdana" w:eastAsiaTheme="minorEastAsia" w:hAnsi="Verdana" w:cstheme="minorBidi"/>
                <w:b/>
                <w:bCs/>
                <w:color w:val="auto"/>
                <w:sz w:val="20"/>
                <w:szCs w:val="20"/>
              </w:rPr>
              <w:t xml:space="preserve"> </w:t>
            </w:r>
            <w:r>
              <w:rPr>
                <w:rFonts w:ascii="Verdana" w:eastAsiaTheme="minorEastAsia" w:hAnsi="Verdana" w:cstheme="minorBidi"/>
                <w:b/>
                <w:bCs/>
                <w:color w:val="auto"/>
                <w:sz w:val="20"/>
                <w:szCs w:val="20"/>
              </w:rPr>
              <w:t>P</w:t>
            </w:r>
            <w:r w:rsidR="001B59E9" w:rsidRPr="001B59E9">
              <w:rPr>
                <w:rFonts w:ascii="Verdana" w:eastAsiaTheme="minorEastAsia" w:hAnsi="Verdana" w:cstheme="minorBidi"/>
                <w:b/>
                <w:bCs/>
                <w:color w:val="auto"/>
                <w:sz w:val="20"/>
                <w:szCs w:val="20"/>
              </w:rPr>
              <w:t>r</w:t>
            </w:r>
            <w:r w:rsidR="001B59E9" w:rsidRPr="001B59E9">
              <w:rPr>
                <w:rFonts w:ascii="Verdana" w:eastAsiaTheme="minorEastAsia" w:hAnsi="Verdana" w:cstheme="minorBidi"/>
                <w:b/>
                <w:bCs/>
                <w:color w:val="auto"/>
                <w:sz w:val="20"/>
                <w:szCs w:val="20"/>
              </w:rPr>
              <w:t>o</w:t>
            </w:r>
            <w:r w:rsidR="001B59E9" w:rsidRPr="001B59E9">
              <w:rPr>
                <w:rFonts w:ascii="Verdana" w:eastAsiaTheme="minorEastAsia" w:hAnsi="Verdana" w:cstheme="minorBidi"/>
                <w:b/>
                <w:bCs/>
                <w:color w:val="auto"/>
                <w:sz w:val="20"/>
                <w:szCs w:val="20"/>
              </w:rPr>
              <w:t>teins</w:t>
            </w:r>
          </w:p>
        </w:tc>
        <w:tc>
          <w:tcPr>
            <w:tcW w:w="1440" w:type="dxa"/>
            <w:noWrap/>
          </w:tcPr>
          <w:p w14:paraId="7720E6A2"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153" w:type="dxa"/>
            <w:noWrap/>
          </w:tcPr>
          <w:p w14:paraId="443CDB59"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c>
          <w:tcPr>
            <w:tcW w:w="1907" w:type="dxa"/>
            <w:noWrap/>
          </w:tcPr>
          <w:p w14:paraId="6DB7C0F8"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 RNAs</w:t>
            </w:r>
          </w:p>
        </w:tc>
        <w:tc>
          <w:tcPr>
            <w:tcW w:w="1440" w:type="dxa"/>
            <w:noWrap/>
          </w:tcPr>
          <w:p w14:paraId="3D72C98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098" w:type="dxa"/>
            <w:noWrap/>
          </w:tcPr>
          <w:p w14:paraId="77AB0FF2"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r>
      <w:tr w:rsidR="001B59E9" w:rsidRPr="001B59E9" w14:paraId="2EA4AF39"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38631A6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his study</w:t>
            </w:r>
          </w:p>
        </w:tc>
        <w:tc>
          <w:tcPr>
            <w:tcW w:w="1170" w:type="dxa"/>
            <w:noWrap/>
          </w:tcPr>
          <w:p w14:paraId="03B7D9A5" w14:textId="24011289" w:rsidR="001B59E9" w:rsidRPr="001B59E9" w:rsidRDefault="001B59E9" w:rsidP="000F36F6">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648</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at 3</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h)</w:t>
            </w:r>
          </w:p>
        </w:tc>
        <w:tc>
          <w:tcPr>
            <w:tcW w:w="1440" w:type="dxa"/>
            <w:noWrap/>
          </w:tcPr>
          <w:p w14:paraId="3F253647" w14:textId="5830DE7F"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11A0297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4864AF99" w14:textId="079CE22B" w:rsidR="001B59E9" w:rsidRPr="001B59E9" w:rsidRDefault="001B59E9" w:rsidP="00CA7D6E">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 xml:space="preserve">4116 </w:t>
            </w:r>
            <w:r w:rsidR="00CA7D6E">
              <w:rPr>
                <w:rFonts w:ascii="Verdana" w:eastAsiaTheme="minorEastAsia" w:hAnsi="Verdana" w:cstheme="minorBidi"/>
                <w:color w:val="auto"/>
                <w:sz w:val="20"/>
                <w:szCs w:val="20"/>
              </w:rPr>
              <w:t>mRNA</w:t>
            </w:r>
            <w:r w:rsidRPr="001B59E9">
              <w:rPr>
                <w:rFonts w:ascii="Verdana" w:eastAsiaTheme="minorEastAsia" w:hAnsi="Verdana" w:cstheme="minorBidi"/>
                <w:color w:val="auto"/>
                <w:sz w:val="20"/>
                <w:szCs w:val="20"/>
              </w:rPr>
              <w: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 xml:space="preserve">89 </w:t>
            </w:r>
            <w:proofErr w:type="spellStart"/>
            <w:r w:rsidRPr="001B59E9">
              <w:rPr>
                <w:rFonts w:ascii="Verdana" w:eastAsiaTheme="minorEastAsia" w:hAnsi="Verdana" w:cstheme="minorBidi"/>
                <w:color w:val="auto"/>
                <w:sz w:val="20"/>
                <w:szCs w:val="20"/>
              </w:rPr>
              <w:t>ncRNA</w:t>
            </w:r>
            <w:proofErr w:type="spellEnd"/>
            <w:r w:rsidRPr="001B59E9">
              <w:rPr>
                <w:rFonts w:ascii="Verdana" w:eastAsiaTheme="minorEastAsia" w:hAnsi="Verdana" w:cstheme="minorBidi"/>
                <w:color w:val="auto"/>
                <w:sz w:val="20"/>
                <w:szCs w:val="20"/>
              </w:rPr>
              <w:t xml:space="preserve">, 85 </w:t>
            </w:r>
            <w:proofErr w:type="spellStart"/>
            <w:r w:rsidRPr="001B59E9">
              <w:rPr>
                <w:rFonts w:ascii="Verdana" w:eastAsiaTheme="minorEastAsia" w:hAnsi="Verdana" w:cstheme="minorBidi"/>
                <w:color w:val="auto"/>
                <w:sz w:val="20"/>
                <w:szCs w:val="20"/>
              </w:rPr>
              <w:t>tRNA</w:t>
            </w:r>
            <w:proofErr w:type="spellEnd"/>
            <w:r w:rsidRPr="001B59E9">
              <w:rPr>
                <w:rFonts w:ascii="Verdana" w:eastAsiaTheme="minorEastAsia" w:hAnsi="Verdana" w:cstheme="minorBidi"/>
                <w:color w:val="auto"/>
                <w:sz w:val="20"/>
                <w:szCs w:val="20"/>
              </w:rPr>
              <w:t xml:space="preserve"> (at 3</w:t>
            </w:r>
            <w:r w:rsidR="00350F5D">
              <w:rPr>
                <w:rFonts w:ascii="Verdana" w:eastAsiaTheme="minorEastAsia" w:hAnsi="Verdana" w:cstheme="minorBidi"/>
                <w:color w:val="auto"/>
                <w:sz w:val="20"/>
                <w:szCs w:val="20"/>
              </w:rPr>
              <w:t xml:space="preserve"> h</w:t>
            </w:r>
            <w:r w:rsidRPr="001B59E9">
              <w:rPr>
                <w:rFonts w:ascii="Verdana" w:eastAsiaTheme="minorEastAsia" w:hAnsi="Verdana" w:cstheme="minorBidi"/>
                <w:color w:val="auto"/>
                <w:sz w:val="20"/>
                <w:szCs w:val="20"/>
              </w:rPr>
              <w:t>)</w:t>
            </w:r>
          </w:p>
        </w:tc>
        <w:tc>
          <w:tcPr>
            <w:tcW w:w="1440" w:type="dxa"/>
            <w:noWrap/>
          </w:tcPr>
          <w:p w14:paraId="59B15ED7" w14:textId="2D8FBB39" w:rsidR="001B59E9" w:rsidRPr="001B59E9" w:rsidRDefault="00F0661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Alignment quality</w:t>
            </w:r>
            <w:r w:rsidR="00CA7D6E">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gt;10</w:t>
            </w:r>
          </w:p>
        </w:tc>
        <w:tc>
          <w:tcPr>
            <w:tcW w:w="1098" w:type="dxa"/>
            <w:noWrap/>
          </w:tcPr>
          <w:p w14:paraId="04904B4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r w:rsidR="001B59E9" w:rsidRPr="001B59E9" w14:paraId="6B3E5832"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7EE2DBA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oon 2012</w:t>
            </w:r>
          </w:p>
        </w:tc>
        <w:tc>
          <w:tcPr>
            <w:tcW w:w="1170" w:type="dxa"/>
            <w:noWrap/>
          </w:tcPr>
          <w:p w14:paraId="601237A4"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60</w:t>
            </w:r>
          </w:p>
        </w:tc>
        <w:tc>
          <w:tcPr>
            <w:tcW w:w="1440" w:type="dxa"/>
            <w:noWrap/>
          </w:tcPr>
          <w:p w14:paraId="35ED669F" w14:textId="289D337C"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roofErr w:type="gramStart"/>
            <w:r w:rsidRPr="001B59E9">
              <w:rPr>
                <w:rFonts w:ascii="Verdana" w:eastAsiaTheme="minorEastAsia" w:hAnsi="Verdana" w:cstheme="minorBidi"/>
                <w:color w:val="auto"/>
                <w:sz w:val="20"/>
                <w:szCs w:val="20"/>
              </w:rPr>
              <w:t>fold</w:t>
            </w:r>
            <w:proofErr w:type="gramEnd"/>
            <w:r w:rsidRPr="001B59E9">
              <w:rPr>
                <w:rFonts w:ascii="Verdana" w:eastAsiaTheme="minorEastAsia" w:hAnsi="Verdana" w:cstheme="minorBidi"/>
                <w:color w:val="auto"/>
                <w:sz w:val="20"/>
                <w:szCs w:val="20"/>
              </w:rPr>
              <w:t xml:space="preserve"> change</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gt;2</w:t>
            </w:r>
          </w:p>
        </w:tc>
        <w:tc>
          <w:tcPr>
            <w:tcW w:w="1153" w:type="dxa"/>
            <w:noWrap/>
          </w:tcPr>
          <w:p w14:paraId="6F86A5A5"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D gel</w:t>
            </w:r>
          </w:p>
        </w:tc>
        <w:tc>
          <w:tcPr>
            <w:tcW w:w="1907" w:type="dxa"/>
            <w:noWrap/>
          </w:tcPr>
          <w:p w14:paraId="1B8D9A83"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 xml:space="preserve">4144 </w:t>
            </w:r>
            <w:commentRangeStart w:id="47"/>
            <w:r w:rsidRPr="001B59E9">
              <w:rPr>
                <w:rFonts w:ascii="Verdana" w:eastAsiaTheme="minorEastAsia" w:hAnsi="Verdana" w:cstheme="minorBidi"/>
                <w:color w:val="auto"/>
                <w:sz w:val="20"/>
                <w:szCs w:val="20"/>
              </w:rPr>
              <w:t xml:space="preserve">gene </w:t>
            </w:r>
            <w:commentRangeEnd w:id="47"/>
            <w:r w:rsidR="00CA7D6E">
              <w:rPr>
                <w:rStyle w:val="CommentReference"/>
              </w:rPr>
              <w:commentReference w:id="47"/>
            </w:r>
            <w:r w:rsidRPr="001B59E9">
              <w:rPr>
                <w:rFonts w:ascii="Verdana" w:eastAsiaTheme="minorEastAsia" w:hAnsi="Verdana" w:cstheme="minorBidi"/>
                <w:color w:val="auto"/>
                <w:sz w:val="20"/>
                <w:szCs w:val="20"/>
              </w:rPr>
              <w:t>probes (REL606 strain)</w:t>
            </w:r>
          </w:p>
        </w:tc>
        <w:tc>
          <w:tcPr>
            <w:tcW w:w="1440" w:type="dxa"/>
            <w:noWrap/>
          </w:tcPr>
          <w:p w14:paraId="226D58E7"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57F84A11"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1B59E9" w:rsidRPr="001B59E9" w14:paraId="76EBB373"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51CA7731"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aniguchi 2012</w:t>
            </w:r>
          </w:p>
        </w:tc>
        <w:tc>
          <w:tcPr>
            <w:tcW w:w="1170" w:type="dxa"/>
            <w:noWrap/>
          </w:tcPr>
          <w:p w14:paraId="5F4B648C"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18</w:t>
            </w:r>
          </w:p>
        </w:tc>
        <w:tc>
          <w:tcPr>
            <w:tcW w:w="1440" w:type="dxa"/>
            <w:noWrap/>
          </w:tcPr>
          <w:p w14:paraId="6A5D2F37"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153" w:type="dxa"/>
            <w:noWrap/>
          </w:tcPr>
          <w:p w14:paraId="13E9417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FP f</w:t>
            </w:r>
            <w:r w:rsidRPr="001B59E9">
              <w:rPr>
                <w:rFonts w:ascii="Verdana" w:eastAsiaTheme="minorEastAsia" w:hAnsi="Verdana" w:cstheme="minorBidi"/>
                <w:color w:val="auto"/>
                <w:sz w:val="20"/>
                <w:szCs w:val="20"/>
              </w:rPr>
              <w:t>u</w:t>
            </w:r>
            <w:r w:rsidRPr="001B59E9">
              <w:rPr>
                <w:rFonts w:ascii="Verdana" w:eastAsiaTheme="minorEastAsia" w:hAnsi="Verdana" w:cstheme="minorBidi"/>
                <w:color w:val="auto"/>
                <w:sz w:val="20"/>
                <w:szCs w:val="20"/>
              </w:rPr>
              <w:t>sion</w:t>
            </w:r>
          </w:p>
        </w:tc>
        <w:tc>
          <w:tcPr>
            <w:tcW w:w="1907" w:type="dxa"/>
            <w:noWrap/>
          </w:tcPr>
          <w:p w14:paraId="7680A4E7"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37</w:t>
            </w:r>
          </w:p>
        </w:tc>
        <w:tc>
          <w:tcPr>
            <w:tcW w:w="1440" w:type="dxa"/>
            <w:noWrap/>
          </w:tcPr>
          <w:p w14:paraId="404320BD"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95% conf</w:t>
            </w:r>
            <w:r w:rsidRPr="001B59E9">
              <w:rPr>
                <w:rFonts w:ascii="Verdana" w:eastAsiaTheme="minorEastAsia" w:hAnsi="Verdana" w:cstheme="minorBidi"/>
                <w:color w:val="auto"/>
                <w:sz w:val="20"/>
                <w:szCs w:val="20"/>
              </w:rPr>
              <w:t>i</w:t>
            </w:r>
            <w:r w:rsidRPr="001B59E9">
              <w:rPr>
                <w:rFonts w:ascii="Verdana" w:eastAsiaTheme="minorEastAsia" w:hAnsi="Verdana" w:cstheme="minorBidi"/>
                <w:color w:val="auto"/>
                <w:sz w:val="20"/>
                <w:szCs w:val="20"/>
              </w:rPr>
              <w:t>dence</w:t>
            </w:r>
          </w:p>
        </w:tc>
        <w:tc>
          <w:tcPr>
            <w:tcW w:w="1098" w:type="dxa"/>
            <w:noWrap/>
          </w:tcPr>
          <w:p w14:paraId="6A4BBF0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ISH</w:t>
            </w:r>
          </w:p>
        </w:tc>
      </w:tr>
      <w:tr w:rsidR="001B59E9" w:rsidRPr="001B59E9" w14:paraId="166B2361"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4B50290E"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10</w:t>
            </w:r>
          </w:p>
        </w:tc>
        <w:tc>
          <w:tcPr>
            <w:tcW w:w="1170" w:type="dxa"/>
            <w:noWrap/>
          </w:tcPr>
          <w:p w14:paraId="5D43D5AD"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00</w:t>
            </w:r>
          </w:p>
        </w:tc>
        <w:tc>
          <w:tcPr>
            <w:tcW w:w="1440" w:type="dxa"/>
            <w:noWrap/>
          </w:tcPr>
          <w:p w14:paraId="0E6934A7" w14:textId="77777777" w:rsidR="00C33A78"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P-value</w:t>
            </w:r>
          </w:p>
          <w:p w14:paraId="7515A63C" w14:textId="31CCE7CD"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t;0.05</w:t>
            </w:r>
          </w:p>
        </w:tc>
        <w:tc>
          <w:tcPr>
            <w:tcW w:w="1153" w:type="dxa"/>
            <w:noWrap/>
          </w:tcPr>
          <w:p w14:paraId="5A973525"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75DEB543"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noWrap/>
          </w:tcPr>
          <w:p w14:paraId="7BDCCFF6"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6122FDB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5FD9B9F5"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2738FCE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09</w:t>
            </w:r>
          </w:p>
        </w:tc>
        <w:tc>
          <w:tcPr>
            <w:tcW w:w="1170" w:type="dxa"/>
            <w:noWrap/>
          </w:tcPr>
          <w:p w14:paraId="504C153F"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11D7E31D"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22307F1E"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3989627D"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428 gene probes</w:t>
            </w:r>
          </w:p>
        </w:tc>
        <w:tc>
          <w:tcPr>
            <w:tcW w:w="1440" w:type="dxa"/>
            <w:noWrap/>
          </w:tcPr>
          <w:p w14:paraId="66941EEA"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5B72D81D"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665D55" w:rsidRPr="001B59E9" w14:paraId="048D809F"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3EBFDBA6"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Soares</w:t>
            </w:r>
            <w:proofErr w:type="spellEnd"/>
            <w:r w:rsidRPr="001B59E9">
              <w:rPr>
                <w:rFonts w:ascii="Verdana" w:eastAsiaTheme="minorEastAsia" w:hAnsi="Verdana" w:cstheme="minorBidi"/>
                <w:color w:val="auto"/>
                <w:sz w:val="20"/>
                <w:szCs w:val="20"/>
              </w:rPr>
              <w:t xml:space="preserve"> 2013</w:t>
            </w:r>
          </w:p>
        </w:tc>
        <w:tc>
          <w:tcPr>
            <w:tcW w:w="1170" w:type="dxa"/>
            <w:noWrap/>
          </w:tcPr>
          <w:p w14:paraId="615A3B81"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118</w:t>
            </w:r>
          </w:p>
        </w:tc>
        <w:tc>
          <w:tcPr>
            <w:tcW w:w="1440" w:type="dxa"/>
            <w:noWrap/>
          </w:tcPr>
          <w:p w14:paraId="5DA9B9A6" w14:textId="1CE56F74"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534403D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ILAC</w:t>
            </w:r>
          </w:p>
        </w:tc>
        <w:tc>
          <w:tcPr>
            <w:tcW w:w="1907" w:type="dxa"/>
            <w:noWrap/>
          </w:tcPr>
          <w:p w14:paraId="73538C6B"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tcPr>
          <w:p w14:paraId="673ECBB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6F1B475C"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548CA683"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438C1254"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Raghavan</w:t>
            </w:r>
            <w:proofErr w:type="spellEnd"/>
            <w:r w:rsidRPr="001B59E9">
              <w:rPr>
                <w:rFonts w:ascii="Verdana" w:eastAsiaTheme="minorEastAsia" w:hAnsi="Verdana" w:cstheme="minorBidi"/>
                <w:color w:val="auto"/>
                <w:sz w:val="20"/>
                <w:szCs w:val="20"/>
              </w:rPr>
              <w:t xml:space="preserve"> 2011</w:t>
            </w:r>
          </w:p>
        </w:tc>
        <w:tc>
          <w:tcPr>
            <w:tcW w:w="1170" w:type="dxa"/>
          </w:tcPr>
          <w:p w14:paraId="6FA7EDB0"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18567C97"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48F665E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2FAF24FB" w14:textId="51557AEA"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4161</w:t>
            </w:r>
            <w:r w:rsidR="00CA7D6E">
              <w:rPr>
                <w:rFonts w:ascii="Verdana" w:eastAsiaTheme="minorEastAsia" w:hAnsi="Verdana" w:cstheme="minorBidi"/>
                <w:color w:val="auto"/>
                <w:sz w:val="20"/>
                <w:szCs w:val="20"/>
              </w:rPr>
              <w:t xml:space="preserve"> mRNA</w:t>
            </w:r>
            <w:r w:rsidR="002E66DF">
              <w:rPr>
                <w:rFonts w:ascii="Verdana" w:eastAsiaTheme="minorEastAsia" w:hAnsi="Verdana" w:cstheme="minorBidi"/>
                <w:color w:val="auto"/>
                <w:sz w:val="20"/>
                <w:szCs w:val="20"/>
              </w:rPr>
              <w:t>,</w:t>
            </w:r>
            <w:r w:rsidR="000A37C7">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133</w:t>
            </w:r>
            <w:r w:rsidRPr="001B59E9">
              <w:rPr>
                <w:rFonts w:ascii="Verdana" w:eastAsiaTheme="minorEastAsia" w:hAnsi="Verdana" w:cstheme="minorBidi"/>
                <w:color w:val="auto"/>
                <w:sz w:val="20"/>
                <w:szCs w:val="20"/>
              </w:rPr>
              <w:t xml:space="preserve"> </w:t>
            </w:r>
            <w:proofErr w:type="spellStart"/>
            <w:r w:rsidRPr="001B59E9">
              <w:rPr>
                <w:rFonts w:ascii="Verdana" w:eastAsiaTheme="minorEastAsia" w:hAnsi="Verdana" w:cstheme="minorBidi"/>
                <w:color w:val="auto"/>
                <w:sz w:val="20"/>
                <w:szCs w:val="20"/>
              </w:rPr>
              <w:t>sRNA</w:t>
            </w:r>
            <w:proofErr w:type="spellEnd"/>
          </w:p>
        </w:tc>
        <w:tc>
          <w:tcPr>
            <w:tcW w:w="1440" w:type="dxa"/>
            <w:noWrap/>
          </w:tcPr>
          <w:p w14:paraId="6D2A8C85" w14:textId="77777777" w:rsidR="00C33A78"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w:t>
            </w:r>
            <w:proofErr w:type="gramStart"/>
            <w:r w:rsidRPr="001B59E9">
              <w:rPr>
                <w:rFonts w:ascii="Verdana" w:eastAsiaTheme="minorEastAsia" w:hAnsi="Verdana" w:cstheme="minorBidi"/>
                <w:color w:val="auto"/>
                <w:sz w:val="20"/>
                <w:szCs w:val="20"/>
              </w:rPr>
              <w:t>region</w:t>
            </w:r>
            <w:proofErr w:type="gramEnd"/>
            <w:r w:rsidRPr="001B59E9">
              <w:rPr>
                <w:rFonts w:ascii="Verdana" w:eastAsiaTheme="minorEastAsia" w:hAnsi="Verdana" w:cstheme="minorBidi"/>
                <w:color w:val="auto"/>
                <w:sz w:val="20"/>
                <w:szCs w:val="20"/>
              </w:rPr>
              <w:t xml:space="preserve"> mapped</w:t>
            </w:r>
            <w:r w:rsidR="00C33A78">
              <w:rPr>
                <w:rFonts w:ascii="Verdana" w:eastAsiaTheme="minorEastAsia" w:hAnsi="Verdana" w:cstheme="minorBidi"/>
                <w:color w:val="auto"/>
                <w:sz w:val="20"/>
                <w:szCs w:val="20"/>
              </w:rPr>
              <w:t xml:space="preserve"> </w:t>
            </w:r>
          </w:p>
          <w:p w14:paraId="145DB445" w14:textId="14DF29C0" w:rsidR="001B59E9" w:rsidRPr="001B59E9" w:rsidRDefault="00CA7D6E"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r w:rsidR="001B59E9" w:rsidRPr="001B59E9">
              <w:rPr>
                <w:rFonts w:ascii="Verdana" w:eastAsiaTheme="minorEastAsia" w:hAnsi="Verdana" w:cstheme="minorBidi"/>
                <w:color w:val="auto"/>
                <w:sz w:val="20"/>
                <w:szCs w:val="20"/>
              </w:rPr>
              <w:t>50%</w:t>
            </w:r>
          </w:p>
        </w:tc>
        <w:tc>
          <w:tcPr>
            <w:tcW w:w="1098" w:type="dxa"/>
            <w:noWrap/>
          </w:tcPr>
          <w:p w14:paraId="69D9688C"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bl>
    <w:p w14:paraId="32DCDFC2" w14:textId="77777777" w:rsidR="009A7364" w:rsidRPr="002C1CF2" w:rsidRDefault="009A7364" w:rsidP="002C1CF2"/>
    <w:p w14:paraId="5E80EC18" w14:textId="77777777" w:rsidR="009C2E68" w:rsidRDefault="008B0D42" w:rsidP="005A50CF">
      <w:pPr>
        <w:pStyle w:val="Heading1"/>
      </w:pPr>
      <w:r>
        <w:t>Figure</w:t>
      </w:r>
      <w:r w:rsidR="005A50CF">
        <w:t xml:space="preserve"> Captions</w:t>
      </w:r>
    </w:p>
    <w:p w14:paraId="12EE2DA9" w14:textId="77777777" w:rsidR="005A50CF" w:rsidRDefault="005A50CF"/>
    <w:p w14:paraId="2BAD162B" w14:textId="77777777" w:rsidR="006B07AF" w:rsidRDefault="006B07AF" w:rsidP="006B07AF">
      <w:r>
        <w:rPr>
          <w:b/>
          <w:bCs/>
        </w:rPr>
        <w:t>Figure 1.</w:t>
      </w:r>
      <w:r>
        <w:t xml:space="preserve"> </w:t>
      </w:r>
      <w:proofErr w:type="gramStart"/>
      <w:r>
        <w:rPr>
          <w:b/>
          <w:bCs/>
        </w:rPr>
        <w:t>Overview of experimental design.</w:t>
      </w:r>
      <w:proofErr w:type="gramEnd"/>
      <w:r>
        <w:rPr>
          <w:b/>
          <w:bCs/>
        </w:rPr>
        <w:t xml:space="preserve"> </w:t>
      </w:r>
    </w:p>
    <w:p w14:paraId="2A383C33" w14:textId="40DCDA92" w:rsidR="006B07AF" w:rsidRDefault="006B07AF" w:rsidP="006B07AF">
      <w:pPr>
        <w:pStyle w:val="NoSpacing"/>
      </w:pPr>
      <w:r>
        <w:t xml:space="preserve">Measurements of RNA, protein, lipids, and metabolic flux were taken under uniform growth and environmental conditions. (A) Long-term glucose starvation experiment. The </w:t>
      </w:r>
      <w:r w:rsidRPr="002F22E7">
        <w:rPr>
          <w:i/>
        </w:rPr>
        <w:t>E. coli</w:t>
      </w:r>
      <w:r>
        <w:t xml:space="preserve"> B REL606 strain was taken from a freezer stock and revived (day –2), diluted and regrown to precondition it to culture conditions for 24 h (day –1), and diluted then into several ind</w:t>
      </w:r>
      <w:r>
        <w:t>i</w:t>
      </w:r>
      <w:r>
        <w:t>vidual cultures to initiate the experiment. (B) The OD600 (blue curve) was measured to a</w:t>
      </w:r>
      <w:r>
        <w:t>s</w:t>
      </w:r>
      <w:r>
        <w:t xml:space="preserve">sess growth and optimal collection of time points. Nine time points were selected for this experiment, spanning 3 hours to 2 weeks. Cell viability was accessed at each time point by determining the number of colony forming units (CFU, purple curve). (C) For each sample an aliquot was removed from the culture for each experiment to be done, spun down, flash frozen, and used to measure RNA via </w:t>
      </w:r>
      <w:proofErr w:type="spellStart"/>
      <w:r>
        <w:t>RNAseq</w:t>
      </w:r>
      <w:proofErr w:type="spellEnd"/>
      <w:r>
        <w:t xml:space="preserve">, protein via LC/MS, lipids via </w:t>
      </w:r>
      <w:proofErr w:type="spellStart"/>
      <w:r>
        <w:t>Maldi</w:t>
      </w:r>
      <w:proofErr w:type="spellEnd"/>
      <w:r>
        <w:t>-TOF MS and ESI MS, and metabolic flux via GC-MS. Metabolic flux samples were grown separately under identical conditions excepting the labeled U-</w:t>
      </w:r>
      <w:r w:rsidRPr="007559BA">
        <w:rPr>
          <w:vertAlign w:val="superscript"/>
        </w:rPr>
        <w:t>13</w:t>
      </w:r>
      <w:r>
        <w:t xml:space="preserve">C glucose. Raw RNA and protein counts, calculated flux ratios, raw phospholipid MS peaks, and lipid </w:t>
      </w:r>
      <w:proofErr w:type="gramStart"/>
      <w:r>
        <w:t>A</w:t>
      </w:r>
      <w:proofErr w:type="gramEnd"/>
      <w:r>
        <w:t xml:space="preserve"> peaks for all time points are available in Figure 1-supplemental file 1. </w:t>
      </w:r>
    </w:p>
    <w:p w14:paraId="4A6A3C6E" w14:textId="77777777" w:rsidR="006B07AF" w:rsidRDefault="006B07AF" w:rsidP="006B07AF">
      <w:pPr>
        <w:pStyle w:val="NoSpacing"/>
      </w:pPr>
    </w:p>
    <w:p w14:paraId="689D21DF" w14:textId="5B02282C" w:rsidR="006B07AF" w:rsidRDefault="006B07AF" w:rsidP="006B07AF">
      <w:commentRangeStart w:id="48"/>
      <w:r>
        <w:rPr>
          <w:b/>
        </w:rPr>
        <w:t xml:space="preserve">Figure 2. </w:t>
      </w:r>
      <w:r w:rsidRPr="005A50CF">
        <w:rPr>
          <w:b/>
          <w:i/>
        </w:rPr>
        <w:t>K</w:t>
      </w:r>
      <w:r>
        <w:rPr>
          <w:b/>
        </w:rPr>
        <w:t xml:space="preserve">-means clustering of </w:t>
      </w:r>
      <w:r w:rsidR="009248CD">
        <w:rPr>
          <w:b/>
        </w:rPr>
        <w:t>m</w:t>
      </w:r>
      <w:r>
        <w:rPr>
          <w:b/>
        </w:rPr>
        <w:t>RNA and protein profiles in long-term glucose starvation reveal</w:t>
      </w:r>
      <w:r w:rsidR="009248CD">
        <w:rPr>
          <w:b/>
        </w:rPr>
        <w:t>ed</w:t>
      </w:r>
      <w:r>
        <w:rPr>
          <w:b/>
        </w:rPr>
        <w:t xml:space="preserve"> trends in transcriptional and post-transcriptional regulation</w:t>
      </w:r>
      <w:commentRangeEnd w:id="48"/>
      <w:r w:rsidR="009248CD">
        <w:rPr>
          <w:rStyle w:val="CommentReference"/>
        </w:rPr>
        <w:commentReference w:id="48"/>
      </w:r>
    </w:p>
    <w:p w14:paraId="2261D9B9" w14:textId="60C9E393" w:rsidR="006B07AF" w:rsidRDefault="009248CD" w:rsidP="00D700C6">
      <w:pPr>
        <w:pStyle w:val="NoSpacing"/>
      </w:pPr>
      <w:proofErr w:type="gramStart"/>
      <w:r>
        <w:t>m</w:t>
      </w:r>
      <w:r w:rsidR="006B07AF">
        <w:t>RNA</w:t>
      </w:r>
      <w:proofErr w:type="gramEnd"/>
      <w:r w:rsidR="006B07AF">
        <w:t xml:space="preserve"> and protein profiles, normalized to each molecule’s maximum value, were clustered by geometric distance using </w:t>
      </w:r>
      <w:r w:rsidR="006B07AF" w:rsidRPr="002F22E7">
        <w:rPr>
          <w:i/>
        </w:rPr>
        <w:t>K</w:t>
      </w:r>
      <w:r w:rsidR="006B07AF">
        <w:t xml:space="preserve">-means clustering with 15 and 25 clusters, respectively. The cluster centroids were then plotted as heat maps with darker blue representing higher RNA or protein levels. (A) </w:t>
      </w:r>
      <w:proofErr w:type="gramStart"/>
      <w:r>
        <w:t>m</w:t>
      </w:r>
      <w:r w:rsidR="006B07AF">
        <w:t>RNA</w:t>
      </w:r>
      <w:proofErr w:type="gramEnd"/>
      <w:r w:rsidR="006B07AF">
        <w:t xml:space="preserve"> levels were largely shut off upon glucose starvation with some </w:t>
      </w:r>
      <w:r>
        <w:t>m</w:t>
      </w:r>
      <w:r w:rsidR="006B07AF">
        <w:t>RNA being transiently up-regulated during the transition between exponential and st</w:t>
      </w:r>
      <w:r w:rsidR="006B07AF">
        <w:t>a</w:t>
      </w:r>
      <w:r w:rsidR="006B07AF">
        <w:t>tionary growth. (B) Protein levels showed a much wider range of behaviors with some b</w:t>
      </w:r>
      <w:r w:rsidR="006B07AF">
        <w:t>e</w:t>
      </w:r>
      <w:r w:rsidR="006B07AF">
        <w:t xml:space="preserve">ing </w:t>
      </w:r>
      <w:proofErr w:type="gramStart"/>
      <w:r w:rsidR="006B07AF">
        <w:t>up- or down-regulated</w:t>
      </w:r>
      <w:proofErr w:type="gramEnd"/>
      <w:r w:rsidR="006B07AF">
        <w:t xml:space="preserve"> for the duration of the experiment as well as for a short period of time during the transition from exponential to stationary growth. (C) Histogram of the correlation coefficients between individual protein levels and the time integral of </w:t>
      </w:r>
      <w:r>
        <w:t>m</w:t>
      </w:r>
      <w:r w:rsidR="006B07AF">
        <w:t>RNA expression. This model tests the limit of slow protein degradation, where protein levels are proportional to the cumulative sum of their respective transcripts. Approximately 15% of the protein levels integrated their transcript’s response over the entire duration of the e</w:t>
      </w:r>
      <w:r w:rsidR="006B07AF">
        <w:t>x</w:t>
      </w:r>
      <w:r w:rsidR="006B07AF">
        <w:t xml:space="preserve">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D) Histogram of the correlation coefficient between relative pr</w:t>
      </w:r>
      <w:r w:rsidR="006B07AF">
        <w:t>o</w:t>
      </w:r>
      <w:r w:rsidR="006B07AF">
        <w:t xml:space="preserve">tein levels and their corresponding (relative) transcripts. This model tests to what extent protein levels are proportional to their respective mRNA levels. Approximately 20% of the protein levels </w:t>
      </w:r>
      <w:r>
        <w:t>we</w:t>
      </w:r>
      <w:r w:rsidR="006B07AF">
        <w:t xml:space="preserve">re proportional to their transcript’s response over the entire duration of the ex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xml:space="preserve">. (E) 2-D histogram of the correlation coefficient of protein vs. </w:t>
      </w:r>
      <w:r>
        <w:t>m</w:t>
      </w:r>
      <w:r w:rsidR="006B07AF">
        <w:t xml:space="preserve">RNA (on the </w:t>
      </w:r>
      <w:r w:rsidR="006B07AF" w:rsidRPr="00D700C6">
        <w:rPr>
          <w:i/>
        </w:rPr>
        <w:t>x</w:t>
      </w:r>
      <w:r w:rsidR="006B07AF">
        <w:t xml:space="preserve">-axis) and the protein vs. the time integral of </w:t>
      </w:r>
      <w:r>
        <w:t>m</w:t>
      </w:r>
      <w:r w:rsidR="006B07AF">
        <w:t>RNA (</w:t>
      </w:r>
      <w:r w:rsidR="006B07AF" w:rsidRPr="00D700C6">
        <w:rPr>
          <w:i/>
        </w:rPr>
        <w:t>y</w:t>
      </w:r>
      <w:r w:rsidR="006B07AF">
        <w:t>-axis). Darker colors indicate more genes in th</w:t>
      </w:r>
      <w:r>
        <w:t>e</w:t>
      </w:r>
      <w:r w:rsidR="006B07AF">
        <w:t xml:space="preserve"> given bin. </w:t>
      </w:r>
      <w:r w:rsidR="00F9252A">
        <w:t>We observed</w:t>
      </w:r>
      <w:r w:rsidR="006B07AF">
        <w:t xml:space="preserve"> a strong anti-correlation between the two measures of dynamic correlation</w:t>
      </w:r>
      <w:r w:rsidR="00F9252A">
        <w:t>,</w:t>
      </w:r>
      <w:r w:rsidR="006B07AF">
        <w:t xml:space="preserve"> indicating that these two quantities </w:t>
      </w:r>
      <w:r>
        <w:t>we</w:t>
      </w:r>
      <w:r w:rsidR="006B07AF">
        <w:t>re largely m</w:t>
      </w:r>
      <w:r w:rsidR="006B07AF">
        <w:t>u</w:t>
      </w:r>
      <w:r w:rsidR="006B07AF">
        <w:t xml:space="preserve">tually exclusive. (F) The correlation between all </w:t>
      </w:r>
      <w:r>
        <w:t>m</w:t>
      </w:r>
      <w:r w:rsidR="006B07AF">
        <w:t xml:space="preserve">RNA and protein levels for a single time point was strongest at 3 </w:t>
      </w:r>
      <w:proofErr w:type="spellStart"/>
      <w:r w:rsidR="006B07AF">
        <w:t>hrs</w:t>
      </w:r>
      <w:proofErr w:type="spellEnd"/>
      <w:r w:rsidR="006B07AF">
        <w:t xml:space="preserve"> (Spearman correlation coefficient  ~</w:t>
      </w:r>
      <w:r w:rsidR="006B07AF" w:rsidRPr="00AE6C86">
        <w:t>0.71).</w:t>
      </w:r>
      <w:r w:rsidR="006B07AF">
        <w:t xml:space="preserve"> Normalized </w:t>
      </w:r>
      <w:r>
        <w:t>m</w:t>
      </w:r>
      <w:r w:rsidR="006B07AF">
        <w:t>RNA and protein levels, both relative and absolute, used to generate the above figure are pr</w:t>
      </w:r>
      <w:r w:rsidR="006B07AF">
        <w:t>o</w:t>
      </w:r>
      <w:r w:rsidR="006B07AF">
        <w:t xml:space="preserve">vided in Figure 2-supplemenal file 1. </w:t>
      </w:r>
    </w:p>
    <w:p w14:paraId="1EEA5CF6" w14:textId="77777777" w:rsidR="006B07AF" w:rsidDel="00AE566A" w:rsidRDefault="006B07AF" w:rsidP="006B07AF">
      <w:pPr>
        <w:pStyle w:val="NoSpacing"/>
      </w:pPr>
    </w:p>
    <w:p w14:paraId="1FFCF92C" w14:textId="3C2C7BC2" w:rsidR="006B07AF" w:rsidRDefault="006B07AF" w:rsidP="006B07AF">
      <w:r>
        <w:rPr>
          <w:b/>
        </w:rPr>
        <w:t>Figure 3. RNA levels within an operon correlate</w:t>
      </w:r>
      <w:r w:rsidR="009248CD">
        <w:rPr>
          <w:b/>
        </w:rPr>
        <w:t>d</w:t>
      </w:r>
      <w:r>
        <w:rPr>
          <w:b/>
        </w:rPr>
        <w:t xml:space="preserve"> strongly whereas protein levels generally d</w:t>
      </w:r>
      <w:r w:rsidR="009248CD">
        <w:rPr>
          <w:b/>
        </w:rPr>
        <w:t>id</w:t>
      </w:r>
      <w:r>
        <w:rPr>
          <w:b/>
        </w:rPr>
        <w:t xml:space="preserve"> not.</w:t>
      </w:r>
    </w:p>
    <w:p w14:paraId="46EFE27A" w14:textId="56F00827" w:rsidR="006B07AF" w:rsidRDefault="006B07AF" w:rsidP="006B07AF">
      <w:pPr>
        <w:pStyle w:val="NoSpacing"/>
      </w:pPr>
      <w:r>
        <w:t>(A</w:t>
      </w:r>
      <w:r w:rsidR="009248CD">
        <w:t xml:space="preserve">, </w:t>
      </w:r>
      <w:r>
        <w:t xml:space="preserve">B) </w:t>
      </w:r>
      <w:r w:rsidR="009248CD">
        <w:t>H</w:t>
      </w:r>
      <w:r>
        <w:t xml:space="preserve">istograms of the median pairwise correlation coefficient between all possible pairs of </w:t>
      </w:r>
      <w:r w:rsidR="009248CD">
        <w:t>m</w:t>
      </w:r>
      <w:r>
        <w:t>RNA and protein profiles, respectively, within an operon. Proteins that ha</w:t>
      </w:r>
      <w:r w:rsidR="009248CD">
        <w:t>d</w:t>
      </w:r>
      <w:r>
        <w:t xml:space="preserve"> a smaller inter-gene distance </w:t>
      </w:r>
      <w:r w:rsidR="009248CD">
        <w:t>we</w:t>
      </w:r>
      <w:r>
        <w:t>re more likely to have correlated profiles</w:t>
      </w:r>
      <w:r w:rsidR="009248CD">
        <w:t>.</w:t>
      </w:r>
      <w:r>
        <w:t xml:space="preserve"> (C) 2D Histogram of the pairwise correlation between proteins in the same operon</w:t>
      </w:r>
      <w:r w:rsidR="009248CD">
        <w:t xml:space="preserve"> (</w:t>
      </w:r>
      <w:r w:rsidRPr="00D700C6">
        <w:rPr>
          <w:i/>
        </w:rPr>
        <w:t>y</w:t>
      </w:r>
      <w:r>
        <w:t>-axis</w:t>
      </w:r>
      <w:r w:rsidR="009248CD">
        <w:t>)</w:t>
      </w:r>
      <w:r>
        <w:t xml:space="preserve"> and the inter-gene di</w:t>
      </w:r>
      <w:r>
        <w:t>s</w:t>
      </w:r>
      <w:r>
        <w:t xml:space="preserve">tance between the protein coding regions </w:t>
      </w:r>
      <w:r w:rsidR="009248CD">
        <w:t>(</w:t>
      </w:r>
      <w:r w:rsidRPr="00D700C6">
        <w:rPr>
          <w:i/>
        </w:rPr>
        <w:t>x</w:t>
      </w:r>
      <w:r>
        <w:t>-axis</w:t>
      </w:r>
      <w:r w:rsidR="009248CD">
        <w:t>)</w:t>
      </w:r>
      <w:r>
        <w:t>. Darker colors represent higher correl</w:t>
      </w:r>
      <w:r>
        <w:t>a</w:t>
      </w:r>
      <w:r>
        <w:t>tion.</w:t>
      </w:r>
      <w:r w:rsidRPr="008876D5">
        <w:t xml:space="preserve"> </w:t>
      </w:r>
      <w:r>
        <w:t xml:space="preserve">(D) Example of </w:t>
      </w:r>
      <w:r w:rsidR="009248CD">
        <w:t>m</w:t>
      </w:r>
      <w:r>
        <w:t xml:space="preserve">RNAs in the same operon that </w:t>
      </w:r>
      <w:r w:rsidR="009248CD">
        <w:t>we</w:t>
      </w:r>
      <w:r>
        <w:t xml:space="preserve">re highly correlated. (E, F) </w:t>
      </w:r>
      <w:proofErr w:type="gramStart"/>
      <w:r>
        <w:t>Exa</w:t>
      </w:r>
      <w:r>
        <w:t>m</w:t>
      </w:r>
      <w:r>
        <w:t xml:space="preserve">ples of proteins in the same operon that </w:t>
      </w:r>
      <w:r w:rsidR="009248CD">
        <w:t>we</w:t>
      </w:r>
      <w:r>
        <w:t>re highly correlated.</w:t>
      </w:r>
      <w:proofErr w:type="gramEnd"/>
      <w:r>
        <w:t xml:space="preserve"> </w:t>
      </w:r>
    </w:p>
    <w:p w14:paraId="7BD045D2" w14:textId="77777777" w:rsidR="006B07AF" w:rsidRDefault="006B07AF" w:rsidP="006B07AF"/>
    <w:p w14:paraId="001391E3" w14:textId="2B00699A" w:rsidR="006B07AF" w:rsidRDefault="006B07AF" w:rsidP="006B07AF">
      <w:r>
        <w:rPr>
          <w:b/>
          <w:bCs/>
        </w:rPr>
        <w:t xml:space="preserve">Figure 4. </w:t>
      </w:r>
      <w:proofErr w:type="spellStart"/>
      <w:r>
        <w:rPr>
          <w:b/>
          <w:bCs/>
        </w:rPr>
        <w:t>Flagellar</w:t>
      </w:r>
      <w:proofErr w:type="spellEnd"/>
      <w:r>
        <w:rPr>
          <w:b/>
          <w:bCs/>
        </w:rPr>
        <w:t xml:space="preserve"> genes and other energy intensive processes </w:t>
      </w:r>
      <w:r w:rsidR="009248CD">
        <w:rPr>
          <w:b/>
          <w:bCs/>
        </w:rPr>
        <w:t>we</w:t>
      </w:r>
      <w:r>
        <w:rPr>
          <w:b/>
          <w:bCs/>
        </w:rPr>
        <w:t xml:space="preserve">re </w:t>
      </w:r>
      <w:proofErr w:type="gramStart"/>
      <w:r>
        <w:rPr>
          <w:b/>
          <w:bCs/>
        </w:rPr>
        <w:t>down-regulated</w:t>
      </w:r>
      <w:proofErr w:type="gramEnd"/>
      <w:r>
        <w:rPr>
          <w:b/>
          <w:bCs/>
        </w:rPr>
        <w:t xml:space="preserve"> while stress-response genes </w:t>
      </w:r>
      <w:r w:rsidR="009248CD">
        <w:rPr>
          <w:b/>
          <w:bCs/>
        </w:rPr>
        <w:t>we</w:t>
      </w:r>
      <w:r>
        <w:rPr>
          <w:b/>
          <w:bCs/>
        </w:rPr>
        <w:t xml:space="preserve">re up-regulated. </w:t>
      </w:r>
    </w:p>
    <w:p w14:paraId="09D06A0A" w14:textId="1C7B1281" w:rsidR="006B07AF" w:rsidRDefault="006B07AF" w:rsidP="006B07AF">
      <w:pPr>
        <w:pStyle w:val="NoSpacing"/>
      </w:pPr>
      <w:r>
        <w:t xml:space="preserve">Fitting the mRNA and protein profiles allowed us to estimate the underlying dynamics and differential regulation of each gene, sorting them into high confidence categories describing their behavior. Genes were put into categories based upon whether they were </w:t>
      </w:r>
      <w:proofErr w:type="gramStart"/>
      <w:r>
        <w:t>up-regulated</w:t>
      </w:r>
      <w:proofErr w:type="gramEnd"/>
      <w:r>
        <w:t>, down-regulated, transiently up-regulated, or transiently down-regulated. The mRNA or proteins in each category were then tested for enrichment of GO terms. (</w:t>
      </w:r>
      <w:bookmarkStart w:id="49" w:name="__DdeLink__5231_903009628"/>
      <w:r>
        <w:t xml:space="preserve">A, B) The average of the mRNAs in a given enriched GO term </w:t>
      </w:r>
      <w:proofErr w:type="gramStart"/>
      <w:r>
        <w:t xml:space="preserve">that </w:t>
      </w:r>
      <w:r w:rsidR="009248CD">
        <w:t>we</w:t>
      </w:r>
      <w:r>
        <w:t>re</w:t>
      </w:r>
      <w:proofErr w:type="gramEnd"/>
      <w:r>
        <w:t xml:space="preserve"> down- and up-regulated, r</w:t>
      </w:r>
      <w:r>
        <w:t>e</w:t>
      </w:r>
      <w:r>
        <w:t xml:space="preserve">spectively. </w:t>
      </w:r>
      <w:bookmarkEnd w:id="49"/>
      <w:r>
        <w:t xml:space="preserve">(C, D) </w:t>
      </w:r>
      <w:proofErr w:type="gramStart"/>
      <w:r>
        <w:t xml:space="preserve">The average of the proteins in a given enriched term GO term that </w:t>
      </w:r>
      <w:r w:rsidR="009248CD">
        <w:t>we</w:t>
      </w:r>
      <w:r>
        <w:t>re down- and up-regulated, respectively.</w:t>
      </w:r>
      <w:proofErr w:type="gramEnd"/>
      <w:r>
        <w:t xml:space="preserve"> Amine biosynthesis was also enriched for mRNAs that were transiently </w:t>
      </w:r>
      <w:proofErr w:type="gramStart"/>
      <w:r>
        <w:t>up-regulated</w:t>
      </w:r>
      <w:proofErr w:type="gramEnd"/>
      <w:r>
        <w:t xml:space="preserve"> (not plotted) however no other terms for either mRNA or protein were enriched for the </w:t>
      </w:r>
      <w:r w:rsidR="00F9252A">
        <w:t>transiently</w:t>
      </w:r>
      <w:r>
        <w:t xml:space="preserve"> up</w:t>
      </w:r>
      <w:r w:rsidR="009248CD">
        <w:t>-</w:t>
      </w:r>
      <w:r>
        <w:t xml:space="preserve"> or down</w:t>
      </w:r>
      <w:r w:rsidR="009248CD">
        <w:t>-</w:t>
      </w:r>
      <w:r>
        <w:t>regulated categories.  All fun</w:t>
      </w:r>
      <w:r>
        <w:t>c</w:t>
      </w:r>
      <w:r>
        <w:t xml:space="preserve">tional clustering of GO enrichment terms for all categories (both for </w:t>
      </w:r>
      <w:r w:rsidR="009248CD">
        <w:t>m</w:t>
      </w:r>
      <w:r>
        <w:t>RNA and protein) are provided in Figure 4-supplemental file 1. As a complementary approach we took the ave</w:t>
      </w:r>
      <w:r>
        <w:t>r</w:t>
      </w:r>
      <w:r>
        <w:t xml:space="preserve">age of all proteins in a given KEGG pathway. (E, F) </w:t>
      </w:r>
      <w:commentRangeStart w:id="50"/>
      <w:proofErr w:type="gramStart"/>
      <w:r>
        <w:t>The average of proteins in the KEGG pathway that are changing significantly.</w:t>
      </w:r>
      <w:commentRangeEnd w:id="50"/>
      <w:proofErr w:type="gramEnd"/>
      <w:r w:rsidR="009248CD">
        <w:rPr>
          <w:rStyle w:val="CommentReference"/>
          <w:color w:val="00000A"/>
        </w:rPr>
        <w:commentReference w:id="50"/>
      </w:r>
      <w:r>
        <w:t xml:space="preserve"> All the other terms showed no significant change. </w:t>
      </w:r>
    </w:p>
    <w:p w14:paraId="1B80BA6F" w14:textId="77777777" w:rsidR="006B07AF" w:rsidRDefault="006B07AF" w:rsidP="006B07AF"/>
    <w:p w14:paraId="347CE951" w14:textId="38819B08" w:rsidR="006B07AF" w:rsidRDefault="006B07AF" w:rsidP="006B07AF">
      <w:r>
        <w:rPr>
          <w:b/>
          <w:bCs/>
        </w:rPr>
        <w:t xml:space="preserve">Figure 5. Lipid A and phospholipids </w:t>
      </w:r>
      <w:r w:rsidR="00F9252A">
        <w:rPr>
          <w:b/>
          <w:bCs/>
        </w:rPr>
        <w:t>we</w:t>
      </w:r>
      <w:r>
        <w:rPr>
          <w:b/>
          <w:bCs/>
        </w:rPr>
        <w:t>re modified starting at 8 hours and these modifications continue</w:t>
      </w:r>
      <w:r w:rsidR="00F9252A">
        <w:rPr>
          <w:b/>
          <w:bCs/>
        </w:rPr>
        <w:t>d</w:t>
      </w:r>
      <w:r>
        <w:rPr>
          <w:b/>
          <w:bCs/>
        </w:rPr>
        <w:t xml:space="preserve"> to accumulate for 2 weeks.</w:t>
      </w:r>
    </w:p>
    <w:p w14:paraId="370FAA82" w14:textId="5F255646" w:rsidR="006B07AF" w:rsidRDefault="006B07AF" w:rsidP="006B07AF">
      <w:pPr>
        <w:pStyle w:val="NoSpacing"/>
      </w:pPr>
      <w:r>
        <w:t>Lipid A and phospholipids were extracted from all samples for analysis by negative ion MALDI-TOF and ESI-MS mass spectrometry, respectively, and the 6 hour and 2 week repr</w:t>
      </w:r>
      <w:r>
        <w:t>e</w:t>
      </w:r>
      <w:r>
        <w:t>sentative samples are shown in this figure. (A) Activation of the acyl-</w:t>
      </w:r>
      <w:proofErr w:type="spellStart"/>
      <w:r>
        <w:t>transferase</w:t>
      </w:r>
      <w:proofErr w:type="spellEnd"/>
      <w:r>
        <w:t xml:space="preserve"> </w:t>
      </w:r>
      <w:proofErr w:type="spellStart"/>
      <w:r>
        <w:t>PagP</w:t>
      </w:r>
      <w:proofErr w:type="spellEnd"/>
      <w:r>
        <w:t xml:space="preserve"> adds a C</w:t>
      </w:r>
      <w:r w:rsidRPr="0005168B">
        <w:rPr>
          <w:vertAlign w:val="subscript"/>
        </w:rPr>
        <w:t xml:space="preserve">16 </w:t>
      </w:r>
      <w:r>
        <w:t xml:space="preserve">chain to lipid A on the 2-position primary acyl chain, resulting in </w:t>
      </w:r>
      <w:proofErr w:type="gramStart"/>
      <w:r>
        <w:t>a</w:t>
      </w:r>
      <w:proofErr w:type="gramEnd"/>
      <w:r>
        <w:t xml:space="preserve"> m/z of ~2035.  (B) Modification of phospholipids by </w:t>
      </w:r>
      <w:proofErr w:type="spellStart"/>
      <w:r>
        <w:t>cyclopropanation</w:t>
      </w:r>
      <w:proofErr w:type="spellEnd"/>
      <w:r>
        <w:t xml:space="preserve"> of one unsaturated double bond is cat</w:t>
      </w:r>
      <w:r>
        <w:t>a</w:t>
      </w:r>
      <w:r>
        <w:t>lyzed by CFA synthase. Transcripts of CFA synthase increase</w:t>
      </w:r>
      <w:r w:rsidR="00F9252A">
        <w:t>d</w:t>
      </w:r>
      <w:r>
        <w:t xml:space="preserve"> at late times (green) co</w:t>
      </w:r>
      <w:r>
        <w:t>n</w:t>
      </w:r>
      <w:r>
        <w:t>sistent with modification of PE whereas the level of CFA protein stay</w:t>
      </w:r>
      <w:r w:rsidR="00F9252A">
        <w:t>ed</w:t>
      </w:r>
      <w:r>
        <w:t xml:space="preserve"> relatively flat at late time points.  (C) As represented here by the 6 </w:t>
      </w:r>
      <w:proofErr w:type="spellStart"/>
      <w:r>
        <w:t>hr</w:t>
      </w:r>
      <w:proofErr w:type="spellEnd"/>
      <w:r>
        <w:t xml:space="preserve"> sample, lipid A from all samples collected between 3 and 48 h contained one major peak at ~1797 m/z corresponding to wild type, </w:t>
      </w:r>
      <w:proofErr w:type="spellStart"/>
      <w:r>
        <w:t>hexa-acylated</w:t>
      </w:r>
      <w:proofErr w:type="spellEnd"/>
      <w:r>
        <w:t xml:space="preserve"> lipid A. As illustrated on the right by the 2 week sample, the 1 and 2 week (168 and 336 h) time points show</w:t>
      </w:r>
      <w:r w:rsidR="00F9252A">
        <w:t>ed</w:t>
      </w:r>
      <w:r>
        <w:t xml:space="preserve"> the addition of the C</w:t>
      </w:r>
      <w:r w:rsidRPr="0005168B">
        <w:rPr>
          <w:vertAlign w:val="subscript"/>
        </w:rPr>
        <w:t>16</w:t>
      </w:r>
      <w:r>
        <w:t xml:space="preserve"> chain to lipid A. (D) </w:t>
      </w:r>
      <w:proofErr w:type="spellStart"/>
      <w:r>
        <w:t>Phosphat</w:t>
      </w:r>
      <w:r>
        <w:t>i</w:t>
      </w:r>
      <w:r>
        <w:t>dylethanolamine</w:t>
      </w:r>
      <w:proofErr w:type="spellEnd"/>
      <w:r>
        <w:t xml:space="preserve"> (PE) is shown and similar results were also obtained for </w:t>
      </w:r>
      <w:proofErr w:type="spellStart"/>
      <w:r>
        <w:t>phosphatidy</w:t>
      </w:r>
      <w:r>
        <w:t>l</w:t>
      </w:r>
      <w:r>
        <w:t>glycerol</w:t>
      </w:r>
      <w:proofErr w:type="spellEnd"/>
      <w:r>
        <w:t xml:space="preserve"> (PG). The phospholipid profiles of the samples remained relatively consistent with wild-type </w:t>
      </w:r>
      <w:r>
        <w:rPr>
          <w:i/>
          <w:iCs/>
        </w:rPr>
        <w:t xml:space="preserve">E. coli </w:t>
      </w:r>
      <w:r>
        <w:t xml:space="preserve">phospholipid profiles until hour 8, when </w:t>
      </w:r>
      <w:proofErr w:type="gramStart"/>
      <w:r>
        <w:t>a gradual increase</w:t>
      </w:r>
      <w:proofErr w:type="gramEnd"/>
      <w:r>
        <w:t xml:space="preserve"> in a peak ~702.5 m/z began. This peak became the predominant species by 2 weeks. Its mass corr</w:t>
      </w:r>
      <w:r>
        <w:t>e</w:t>
      </w:r>
      <w:r>
        <w:t xml:space="preserve">sponds to the </w:t>
      </w:r>
      <w:proofErr w:type="spellStart"/>
      <w:r>
        <w:t>cyclopropanation</w:t>
      </w:r>
      <w:proofErr w:type="spellEnd"/>
      <w:r>
        <w:t xml:space="preserve"> of one unsaturated double bond within a PE molecule co</w:t>
      </w:r>
      <w:r>
        <w:t>n</w:t>
      </w:r>
      <w:r>
        <w:t xml:space="preserve">taining acyl chains totaling 33 carbons distributed between the </w:t>
      </w:r>
      <w:proofErr w:type="gramStart"/>
      <w:r>
        <w:t>two acyl</w:t>
      </w:r>
      <w:proofErr w:type="gramEnd"/>
      <w:r>
        <w:t xml:space="preserve"> chains.</w:t>
      </w:r>
    </w:p>
    <w:p w14:paraId="6F0D0E26" w14:textId="77777777" w:rsidR="006B07AF" w:rsidRDefault="006B07AF" w:rsidP="006B07AF"/>
    <w:p w14:paraId="62E4A83C" w14:textId="77777777" w:rsidR="006B07AF" w:rsidRPr="006A38CC" w:rsidRDefault="006B07AF" w:rsidP="006B07AF">
      <w:pPr>
        <w:shd w:val="clear" w:color="auto" w:fill="FFFFFF"/>
        <w:tabs>
          <w:tab w:val="clear" w:pos="720"/>
        </w:tabs>
        <w:suppressAutoHyphens w:val="0"/>
        <w:overflowPunct/>
        <w:rPr>
          <w:rFonts w:asciiTheme="minorHAnsi" w:eastAsiaTheme="minorEastAsia" w:hAnsiTheme="minorHAnsi" w:cstheme="minorBidi"/>
          <w:b/>
          <w:color w:val="222222"/>
          <w:szCs w:val="18"/>
        </w:rPr>
      </w:pPr>
      <w:r w:rsidRPr="006A38CC">
        <w:rPr>
          <w:rFonts w:ascii="Arial" w:eastAsiaTheme="minorEastAsia" w:hAnsi="Arial" w:cstheme="minorBidi"/>
          <w:b/>
          <w:color w:val="222222"/>
          <w:sz w:val="18"/>
          <w:szCs w:val="18"/>
        </w:rPr>
        <w:br/>
      </w:r>
      <w:r w:rsidRPr="006A38CC">
        <w:rPr>
          <w:rFonts w:asciiTheme="minorHAnsi" w:eastAsiaTheme="minorEastAsia" w:hAnsiTheme="minorHAnsi" w:cstheme="minorBidi"/>
          <w:b/>
          <w:color w:val="222222"/>
          <w:szCs w:val="18"/>
        </w:rPr>
        <w:t xml:space="preserve">Figure 6. </w:t>
      </w:r>
      <w:proofErr w:type="gramStart"/>
      <w:r>
        <w:rPr>
          <w:rFonts w:asciiTheme="minorHAnsi" w:eastAsiaTheme="minorEastAsia" w:hAnsiTheme="minorHAnsi" w:cstheme="minorBidi"/>
          <w:b/>
          <w:color w:val="222222"/>
          <w:szCs w:val="18"/>
        </w:rPr>
        <w:t>Summary</w:t>
      </w:r>
      <w:r w:rsidRPr="006A38CC">
        <w:rPr>
          <w:rFonts w:asciiTheme="minorHAnsi" w:eastAsiaTheme="minorEastAsia" w:hAnsiTheme="minorHAnsi" w:cstheme="minorBidi"/>
          <w:b/>
          <w:color w:val="222222"/>
          <w:szCs w:val="18"/>
        </w:rPr>
        <w:t xml:space="preserve"> of </w:t>
      </w:r>
      <w:r>
        <w:rPr>
          <w:rFonts w:asciiTheme="minorHAnsi" w:eastAsiaTheme="minorEastAsia" w:hAnsiTheme="minorHAnsi" w:cstheme="minorBidi"/>
          <w:b/>
          <w:color w:val="222222"/>
          <w:szCs w:val="18"/>
        </w:rPr>
        <w:t xml:space="preserve">key </w:t>
      </w:r>
      <w:r w:rsidRPr="006A38CC">
        <w:rPr>
          <w:rFonts w:asciiTheme="minorHAnsi" w:eastAsiaTheme="minorEastAsia" w:hAnsiTheme="minorHAnsi" w:cstheme="minorBidi"/>
          <w:b/>
          <w:color w:val="222222"/>
          <w:szCs w:val="18"/>
        </w:rPr>
        <w:t>results</w:t>
      </w:r>
      <w:r>
        <w:rPr>
          <w:rFonts w:asciiTheme="minorHAnsi" w:eastAsiaTheme="minorEastAsia" w:hAnsiTheme="minorHAnsi" w:cstheme="minorBidi"/>
          <w:b/>
          <w:color w:val="222222"/>
          <w:szCs w:val="18"/>
        </w:rPr>
        <w:t>.</w:t>
      </w:r>
      <w:proofErr w:type="gramEnd"/>
    </w:p>
    <w:p w14:paraId="7916FD4E" w14:textId="08581C3E" w:rsidR="006B07AF" w:rsidRPr="006A38CC" w:rsidRDefault="006B07AF" w:rsidP="006B07AF">
      <w:pPr>
        <w:pStyle w:val="NoSpacing"/>
      </w:pPr>
      <w:r w:rsidRPr="006A38CC">
        <w:t>(A) Cells enter</w:t>
      </w:r>
      <w:r w:rsidR="00F9252A">
        <w:t>ed</w:t>
      </w:r>
      <w:r w:rsidRPr="006A38CC">
        <w:t xml:space="preserve"> stationary phase around 6-8</w:t>
      </w:r>
      <w:r>
        <w:t xml:space="preserve"> </w:t>
      </w:r>
      <w:r w:rsidRPr="006A38CC">
        <w:t xml:space="preserve">h after </w:t>
      </w:r>
      <w:r>
        <w:t xml:space="preserve">the initiation of growth, and </w:t>
      </w:r>
      <w:r w:rsidRPr="006A38CC">
        <w:t>the cell viability (and OD</w:t>
      </w:r>
      <w:r>
        <w:t>600</w:t>
      </w:r>
      <w:r w:rsidRPr="006A38CC">
        <w:t>) remain</w:t>
      </w:r>
      <w:r w:rsidR="00F9252A">
        <w:t>ed</w:t>
      </w:r>
      <w:r w:rsidRPr="006A38CC">
        <w:t xml:space="preserve"> constant </w:t>
      </w:r>
      <w:r>
        <w:t xml:space="preserve">up until at least </w:t>
      </w:r>
      <w:r w:rsidR="00F9252A">
        <w:t>one</w:t>
      </w:r>
      <w:r>
        <w:t xml:space="preserve"> week</w:t>
      </w:r>
      <w:r w:rsidR="009456E1">
        <w:t>. At</w:t>
      </w:r>
      <w:r w:rsidRPr="006A38CC">
        <w:t xml:space="preserve"> </w:t>
      </w:r>
      <w:r w:rsidR="00F9252A">
        <w:t>two</w:t>
      </w:r>
      <w:r w:rsidRPr="006A38CC">
        <w:t xml:space="preserve"> weeks</w:t>
      </w:r>
      <w:r w:rsidR="009456E1">
        <w:t>, howe</w:t>
      </w:r>
      <w:r w:rsidR="009456E1">
        <w:t>v</w:t>
      </w:r>
      <w:r w:rsidR="009456E1">
        <w:t xml:space="preserve">er, </w:t>
      </w:r>
      <w:r w:rsidRPr="006A38CC">
        <w:t xml:space="preserve">there </w:t>
      </w:r>
      <w:r>
        <w:t>was</w:t>
      </w:r>
      <w:r w:rsidRPr="006A38CC">
        <w:t xml:space="preserve"> a decrease of 38</w:t>
      </w:r>
      <w:r>
        <w:t>%</w:t>
      </w:r>
      <w:r w:rsidRPr="006A38CC">
        <w:t xml:space="preserve"> in viability. (B) The relative fraction of </w:t>
      </w:r>
      <w:proofErr w:type="spellStart"/>
      <w:r w:rsidRPr="006A38CC">
        <w:t>rRNA</w:t>
      </w:r>
      <w:proofErr w:type="spellEnd"/>
      <w:r w:rsidRPr="006A38CC">
        <w:t xml:space="preserve"> (compared to all RNA) stay</w:t>
      </w:r>
      <w:r w:rsidR="009456E1">
        <w:t>ed</w:t>
      </w:r>
      <w:r w:rsidRPr="006A38CC">
        <w:t xml:space="preserve"> fairly constant through the entire time course</w:t>
      </w:r>
      <w:r w:rsidR="00B16C35">
        <w:t>,</w:t>
      </w:r>
      <w:r w:rsidRPr="006A38CC">
        <w:t xml:space="preserve"> as d</w:t>
      </w:r>
      <w:r w:rsidR="009456E1">
        <w:t>id</w:t>
      </w:r>
      <w:r w:rsidRPr="006A38CC">
        <w:t xml:space="preserve"> the fraction of </w:t>
      </w:r>
      <w:proofErr w:type="spellStart"/>
      <w:r w:rsidRPr="006A38CC">
        <w:t>tRNA</w:t>
      </w:r>
      <w:proofErr w:type="spellEnd"/>
      <w:r>
        <w:t xml:space="preserve"> (in non-</w:t>
      </w:r>
      <w:proofErr w:type="spellStart"/>
      <w:r>
        <w:t>rRNA</w:t>
      </w:r>
      <w:proofErr w:type="spellEnd"/>
      <w:r>
        <w:t xml:space="preserve"> depleted samples)</w:t>
      </w:r>
      <w:r w:rsidRPr="006A38CC">
        <w:t>. On the other hand, relative levels of mRNA decrease</w:t>
      </w:r>
      <w:r w:rsidR="009456E1">
        <w:t>d</w:t>
      </w:r>
      <w:r w:rsidRPr="006A38CC">
        <w:t xml:space="preserve"> u</w:t>
      </w:r>
      <w:r w:rsidRPr="006A38CC">
        <w:t>p</w:t>
      </w:r>
      <w:r w:rsidRPr="006A38CC">
        <w:t>on entry into stationary phase perhaps as a strategy for reducing overall protein synthesis.</w:t>
      </w:r>
      <w:r>
        <w:t xml:space="preserve"> As a reference we also </w:t>
      </w:r>
      <w:r w:rsidR="009456E1">
        <w:t>analyzed</w:t>
      </w:r>
      <w:r>
        <w:t xml:space="preserve"> RNA fractions for the </w:t>
      </w:r>
      <w:proofErr w:type="spellStart"/>
      <w:r>
        <w:t>rRNA</w:t>
      </w:r>
      <w:proofErr w:type="spellEnd"/>
      <w:r>
        <w:t>-depleted samples</w:t>
      </w:r>
      <w:r w:rsidR="009456E1">
        <w:t>,</w:t>
      </w:r>
      <w:r>
        <w:t xml:space="preserve"> to demo</w:t>
      </w:r>
      <w:r>
        <w:t>n</w:t>
      </w:r>
      <w:r>
        <w:t xml:space="preserve">strate that this reduction of mRNA levels was not simply due to the low relative counts of mRNA compared to </w:t>
      </w:r>
      <w:proofErr w:type="spellStart"/>
      <w:r>
        <w:t>rRNA</w:t>
      </w:r>
      <w:proofErr w:type="spellEnd"/>
      <w:r>
        <w:t xml:space="preserve"> in the </w:t>
      </w:r>
      <w:proofErr w:type="spellStart"/>
      <w:r>
        <w:t>nondepleted</w:t>
      </w:r>
      <w:proofErr w:type="spellEnd"/>
      <w:r>
        <w:t xml:space="preserve"> samples.</w:t>
      </w:r>
      <w:r w:rsidRPr="006A38CC">
        <w:t xml:space="preserve"> (C) Phospholipids and </w:t>
      </w:r>
      <w:r>
        <w:t>l</w:t>
      </w:r>
      <w:r w:rsidRPr="006A38CC">
        <w:t>ipid</w:t>
      </w:r>
      <w:r>
        <w:t xml:space="preserve"> </w:t>
      </w:r>
      <w:r w:rsidRPr="006A38CC">
        <w:t xml:space="preserve">A </w:t>
      </w:r>
      <w:r w:rsidR="009456E1">
        <w:t>we</w:t>
      </w:r>
      <w:r w:rsidRPr="006A38CC">
        <w:t xml:space="preserve">re modified in a manner consistent with </w:t>
      </w:r>
      <w:r>
        <w:t xml:space="preserve">the activation of </w:t>
      </w:r>
      <w:r w:rsidRPr="006A38CC">
        <w:t>stress response</w:t>
      </w:r>
      <w:r>
        <w:t>s</w:t>
      </w:r>
      <w:r w:rsidRPr="006A38CC">
        <w:t>. Modifications b</w:t>
      </w:r>
      <w:r w:rsidRPr="006A38CC">
        <w:t>e</w:t>
      </w:r>
      <w:r w:rsidRPr="006A38CC">
        <w:t>g</w:t>
      </w:r>
      <w:r w:rsidR="009456E1">
        <w:t>a</w:t>
      </w:r>
      <w:r w:rsidRPr="006A38CC">
        <w:t>n early in stationary phase and slowly increase</w:t>
      </w:r>
      <w:r w:rsidR="009456E1">
        <w:t>d</w:t>
      </w:r>
      <w:r w:rsidRPr="006A38CC">
        <w:t xml:space="preserve"> during the time course </w:t>
      </w:r>
      <w:r>
        <w:t>for up to 2 weeks</w:t>
      </w:r>
      <w:r w:rsidRPr="006A38CC">
        <w:t>. (D) Transcriptional changes (measured by mRNAs) separate</w:t>
      </w:r>
      <w:r w:rsidR="009456E1">
        <w:t>d</w:t>
      </w:r>
      <w:r w:rsidRPr="006A38CC">
        <w:t xml:space="preserve"> into at least two te</w:t>
      </w:r>
      <w:r w:rsidRPr="006A38CC">
        <w:t>m</w:t>
      </w:r>
      <w:r w:rsidRPr="006A38CC">
        <w:t xml:space="preserve">poral </w:t>
      </w:r>
      <w:r>
        <w:t>domains,</w:t>
      </w:r>
      <w:r w:rsidRPr="006A38CC">
        <w:t xml:space="preserve"> before and after entry to stationary phase</w:t>
      </w:r>
      <w:r>
        <w:t>.</w:t>
      </w:r>
      <w:r w:rsidRPr="006A38CC">
        <w:t xml:space="preserve"> </w:t>
      </w:r>
      <w:r>
        <w:t xml:space="preserve">A </w:t>
      </w:r>
      <w:r w:rsidRPr="006A38CC">
        <w:t>possible third region corr</w:t>
      </w:r>
      <w:r w:rsidRPr="006A38CC">
        <w:t>e</w:t>
      </w:r>
      <w:r w:rsidRPr="006A38CC">
        <w:t>spond</w:t>
      </w:r>
      <w:r w:rsidR="009456E1">
        <w:t>ed</w:t>
      </w:r>
      <w:r w:rsidRPr="006A38CC">
        <w:t xml:space="preserve"> to late transcriptional </w:t>
      </w:r>
      <w:r>
        <w:t>changes</w:t>
      </w:r>
      <w:r w:rsidRPr="006A38CC">
        <w:t xml:space="preserve"> </w:t>
      </w:r>
      <w:r>
        <w:t>observed at</w:t>
      </w:r>
      <w:r w:rsidRPr="006A38CC">
        <w:t xml:space="preserve"> 2 weeks. All changes in regulation </w:t>
      </w:r>
      <w:r>
        <w:t>ha</w:t>
      </w:r>
      <w:r w:rsidR="009456E1">
        <w:t>d</w:t>
      </w:r>
      <w:r>
        <w:t xml:space="preserve"> </w:t>
      </w:r>
      <w:r w:rsidRPr="006A38CC">
        <w:t>beg</w:t>
      </w:r>
      <w:r>
        <w:t>u</w:t>
      </w:r>
      <w:r w:rsidRPr="006A38CC">
        <w:t>n by 10</w:t>
      </w:r>
      <w:r>
        <w:t xml:space="preserve"> </w:t>
      </w:r>
      <w:r w:rsidRPr="006A38CC">
        <w:t>h</w:t>
      </w:r>
      <w:r>
        <w:t xml:space="preserve">. At this point </w:t>
      </w:r>
      <w:r w:rsidRPr="006A38CC">
        <w:t xml:space="preserve">stress response genes </w:t>
      </w:r>
      <w:r w:rsidR="009456E1">
        <w:t>we</w:t>
      </w:r>
      <w:r w:rsidRPr="006A38CC">
        <w:t xml:space="preserve">re </w:t>
      </w:r>
      <w:proofErr w:type="gramStart"/>
      <w:r w:rsidRPr="006A38CC">
        <w:t>up</w:t>
      </w:r>
      <w:r>
        <w:t>-</w:t>
      </w:r>
      <w:r w:rsidRPr="006A38CC">
        <w:t>regulated</w:t>
      </w:r>
      <w:proofErr w:type="gramEnd"/>
      <w:r w:rsidRPr="006A38CC">
        <w:t xml:space="preserve"> and energy intensive processes </w:t>
      </w:r>
      <w:r w:rsidR="009456E1">
        <w:t>we</w:t>
      </w:r>
      <w:r w:rsidRPr="006A38CC">
        <w:t>re down</w:t>
      </w:r>
      <w:r>
        <w:t>-</w:t>
      </w:r>
      <w:r w:rsidRPr="006A38CC">
        <w:t>regulated. </w:t>
      </w:r>
      <w:r>
        <w:t xml:space="preserve"> (E) Approximately 20% of the measured protein levels </w:t>
      </w:r>
      <w:r w:rsidR="009456E1">
        <w:t>we</w:t>
      </w:r>
      <w:r>
        <w:t>re proportional to their transcript levels over time while 15% of the protein levels int</w:t>
      </w:r>
      <w:r>
        <w:t>e</w:t>
      </w:r>
      <w:r>
        <w:t>grate</w:t>
      </w:r>
      <w:r w:rsidR="009456E1">
        <w:t>d</w:t>
      </w:r>
      <w:r>
        <w:t xml:space="preserve"> their transcript’s response over the entire duration of the experiment. This observ</w:t>
      </w:r>
      <w:r>
        <w:t>a</w:t>
      </w:r>
      <w:r>
        <w:t>tion highlights that differences in post-transcriptional regulation, such as protein degrad</w:t>
      </w:r>
      <w:r>
        <w:t>a</w:t>
      </w:r>
      <w:r>
        <w:t xml:space="preserve">tion, cause differences in regulation between mRNAs and their expressed proteins. </w:t>
      </w:r>
    </w:p>
    <w:p w14:paraId="02008EAE" w14:textId="77777777" w:rsidR="006B07AF" w:rsidRDefault="006B07AF" w:rsidP="006B07AF"/>
    <w:p w14:paraId="6A6E47B4" w14:textId="3740249B" w:rsidR="006B07AF" w:rsidRPr="00A83C91" w:rsidRDefault="006B07AF" w:rsidP="006B07AF">
      <w:pPr>
        <w:rPr>
          <w:b/>
        </w:rPr>
      </w:pPr>
      <w:r>
        <w:rPr>
          <w:b/>
          <w:bCs/>
        </w:rPr>
        <w:t>Figure 1 - supplemental figure 1.</w:t>
      </w:r>
      <w:r>
        <w:t xml:space="preserve"> </w:t>
      </w:r>
      <w:proofErr w:type="spellStart"/>
      <w:r w:rsidRPr="00A83C91">
        <w:rPr>
          <w:b/>
        </w:rPr>
        <w:t>RNAseq</w:t>
      </w:r>
      <w:proofErr w:type="spellEnd"/>
      <w:r w:rsidRPr="00A83C91">
        <w:rPr>
          <w:b/>
        </w:rPr>
        <w:t xml:space="preserve"> and MS experiments </w:t>
      </w:r>
      <w:r w:rsidR="009456E1">
        <w:rPr>
          <w:b/>
        </w:rPr>
        <w:t>we</w:t>
      </w:r>
      <w:r w:rsidRPr="00A83C91">
        <w:rPr>
          <w:b/>
        </w:rPr>
        <w:t>re highly reproducible.</w:t>
      </w:r>
    </w:p>
    <w:p w14:paraId="23C1C1D3" w14:textId="77777777" w:rsidR="006B07AF" w:rsidRDefault="006B07AF" w:rsidP="006B07AF">
      <w:pPr>
        <w:pStyle w:val="NoSpacing"/>
      </w:pPr>
      <w:r>
        <w:t>Scatter plot between biological replicates 1 and 2 (A, C) and 1 and 3 (B, D) along with their associated Spearman correlation coefficients. P-values for all correlations are &lt;10</w:t>
      </w:r>
      <w:r w:rsidRPr="00197405">
        <w:rPr>
          <w:vertAlign w:val="superscript"/>
        </w:rPr>
        <w:t>-100</w:t>
      </w:r>
      <w:r w:rsidRPr="00CF3238">
        <w:t>.</w:t>
      </w:r>
    </w:p>
    <w:p w14:paraId="5B3588AD" w14:textId="77777777" w:rsidR="006B07AF" w:rsidRDefault="006B07AF" w:rsidP="006B07AF"/>
    <w:p w14:paraId="2FC94A90" w14:textId="77777777" w:rsidR="006B07AF" w:rsidRDefault="006B07AF" w:rsidP="006B07AF">
      <w:r>
        <w:rPr>
          <w:b/>
        </w:rPr>
        <w:t>Figure 1 –supplemental figure 2. Flux ratio profiles in long-term glucose growth.</w:t>
      </w:r>
    </w:p>
    <w:p w14:paraId="583E3780" w14:textId="6D4160C2" w:rsidR="006B07AF" w:rsidRDefault="006B07AF" w:rsidP="006B07AF">
      <w:pPr>
        <w:pStyle w:val="NoSpacing"/>
      </w:pPr>
      <w:r>
        <w:t xml:space="preserve">Flux ratios were computed </w:t>
      </w:r>
      <w:r w:rsidR="00774ACF">
        <w:t>via</w:t>
      </w:r>
      <w:r>
        <w:t xml:space="preserve"> </w:t>
      </w:r>
      <w:r w:rsidR="00774ACF">
        <w:t xml:space="preserve">the </w:t>
      </w:r>
      <w:proofErr w:type="spellStart"/>
      <w:r w:rsidR="00774ACF">
        <w:t>F</w:t>
      </w:r>
      <w:r>
        <w:t>iat</w:t>
      </w:r>
      <w:r w:rsidR="00774ACF">
        <w:t>F</w:t>
      </w:r>
      <w:r>
        <w:t>lux</w:t>
      </w:r>
      <w:proofErr w:type="spellEnd"/>
      <w:r>
        <w:t xml:space="preserve"> software from GC-MS derived </w:t>
      </w:r>
      <w:r w:rsidRPr="00BE34B9">
        <w:rPr>
          <w:vertAlign w:val="superscript"/>
        </w:rPr>
        <w:t>13</w:t>
      </w:r>
      <w:r>
        <w:t xml:space="preserve">C constraints. </w:t>
      </w:r>
      <w:r w:rsidR="00774ACF">
        <w:t xml:space="preserve">As </w:t>
      </w:r>
      <w:proofErr w:type="spellStart"/>
      <w:r w:rsidR="00774ACF">
        <w:t>FiatFlux</w:t>
      </w:r>
      <w:proofErr w:type="spellEnd"/>
      <w:r w:rsidR="00774ACF">
        <w:t xml:space="preserve"> considers each time point as an integral from the start of the experiment, this analysis allowed us to determine whether later time points during growth changed the overall central metabolic flux splits that were estimated from earlier time points.</w:t>
      </w:r>
      <w:r>
        <w:t xml:space="preserve"> Flux rat</w:t>
      </w:r>
      <w:r>
        <w:t>i</w:t>
      </w:r>
      <w:r>
        <w:t xml:space="preserve">os for (A) SER from GLY, (B) OYR from MAL upper branch, (C) PEP through TK upper branch, (D) PEP through PPP upper branch, (E) PEP from OAA, (F) OAA from PEP, (G) P5P from G6P lower branch, (H) E4P through TK, and (I) GLY through serine. </w:t>
      </w:r>
    </w:p>
    <w:p w14:paraId="65E40463" w14:textId="77777777" w:rsidR="006B07AF" w:rsidRDefault="006B07AF" w:rsidP="006B07AF"/>
    <w:p w14:paraId="77893077" w14:textId="0029F4DB" w:rsidR="006B07AF" w:rsidRDefault="006B07AF" w:rsidP="006B07AF">
      <w:r>
        <w:rPr>
          <w:b/>
          <w:bCs/>
        </w:rPr>
        <w:t xml:space="preserve">Figure 2- supplemental figure 1. The mRNA fraction, compared to all other RNA, </w:t>
      </w:r>
      <w:r w:rsidR="00774ACF">
        <w:rPr>
          <w:b/>
          <w:bCs/>
        </w:rPr>
        <w:t>wa</w:t>
      </w:r>
      <w:r>
        <w:rPr>
          <w:b/>
          <w:bCs/>
        </w:rPr>
        <w:t xml:space="preserve">s strongly </w:t>
      </w:r>
      <w:proofErr w:type="gramStart"/>
      <w:r>
        <w:rPr>
          <w:b/>
          <w:bCs/>
        </w:rPr>
        <w:t>down-regulated</w:t>
      </w:r>
      <w:proofErr w:type="gramEnd"/>
      <w:r>
        <w:rPr>
          <w:b/>
          <w:bCs/>
        </w:rPr>
        <w:t xml:space="preserve"> in response to starvation.</w:t>
      </w:r>
    </w:p>
    <w:p w14:paraId="651531A6" w14:textId="526DDDE5" w:rsidR="006B07AF" w:rsidRDefault="006B07AF" w:rsidP="006B07AF">
      <w:pPr>
        <w:pStyle w:val="NoSpacing"/>
      </w:pPr>
      <w:r>
        <w:t xml:space="preserve">For each time point the fraction of total RNA reads in the </w:t>
      </w:r>
      <w:proofErr w:type="spellStart"/>
      <w:r>
        <w:t>RNAseq</w:t>
      </w:r>
      <w:proofErr w:type="spellEnd"/>
      <w:r>
        <w:t xml:space="preserve"> results that mapped to </w:t>
      </w:r>
      <w:proofErr w:type="spellStart"/>
      <w:r>
        <w:t>tRNA</w:t>
      </w:r>
      <w:proofErr w:type="spellEnd"/>
      <w:r>
        <w:t xml:space="preserve"> (orange), </w:t>
      </w:r>
      <w:proofErr w:type="spellStart"/>
      <w:r>
        <w:t>rRNA</w:t>
      </w:r>
      <w:proofErr w:type="spellEnd"/>
      <w:r>
        <w:t xml:space="preserve"> (green), mRNA (red), or other noncoding RNA (purple) are shown. (A) RNA fractions for each total RNA sample that was processed without the </w:t>
      </w:r>
      <w:proofErr w:type="spellStart"/>
      <w:r>
        <w:t>rRNA</w:t>
      </w:r>
      <w:proofErr w:type="spellEnd"/>
      <w:r>
        <w:t xml:space="preserve"> depl</w:t>
      </w:r>
      <w:r>
        <w:t>e</w:t>
      </w:r>
      <w:r>
        <w:t xml:space="preserve">tion step. (B) RNA fractions for </w:t>
      </w:r>
      <w:proofErr w:type="spellStart"/>
      <w:r>
        <w:t>rRNA</w:t>
      </w:r>
      <w:proofErr w:type="spellEnd"/>
      <w:r>
        <w:t xml:space="preserve">-depleted samples. Each bar represents an individual biological repeat. In some samples the </w:t>
      </w:r>
      <w:proofErr w:type="spellStart"/>
      <w:r>
        <w:t>rRNA</w:t>
      </w:r>
      <w:proofErr w:type="spellEnd"/>
      <w:r>
        <w:t xml:space="preserve"> depletion was not as successful as </w:t>
      </w:r>
      <w:r w:rsidR="00774ACF">
        <w:t xml:space="preserve">in </w:t>
      </w:r>
      <w:r>
        <w:t xml:space="preserve">others (e.g., biological replicate 1 at the 8 h time point). Any residual </w:t>
      </w:r>
      <w:proofErr w:type="spellStart"/>
      <w:r>
        <w:t>rRNA</w:t>
      </w:r>
      <w:proofErr w:type="spellEnd"/>
      <w:r>
        <w:t xml:space="preserve"> counts were disregar</w:t>
      </w:r>
      <w:r>
        <w:t>d</w:t>
      </w:r>
      <w:r>
        <w:t>ed before analyzing relative RNA expression levels.</w:t>
      </w:r>
    </w:p>
    <w:p w14:paraId="791EA736" w14:textId="77777777" w:rsidR="006B07AF" w:rsidRDefault="006B07AF" w:rsidP="006B07AF"/>
    <w:p w14:paraId="2801B0C3" w14:textId="64A32B21" w:rsidR="006B07AF" w:rsidRDefault="006B07AF" w:rsidP="006B07AF">
      <w:pPr>
        <w:rPr>
          <w:b/>
          <w:bCs/>
        </w:rPr>
      </w:pPr>
      <w:r>
        <w:rPr>
          <w:b/>
          <w:bCs/>
        </w:rPr>
        <w:t xml:space="preserve">Figure 2 - supplemental figure 2. </w:t>
      </w:r>
      <w:proofErr w:type="gramStart"/>
      <w:r>
        <w:rPr>
          <w:b/>
          <w:bCs/>
        </w:rPr>
        <w:t xml:space="preserve">Correlations between the absolute abundance between protein and mRNA </w:t>
      </w:r>
      <w:r w:rsidR="00774ACF">
        <w:rPr>
          <w:b/>
          <w:bCs/>
        </w:rPr>
        <w:t>wa</w:t>
      </w:r>
      <w:r>
        <w:rPr>
          <w:b/>
          <w:bCs/>
        </w:rPr>
        <w:t>s</w:t>
      </w:r>
      <w:proofErr w:type="gramEnd"/>
      <w:r>
        <w:rPr>
          <w:b/>
          <w:bCs/>
        </w:rPr>
        <w:t xml:space="preserve"> strongest at 3 hrs.</w:t>
      </w:r>
    </w:p>
    <w:p w14:paraId="63E70347" w14:textId="29A60D44" w:rsidR="006B07AF" w:rsidRDefault="006B07AF" w:rsidP="006B07AF">
      <w:pPr>
        <w:pStyle w:val="NoSpacing"/>
      </w:pPr>
      <w:r>
        <w:t xml:space="preserve">Both the RNA and protein levels </w:t>
      </w:r>
      <w:r w:rsidR="00774ACF">
        <w:t>we</w:t>
      </w:r>
      <w:r>
        <w:t xml:space="preserve">re scaled to their respective averages across all RNAs or proteins for each time point and then log transformed. All P values </w:t>
      </w:r>
      <w:r w:rsidR="00774ACF">
        <w:t>we</w:t>
      </w:r>
      <w:r>
        <w:t>re &lt;10</w:t>
      </w:r>
      <w:r>
        <w:rPr>
          <w:vertAlign w:val="superscript"/>
        </w:rPr>
        <w:t>-43</w:t>
      </w:r>
      <w:r>
        <w:t>.</w:t>
      </w:r>
    </w:p>
    <w:p w14:paraId="30759DD9" w14:textId="77777777" w:rsidR="006B07AF" w:rsidDel="005D77B0" w:rsidRDefault="006B07AF" w:rsidP="006B07AF"/>
    <w:p w14:paraId="2B356C9E" w14:textId="77777777" w:rsidR="006B07AF" w:rsidRDefault="006B07AF" w:rsidP="006B07AF"/>
    <w:p w14:paraId="3B94BA9F" w14:textId="6257BD9F" w:rsidR="006B07AF" w:rsidRDefault="006B07AF" w:rsidP="006B07AF">
      <w:r>
        <w:rPr>
          <w:b/>
        </w:rPr>
        <w:t xml:space="preserve">Figure 4 – supplemental figure 1. Fitting of piecewise continuous curve </w:t>
      </w:r>
      <w:r w:rsidR="00774ACF">
        <w:rPr>
          <w:b/>
        </w:rPr>
        <w:t>wa</w:t>
      </w:r>
      <w:r>
        <w:rPr>
          <w:b/>
        </w:rPr>
        <w:t>s effective when sorting response curves</w:t>
      </w:r>
    </w:p>
    <w:p w14:paraId="53C83BB4" w14:textId="6CE56A1A" w:rsidR="006B07AF" w:rsidRDefault="006B07AF" w:rsidP="006B07AF">
      <w:pPr>
        <w:pStyle w:val="NoSpacing"/>
      </w:pPr>
      <w:r>
        <w:t>We grouped RNA and protein time courses based on general qualitative behaviors. In r</w:t>
      </w:r>
      <w:r>
        <w:t>e</w:t>
      </w:r>
      <w:r>
        <w:t>sponse to glucose starvation RNA can be shut off, turned on, transiently activated, or tra</w:t>
      </w:r>
      <w:r>
        <w:t>n</w:t>
      </w:r>
      <w:r>
        <w:t xml:space="preserve">siently repressed. (A) To sort the profiles, a piecewise continuous curve was fit to the data. The parameter </w:t>
      </w:r>
      <w:r w:rsidRPr="002F22E7">
        <w:rPr>
          <w:i/>
        </w:rPr>
        <w:t>t</w:t>
      </w:r>
      <w:r w:rsidRPr="002F22E7">
        <w:rPr>
          <w:vertAlign w:val="subscript"/>
        </w:rPr>
        <w:t>0</w:t>
      </w:r>
      <w:r>
        <w:t xml:space="preserve"> represents the time at which we start to collect data at 3 h into growth. The curve was fit using a differential evolution fitting algorithm that was gradient free and population based, allowing for a range of possible parameter sets that can explain our data given the experimental error. (B-E) Four random examples of measured RNA time courses averaged across 3 biological replicates (green circles) with their standard deviations (green bars) along with the corresponding fits (blue). The blue bars represent the standard deviation of the range of fits that agree with our data. Both experimental time courses and fits </w:t>
      </w:r>
      <w:r w:rsidR="00774ACF">
        <w:t>we</w:t>
      </w:r>
      <w:r>
        <w:t>re normalized by the average of the time course. (F) Most of the RNAs beg</w:t>
      </w:r>
      <w:r w:rsidR="00774ACF">
        <w:t>a</w:t>
      </w:r>
      <w:r>
        <w:t>n to change between 6-8 h, when the cells beg</w:t>
      </w:r>
      <w:r w:rsidR="00774ACF">
        <w:t>a</w:t>
      </w:r>
      <w:r>
        <w:t>n to enter stationary phase. This is demonstra</w:t>
      </w:r>
      <w:r>
        <w:t>t</w:t>
      </w:r>
      <w:r>
        <w:t xml:space="preserve">ed by the histogram of </w:t>
      </w:r>
      <w:r w:rsidRPr="002F22E7">
        <w:rPr>
          <w:i/>
        </w:rPr>
        <w:t>t</w:t>
      </w:r>
      <w:r w:rsidRPr="002F22E7">
        <w:rPr>
          <w:vertAlign w:val="subscript"/>
        </w:rPr>
        <w:t>1</w:t>
      </w:r>
      <w:r>
        <w:t xml:space="preserve">, the time to the first inflection point. </w:t>
      </w:r>
    </w:p>
    <w:p w14:paraId="43A74F58" w14:textId="77777777" w:rsidR="006B07AF" w:rsidRDefault="006B07AF" w:rsidP="006B07AF"/>
    <w:p w14:paraId="049BAC7A" w14:textId="77777777" w:rsidR="006B07AF" w:rsidRDefault="006B07AF" w:rsidP="006B07AF">
      <w:r>
        <w:rPr>
          <w:b/>
          <w:bCs/>
        </w:rPr>
        <w:t>Figure 4 - supplemental figure 2. Distributions of time scales found by fitting the piecewise continuous curve, described in the main text, to the mRNA and protein profiles.</w:t>
      </w:r>
      <w:r>
        <w:t xml:space="preserve"> </w:t>
      </w:r>
    </w:p>
    <w:p w14:paraId="63347F10" w14:textId="38244B07" w:rsidR="006B07AF" w:rsidRDefault="006B07AF" w:rsidP="006B07AF">
      <w:pPr>
        <w:pStyle w:val="NoSpacing"/>
      </w:pPr>
      <w:r>
        <w:t xml:space="preserve">(A-C) mRNA distributions of </w:t>
      </w:r>
      <w:r w:rsidRPr="00CB6967">
        <w:rPr>
          <w:i/>
        </w:rPr>
        <w:t>t</w:t>
      </w:r>
      <w:r w:rsidRPr="00CB6967">
        <w:rPr>
          <w:vertAlign w:val="subscript"/>
        </w:rPr>
        <w:t>1</w:t>
      </w:r>
      <w:r>
        <w:t>, time to first inflection (A), the time between the first infle</w:t>
      </w:r>
      <w:r>
        <w:t>c</w:t>
      </w:r>
      <w:r>
        <w:t xml:space="preserve">tion and </w:t>
      </w:r>
      <w:commentRangeStart w:id="51"/>
      <w:r>
        <w:t xml:space="preserve">the time it takes to stop to changing </w:t>
      </w:r>
      <w:commentRangeEnd w:id="51"/>
      <w:r w:rsidR="00774ACF">
        <w:rPr>
          <w:rStyle w:val="CommentReference"/>
          <w:color w:val="00000A"/>
        </w:rPr>
        <w:commentReference w:id="51"/>
      </w:r>
      <w:r>
        <w:t xml:space="preserve">(B), and the total time it </w:t>
      </w:r>
      <w:r w:rsidR="00774ACF">
        <w:t>took</w:t>
      </w:r>
      <w:r>
        <w:t xml:space="preserve"> for a given pr</w:t>
      </w:r>
      <w:r>
        <w:t>o</w:t>
      </w:r>
      <w:r>
        <w:t>file to stop changing</w:t>
      </w:r>
      <w:r w:rsidR="00774ACF">
        <w:t xml:space="preserve"> </w:t>
      </w:r>
      <w:r>
        <w:t xml:space="preserve">(C). (D-F) Protein distributions of </w:t>
      </w:r>
      <w:r w:rsidRPr="00CB6967">
        <w:rPr>
          <w:i/>
        </w:rPr>
        <w:t>t</w:t>
      </w:r>
      <w:r w:rsidRPr="00CB6967">
        <w:rPr>
          <w:vertAlign w:val="subscript"/>
        </w:rPr>
        <w:t>1</w:t>
      </w:r>
      <w:r>
        <w:t xml:space="preserve">, time to first inflection (D), the time between the first inflection and the </w:t>
      </w:r>
      <w:commentRangeStart w:id="52"/>
      <w:r>
        <w:t xml:space="preserve">time it takes to stop to changing (E), and the total time it takes for a given profile to stop changing (F). </w:t>
      </w:r>
    </w:p>
    <w:p w14:paraId="6FFB723C" w14:textId="77777777" w:rsidR="006B07AF" w:rsidRDefault="006B07AF" w:rsidP="006B07AF">
      <w:pPr>
        <w:pStyle w:val="NoSpacing"/>
      </w:pPr>
    </w:p>
    <w:commentRangeEnd w:id="52"/>
    <w:p w14:paraId="1C5A5771" w14:textId="77777777" w:rsidR="006B07AF" w:rsidRDefault="00774ACF" w:rsidP="006B07AF">
      <w:r>
        <w:rPr>
          <w:rStyle w:val="CommentReference"/>
        </w:rPr>
        <w:commentReference w:id="52"/>
      </w:r>
    </w:p>
    <w:p w14:paraId="50D95667" w14:textId="77777777" w:rsidR="006B07AF" w:rsidRDefault="006B07AF" w:rsidP="006B07AF"/>
    <w:p w14:paraId="3CD48AC7" w14:textId="77777777" w:rsidR="006B07AF" w:rsidRDefault="006B07AF" w:rsidP="006B07AF">
      <w:pPr>
        <w:tabs>
          <w:tab w:val="clear" w:pos="720"/>
        </w:tabs>
        <w:suppressAutoHyphens w:val="0"/>
        <w:overflowPunct/>
      </w:pPr>
    </w:p>
    <w:p w14:paraId="7E66F872" w14:textId="77777777" w:rsidR="00121B8F" w:rsidRDefault="00121B8F">
      <w:pPr>
        <w:tabs>
          <w:tab w:val="clear" w:pos="720"/>
        </w:tabs>
        <w:suppressAutoHyphens w:val="0"/>
        <w:overflowPunct/>
      </w:pPr>
    </w:p>
    <w:sectPr w:rsidR="00121B8F" w:rsidSect="005A50CF">
      <w:pgSz w:w="12240" w:h="15840"/>
      <w:pgMar w:top="1440" w:right="1440" w:bottom="1440" w:left="1440" w:header="720" w:footer="720" w:gutter="0"/>
      <w:cols w:space="720"/>
      <w:formProt w:val="0"/>
      <w:docGrid w:linePitch="24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effrey Barrick" w:date="2014-12-07T09:51:00Z" w:initials="JB">
    <w:p w14:paraId="75A26B96" w14:textId="22B2FE7F" w:rsidR="00D700C6" w:rsidRDefault="00D700C6">
      <w:pPr>
        <w:pStyle w:val="CommentText"/>
      </w:pPr>
      <w:r>
        <w:rPr>
          <w:rStyle w:val="CommentReference"/>
        </w:rPr>
        <w:annotationRef/>
      </w:r>
      <w:r>
        <w:t xml:space="preserve">It’s confusing that only 2 and 1 correlation coefficient are given, since there are 3 different correlation coefficients – one for each pair. Only two of these are shown in </w:t>
      </w:r>
      <w:proofErr w:type="spellStart"/>
      <w:r>
        <w:t>Supp</w:t>
      </w:r>
      <w:proofErr w:type="spellEnd"/>
      <w:r>
        <w:t xml:space="preserve"> Fig 1. Why is 2 </w:t>
      </w:r>
      <w:proofErr w:type="spellStart"/>
      <w:r>
        <w:t>vs</w:t>
      </w:r>
      <w:proofErr w:type="spellEnd"/>
      <w:r>
        <w:t xml:space="preserve"> 3 not shown?</w:t>
      </w:r>
    </w:p>
  </w:comment>
  <w:comment w:id="1" w:author="Jeffrey Barrick" w:date="2014-12-07T09:54:00Z" w:initials="JB">
    <w:p w14:paraId="57D392F5" w14:textId="71EB4ECC" w:rsidR="00D700C6" w:rsidRDefault="00D700C6">
      <w:pPr>
        <w:pStyle w:val="CommentText"/>
      </w:pPr>
      <w:r>
        <w:rPr>
          <w:rStyle w:val="CommentReference"/>
        </w:rPr>
        <w:annotationRef/>
      </w:r>
      <w:r>
        <w:t>Duration of time course then switch to at early exponential phase is confusing. Say the exact time points we used?</w:t>
      </w:r>
    </w:p>
  </w:comment>
  <w:comment w:id="2" w:author="Jeffrey Barrick" w:date="2014-12-08T17:47:00Z" w:initials="JB">
    <w:p w14:paraId="4E876441" w14:textId="35072CEB" w:rsidR="00D700C6" w:rsidRDefault="00D700C6">
      <w:pPr>
        <w:pStyle w:val="CommentText"/>
      </w:pPr>
      <w:r>
        <w:rPr>
          <w:rStyle w:val="CommentReference"/>
        </w:rPr>
        <w:annotationRef/>
      </w:r>
      <w:r>
        <w:t xml:space="preserve">Chris makes a good point that we are not so clear about absolute </w:t>
      </w:r>
      <w:proofErr w:type="spellStart"/>
      <w:r>
        <w:t>vs</w:t>
      </w:r>
      <w:proofErr w:type="spellEnd"/>
      <w:r>
        <w:t xml:space="preserve"> relative levels (for either protein or RNA really). Added a few edits below to kind of help, but we may need a paragraph explaining this issue more toward the beginning.</w:t>
      </w:r>
    </w:p>
    <w:p w14:paraId="334AFBDE" w14:textId="77777777" w:rsidR="00D700C6" w:rsidRDefault="00D700C6">
      <w:pPr>
        <w:pStyle w:val="CommentText"/>
      </w:pPr>
    </w:p>
    <w:p w14:paraId="4DA10792" w14:textId="545C8CA8" w:rsidR="00D700C6" w:rsidRPr="00995EC5" w:rsidRDefault="00D700C6">
      <w:pPr>
        <w:pStyle w:val="CommentText"/>
        <w:rPr>
          <w:b/>
        </w:rPr>
      </w:pPr>
      <w:r w:rsidRPr="00995EC5">
        <w:rPr>
          <w:b/>
        </w:rPr>
        <w:t>Comment by Chris:</w:t>
      </w:r>
    </w:p>
    <w:p w14:paraId="3549B6B6" w14:textId="77777777" w:rsidR="00D700C6" w:rsidRDefault="00D700C6" w:rsidP="00995EC5">
      <w:pPr>
        <w:pStyle w:val="CommentText"/>
      </w:pPr>
      <w:r>
        <w:t xml:space="preserve">Are these relative or absolute levels?  In other words, does this mean most went down but a few went way up, keeping the total average the same, or did the overall mRNA content drop (unlike the total protein).  My guess is the latter, but then what was this normalized to?  Total RNA that would also include </w:t>
      </w:r>
      <w:proofErr w:type="spellStart"/>
      <w:r>
        <w:t>rRNA</w:t>
      </w:r>
      <w:proofErr w:type="spellEnd"/>
      <w:r>
        <w:t>?</w:t>
      </w:r>
    </w:p>
    <w:p w14:paraId="67F32620" w14:textId="77777777" w:rsidR="00D700C6" w:rsidRDefault="00D700C6" w:rsidP="00995EC5">
      <w:pPr>
        <w:pStyle w:val="CommentText"/>
      </w:pPr>
    </w:p>
    <w:p w14:paraId="760A9ACC" w14:textId="77777777" w:rsidR="00D700C6" w:rsidRDefault="00D700C6" w:rsidP="00995EC5">
      <w:pPr>
        <w:pStyle w:val="CommentText"/>
      </w:pPr>
      <w:r>
        <w:t>Only after having read the Discussion do I see that it is portion of total RNA.  This NEEDS to be said explicitly early on, for although the read counts are absolute, the amount of RNA that was processed and went into each lane was normalized.</w:t>
      </w:r>
    </w:p>
    <w:p w14:paraId="5EAD3150" w14:textId="77777777" w:rsidR="00D700C6" w:rsidRDefault="00D700C6">
      <w:pPr>
        <w:pStyle w:val="CommentText"/>
      </w:pPr>
    </w:p>
  </w:comment>
  <w:comment w:id="10" w:author="Jeffrey Barrick" w:date="2014-12-07T10:23:00Z" w:initials="JB">
    <w:p w14:paraId="6B3EC0DD" w14:textId="1A50BF0F" w:rsidR="00D700C6" w:rsidRDefault="00D700C6">
      <w:pPr>
        <w:pStyle w:val="CommentText"/>
      </w:pPr>
      <w:r>
        <w:rPr>
          <w:rStyle w:val="CommentReference"/>
        </w:rPr>
        <w:annotationRef/>
      </w:r>
      <w:r>
        <w:t>I like this term better than temporarily, but am fine either way.</w:t>
      </w:r>
    </w:p>
  </w:comment>
  <w:comment w:id="11" w:author="Claus Wilke" w:date="2014-12-08T17:48:00Z" w:initials="CW">
    <w:p w14:paraId="4C843A3E" w14:textId="38BC6842" w:rsidR="00D700C6" w:rsidRDefault="00D700C6">
      <w:pPr>
        <w:pStyle w:val="CommentText"/>
      </w:pPr>
      <w:r>
        <w:rPr>
          <w:rStyle w:val="CommentReference"/>
        </w:rPr>
        <w:annotationRef/>
      </w:r>
      <w:r>
        <w:t>Chris Marx suggests to use a different term here.</w:t>
      </w:r>
    </w:p>
  </w:comment>
  <w:comment w:id="16" w:author="Jeffrey Barrick" w:date="2014-12-07T15:31:00Z" w:initials="JB">
    <w:p w14:paraId="734875F5" w14:textId="4622BC3C" w:rsidR="00D700C6" w:rsidRDefault="00D700C6">
      <w:pPr>
        <w:pStyle w:val="CommentText"/>
      </w:pPr>
      <w:r>
        <w:rPr>
          <w:rStyle w:val="CommentReference"/>
        </w:rPr>
        <w:annotationRef/>
      </w:r>
      <w:r>
        <w:t>Could be improved with some numbers from Craig on µg amounts used at various steps. I will contact him to get this.</w:t>
      </w:r>
    </w:p>
  </w:comment>
  <w:comment w:id="19" w:author="Jeffrey Barrick" w:date="2014-12-07T15:31:00Z" w:initials="JB">
    <w:p w14:paraId="382E5575" w14:textId="34193569" w:rsidR="00D700C6" w:rsidRDefault="00D700C6">
      <w:pPr>
        <w:pStyle w:val="CommentText"/>
      </w:pPr>
      <w:r>
        <w:rPr>
          <w:rStyle w:val="CommentReference"/>
        </w:rPr>
        <w:annotationRef/>
      </w:r>
      <w:proofErr w:type="spellStart"/>
      <w:r>
        <w:t>Zymo</w:t>
      </w:r>
      <w:proofErr w:type="spellEnd"/>
      <w:r>
        <w:t xml:space="preserve"> column thing on AG3C website is not what Craig has done with any of our samples.</w:t>
      </w:r>
    </w:p>
  </w:comment>
  <w:comment w:id="31" w:author="Claus Wilke" w:date="2014-12-08T22:08:00Z" w:initials="CW">
    <w:p w14:paraId="17FFE296" w14:textId="1FB6FCD0" w:rsidR="002D6CE0" w:rsidRDefault="002D6CE0">
      <w:pPr>
        <w:pStyle w:val="CommentText"/>
      </w:pPr>
      <w:r>
        <w:rPr>
          <w:rStyle w:val="CommentReference"/>
        </w:rPr>
        <w:annotationRef/>
      </w:r>
      <w:r>
        <w:t>Change name?</w:t>
      </w:r>
    </w:p>
  </w:comment>
  <w:comment w:id="32" w:author="Jeffrey Barrick" w:date="2014-12-07T15:44:00Z" w:initials="JB">
    <w:p w14:paraId="7C313A3D" w14:textId="7EA9F6EB" w:rsidR="00D700C6" w:rsidRDefault="00D700C6">
      <w:pPr>
        <w:pStyle w:val="CommentText"/>
      </w:pPr>
      <w:r>
        <w:rPr>
          <w:rStyle w:val="CommentReference"/>
        </w:rPr>
        <w:annotationRef/>
      </w:r>
      <w:r>
        <w:t xml:space="preserve">I don't know much about this, but I think there might be something wrong with the units here. 300 </w:t>
      </w:r>
      <w:proofErr w:type="spellStart"/>
      <w:r>
        <w:t>nanoliters</w:t>
      </w:r>
      <w:proofErr w:type="spellEnd"/>
      <w:r>
        <w:t>?</w:t>
      </w:r>
    </w:p>
  </w:comment>
  <w:comment w:id="44" w:author="Jeffrey Barrick" w:date="2014-12-07T15:47:00Z" w:initials="JB">
    <w:p w14:paraId="072AE88F" w14:textId="486BD2C4" w:rsidR="00D700C6" w:rsidRDefault="00D700C6">
      <w:pPr>
        <w:pStyle w:val="CommentText"/>
      </w:pPr>
      <w:r>
        <w:rPr>
          <w:rStyle w:val="CommentReference"/>
        </w:rPr>
        <w:annotationRef/>
      </w:r>
      <w:r>
        <w:t xml:space="preserve">This p-value is from </w:t>
      </w:r>
      <w:proofErr w:type="spellStart"/>
      <w:r>
        <w:t>DESeq</w:t>
      </w:r>
      <w:proofErr w:type="spellEnd"/>
      <w:r>
        <w:t xml:space="preserve"> or our procedure?</w:t>
      </w:r>
    </w:p>
  </w:comment>
  <w:comment w:id="45" w:author="Claus Wilke" w:date="2014-12-08T22:09:00Z" w:initials="CW">
    <w:p w14:paraId="4A0D69EA" w14:textId="43D56FE7" w:rsidR="002D6CE0" w:rsidRDefault="002D6CE0">
      <w:pPr>
        <w:pStyle w:val="CommentText"/>
      </w:pPr>
      <w:r>
        <w:rPr>
          <w:rStyle w:val="CommentReference"/>
        </w:rPr>
        <w:annotationRef/>
      </w:r>
      <w:r>
        <w:t>Change name?</w:t>
      </w:r>
    </w:p>
  </w:comment>
  <w:comment w:id="47" w:author="Jeffrey Barrick" w:date="2014-12-07T15:53:00Z" w:initials="JB">
    <w:p w14:paraId="3D13FC8D" w14:textId="38ABC1E9" w:rsidR="00D700C6" w:rsidRDefault="00D700C6">
      <w:pPr>
        <w:pStyle w:val="CommentText"/>
      </w:pPr>
      <w:r>
        <w:rPr>
          <w:rStyle w:val="CommentReference"/>
        </w:rPr>
        <w:annotationRef/>
      </w:r>
      <w:proofErr w:type="gramStart"/>
      <w:r>
        <w:t>gene</w:t>
      </w:r>
      <w:proofErr w:type="gramEnd"/>
      <w:r>
        <w:t xml:space="preserve"> does not mean mRNA, gene encompasses all types of mRNAs. I'm not sure what these numbers refer to in each study.</w:t>
      </w:r>
    </w:p>
  </w:comment>
  <w:comment w:id="48" w:author="Claus Wilke" w:date="2014-12-08T21:48:00Z" w:initials="CW">
    <w:p w14:paraId="050931C1" w14:textId="203C240F" w:rsidR="00D700C6" w:rsidRDefault="00D700C6">
      <w:pPr>
        <w:pStyle w:val="CommentText"/>
      </w:pPr>
      <w:r>
        <w:rPr>
          <w:rStyle w:val="CommentReference"/>
        </w:rPr>
        <w:annotationRef/>
      </w:r>
      <w:r>
        <w:t>Is it correct that this is all mRNA? See also Fig. 3</w:t>
      </w:r>
    </w:p>
  </w:comment>
  <w:comment w:id="50" w:author="Claus Wilke" w:date="2014-12-08T21:51:00Z" w:initials="CW">
    <w:p w14:paraId="68B46D3F" w14:textId="06466B4F" w:rsidR="00D700C6" w:rsidRDefault="00D700C6">
      <w:pPr>
        <w:pStyle w:val="CommentText"/>
      </w:pPr>
      <w:r>
        <w:rPr>
          <w:rStyle w:val="CommentReference"/>
        </w:rPr>
        <w:annotationRef/>
      </w:r>
      <w:r>
        <w:t>This sentence needs copy editing. “</w:t>
      </w:r>
      <w:proofErr w:type="gramStart"/>
      <w:r>
        <w:t>protein</w:t>
      </w:r>
      <w:proofErr w:type="gramEnd"/>
      <w:r>
        <w:t xml:space="preserve"> levels”? And what exactly is changing? “</w:t>
      </w:r>
      <w:proofErr w:type="gramStart"/>
      <w:r>
        <w:t>in</w:t>
      </w:r>
      <w:proofErr w:type="gramEnd"/>
      <w:r>
        <w:t xml:space="preserve"> the KEGG pathway for proteins whose levels were changing significantly”?</w:t>
      </w:r>
    </w:p>
  </w:comment>
  <w:comment w:id="51" w:author="Claus Wilke" w:date="2014-12-08T22:03:00Z" w:initials="CW">
    <w:p w14:paraId="3840167D" w14:textId="1A4F770E" w:rsidR="00D700C6" w:rsidRDefault="00D700C6">
      <w:pPr>
        <w:pStyle w:val="CommentText"/>
      </w:pPr>
      <w:r>
        <w:rPr>
          <w:rStyle w:val="CommentReference"/>
        </w:rPr>
        <w:annotationRef/>
      </w:r>
      <w:r>
        <w:t>Word choice</w:t>
      </w:r>
    </w:p>
  </w:comment>
  <w:comment w:id="52" w:author="Claus Wilke" w:date="2014-12-08T22:04:00Z" w:initials="CW">
    <w:p w14:paraId="4DC7C5F7" w14:textId="6DC5B849" w:rsidR="00D700C6" w:rsidRDefault="00D700C6">
      <w:pPr>
        <w:pStyle w:val="CommentText"/>
      </w:pPr>
      <w:r>
        <w:rPr>
          <w:rStyle w:val="CommentReference"/>
        </w:rPr>
        <w:annotationRef/>
      </w:r>
      <w:r>
        <w:t>Make past tens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6BDEEF" w14:textId="77777777" w:rsidR="00D700C6" w:rsidRDefault="00D700C6">
      <w:r>
        <w:separator/>
      </w:r>
    </w:p>
  </w:endnote>
  <w:endnote w:type="continuationSeparator" w:id="0">
    <w:p w14:paraId="313EAFAB" w14:textId="77777777" w:rsidR="00D700C6" w:rsidRDefault="00D700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Droid Sans Fallback">
    <w:panose1 w:val="00000000000000000000"/>
    <w:charset w:val="4D"/>
    <w:family w:val="roman"/>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Lohit Hindi">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Ubuntu">
    <w:altName w:val="Cambria"/>
    <w:panose1 w:val="00000000000000000000"/>
    <w:charset w:val="4D"/>
    <w:family w:val="roman"/>
    <w:notTrueType/>
    <w:pitch w:val="default"/>
    <w:sig w:usb0="00000003" w:usb1="00000000" w:usb2="00000000" w:usb3="00000000" w:csb0="00000001" w:csb1="00000000"/>
  </w:font>
  <w:font w:name="Calisto MT">
    <w:panose1 w:val="02040603050505030304"/>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ppleGothic">
    <w:panose1 w:val="02000500000000000000"/>
    <w:charset w:val="4F"/>
    <w:family w:val="auto"/>
    <w:pitch w:val="variable"/>
    <w:sig w:usb0="00000001" w:usb1="09060000" w:usb2="00000010" w:usb3="00000000" w:csb0="0008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6097E8" w14:textId="77777777" w:rsidR="00D700C6" w:rsidRDefault="00D700C6">
      <w:r>
        <w:separator/>
      </w:r>
    </w:p>
  </w:footnote>
  <w:footnote w:type="continuationSeparator" w:id="0">
    <w:p w14:paraId="6C3DA1CA" w14:textId="77777777" w:rsidR="00D700C6" w:rsidRDefault="00D700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autoHyphenation/>
  <w:evenAndOddHeaders/>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2E68"/>
    <w:rsid w:val="00015CC4"/>
    <w:rsid w:val="00016160"/>
    <w:rsid w:val="0002572E"/>
    <w:rsid w:val="0003127A"/>
    <w:rsid w:val="00035091"/>
    <w:rsid w:val="00035EF1"/>
    <w:rsid w:val="000379D3"/>
    <w:rsid w:val="0005168B"/>
    <w:rsid w:val="00051F8F"/>
    <w:rsid w:val="00052DA7"/>
    <w:rsid w:val="00052F3E"/>
    <w:rsid w:val="000530DE"/>
    <w:rsid w:val="00060EF6"/>
    <w:rsid w:val="00065F8B"/>
    <w:rsid w:val="00067B71"/>
    <w:rsid w:val="00077A7B"/>
    <w:rsid w:val="00084AE5"/>
    <w:rsid w:val="00091659"/>
    <w:rsid w:val="00092635"/>
    <w:rsid w:val="00094766"/>
    <w:rsid w:val="000A37C7"/>
    <w:rsid w:val="000A786B"/>
    <w:rsid w:val="000C56A7"/>
    <w:rsid w:val="000C5B8A"/>
    <w:rsid w:val="000E0140"/>
    <w:rsid w:val="000E0EC9"/>
    <w:rsid w:val="000F36F6"/>
    <w:rsid w:val="000F60BE"/>
    <w:rsid w:val="0010241B"/>
    <w:rsid w:val="00102E0B"/>
    <w:rsid w:val="00102EF0"/>
    <w:rsid w:val="001050B9"/>
    <w:rsid w:val="00112ADD"/>
    <w:rsid w:val="00112FBE"/>
    <w:rsid w:val="001165E3"/>
    <w:rsid w:val="00121B8F"/>
    <w:rsid w:val="00121D82"/>
    <w:rsid w:val="0013323E"/>
    <w:rsid w:val="001357EF"/>
    <w:rsid w:val="00137F2A"/>
    <w:rsid w:val="00140E5E"/>
    <w:rsid w:val="00150045"/>
    <w:rsid w:val="001544BF"/>
    <w:rsid w:val="0016181E"/>
    <w:rsid w:val="00165989"/>
    <w:rsid w:val="001708F3"/>
    <w:rsid w:val="00173D63"/>
    <w:rsid w:val="00194520"/>
    <w:rsid w:val="00196EFC"/>
    <w:rsid w:val="00197405"/>
    <w:rsid w:val="001A491E"/>
    <w:rsid w:val="001A7C5B"/>
    <w:rsid w:val="001B0E3C"/>
    <w:rsid w:val="001B2650"/>
    <w:rsid w:val="001B59E9"/>
    <w:rsid w:val="001D19F5"/>
    <w:rsid w:val="001D71A0"/>
    <w:rsid w:val="001E139A"/>
    <w:rsid w:val="00203C51"/>
    <w:rsid w:val="002070E2"/>
    <w:rsid w:val="00207439"/>
    <w:rsid w:val="00221D3B"/>
    <w:rsid w:val="002248F9"/>
    <w:rsid w:val="00232334"/>
    <w:rsid w:val="00235623"/>
    <w:rsid w:val="00236EF2"/>
    <w:rsid w:val="00244A3D"/>
    <w:rsid w:val="00244C89"/>
    <w:rsid w:val="00252309"/>
    <w:rsid w:val="00263053"/>
    <w:rsid w:val="002638B2"/>
    <w:rsid w:val="00264C30"/>
    <w:rsid w:val="00264ECA"/>
    <w:rsid w:val="0026518A"/>
    <w:rsid w:val="002761A9"/>
    <w:rsid w:val="0027677E"/>
    <w:rsid w:val="0027744F"/>
    <w:rsid w:val="002814E7"/>
    <w:rsid w:val="00283417"/>
    <w:rsid w:val="00284445"/>
    <w:rsid w:val="002851EA"/>
    <w:rsid w:val="00293C5E"/>
    <w:rsid w:val="002A3F5B"/>
    <w:rsid w:val="002A7F93"/>
    <w:rsid w:val="002B2B1C"/>
    <w:rsid w:val="002B597F"/>
    <w:rsid w:val="002B617A"/>
    <w:rsid w:val="002C1CF2"/>
    <w:rsid w:val="002C2FD5"/>
    <w:rsid w:val="002C6F55"/>
    <w:rsid w:val="002D008E"/>
    <w:rsid w:val="002D6CE0"/>
    <w:rsid w:val="002D6CF7"/>
    <w:rsid w:val="002E66DF"/>
    <w:rsid w:val="002F22E7"/>
    <w:rsid w:val="002F3FE9"/>
    <w:rsid w:val="003033CE"/>
    <w:rsid w:val="003039BC"/>
    <w:rsid w:val="0030518B"/>
    <w:rsid w:val="00327C59"/>
    <w:rsid w:val="00330DA0"/>
    <w:rsid w:val="00350F5D"/>
    <w:rsid w:val="00352DE8"/>
    <w:rsid w:val="00362432"/>
    <w:rsid w:val="00366D25"/>
    <w:rsid w:val="0037742C"/>
    <w:rsid w:val="0038655F"/>
    <w:rsid w:val="003A3807"/>
    <w:rsid w:val="003A3EE7"/>
    <w:rsid w:val="003B2373"/>
    <w:rsid w:val="003C0A93"/>
    <w:rsid w:val="003C75CD"/>
    <w:rsid w:val="003C78A7"/>
    <w:rsid w:val="003D7B09"/>
    <w:rsid w:val="003E3B61"/>
    <w:rsid w:val="0040506E"/>
    <w:rsid w:val="00411563"/>
    <w:rsid w:val="004169A9"/>
    <w:rsid w:val="00416A62"/>
    <w:rsid w:val="00417B6C"/>
    <w:rsid w:val="004203DE"/>
    <w:rsid w:val="00421334"/>
    <w:rsid w:val="00424AAE"/>
    <w:rsid w:val="004315ED"/>
    <w:rsid w:val="00434605"/>
    <w:rsid w:val="00434BE6"/>
    <w:rsid w:val="0043717B"/>
    <w:rsid w:val="004414A2"/>
    <w:rsid w:val="0044751C"/>
    <w:rsid w:val="00450CE6"/>
    <w:rsid w:val="004623B1"/>
    <w:rsid w:val="004659BE"/>
    <w:rsid w:val="00467D76"/>
    <w:rsid w:val="00472EAA"/>
    <w:rsid w:val="00486DC8"/>
    <w:rsid w:val="004959BA"/>
    <w:rsid w:val="00497A97"/>
    <w:rsid w:val="004A645A"/>
    <w:rsid w:val="004B4F81"/>
    <w:rsid w:val="004B6E74"/>
    <w:rsid w:val="004C4F38"/>
    <w:rsid w:val="004D50CA"/>
    <w:rsid w:val="004D66F0"/>
    <w:rsid w:val="004E30A7"/>
    <w:rsid w:val="00501736"/>
    <w:rsid w:val="00510A1A"/>
    <w:rsid w:val="0051531F"/>
    <w:rsid w:val="00524A42"/>
    <w:rsid w:val="00530691"/>
    <w:rsid w:val="00530EFA"/>
    <w:rsid w:val="00531AE5"/>
    <w:rsid w:val="00535400"/>
    <w:rsid w:val="005415A9"/>
    <w:rsid w:val="00543081"/>
    <w:rsid w:val="00543A26"/>
    <w:rsid w:val="005443A8"/>
    <w:rsid w:val="00545772"/>
    <w:rsid w:val="005479A0"/>
    <w:rsid w:val="005526EE"/>
    <w:rsid w:val="00554E02"/>
    <w:rsid w:val="005559FC"/>
    <w:rsid w:val="00555E71"/>
    <w:rsid w:val="00564844"/>
    <w:rsid w:val="00566D21"/>
    <w:rsid w:val="00571362"/>
    <w:rsid w:val="00573C61"/>
    <w:rsid w:val="005763CF"/>
    <w:rsid w:val="00582620"/>
    <w:rsid w:val="00583154"/>
    <w:rsid w:val="0059034A"/>
    <w:rsid w:val="00590BE2"/>
    <w:rsid w:val="005A50CF"/>
    <w:rsid w:val="005B2B65"/>
    <w:rsid w:val="005B5095"/>
    <w:rsid w:val="005B6375"/>
    <w:rsid w:val="005C6FDF"/>
    <w:rsid w:val="005C70E6"/>
    <w:rsid w:val="005D60A1"/>
    <w:rsid w:val="005D60AE"/>
    <w:rsid w:val="005D77B0"/>
    <w:rsid w:val="005F2028"/>
    <w:rsid w:val="00602804"/>
    <w:rsid w:val="0060429C"/>
    <w:rsid w:val="00614FB5"/>
    <w:rsid w:val="0061662A"/>
    <w:rsid w:val="00620D74"/>
    <w:rsid w:val="00623B19"/>
    <w:rsid w:val="006255C8"/>
    <w:rsid w:val="0064120B"/>
    <w:rsid w:val="00663637"/>
    <w:rsid w:val="00665D55"/>
    <w:rsid w:val="00677D79"/>
    <w:rsid w:val="00680963"/>
    <w:rsid w:val="00690707"/>
    <w:rsid w:val="0069308A"/>
    <w:rsid w:val="00695C15"/>
    <w:rsid w:val="006A38CC"/>
    <w:rsid w:val="006A50FA"/>
    <w:rsid w:val="006A7AA1"/>
    <w:rsid w:val="006B07AF"/>
    <w:rsid w:val="006B23AA"/>
    <w:rsid w:val="006B2826"/>
    <w:rsid w:val="006B2A1D"/>
    <w:rsid w:val="006C5922"/>
    <w:rsid w:val="006C6960"/>
    <w:rsid w:val="006D1609"/>
    <w:rsid w:val="006E0000"/>
    <w:rsid w:val="006E2006"/>
    <w:rsid w:val="006F227E"/>
    <w:rsid w:val="007043F0"/>
    <w:rsid w:val="007109F0"/>
    <w:rsid w:val="0071274C"/>
    <w:rsid w:val="00713060"/>
    <w:rsid w:val="00716B55"/>
    <w:rsid w:val="00720479"/>
    <w:rsid w:val="0072092E"/>
    <w:rsid w:val="0073304A"/>
    <w:rsid w:val="00735272"/>
    <w:rsid w:val="00740502"/>
    <w:rsid w:val="007534A3"/>
    <w:rsid w:val="007559BA"/>
    <w:rsid w:val="00766079"/>
    <w:rsid w:val="00774ACF"/>
    <w:rsid w:val="00774C5F"/>
    <w:rsid w:val="007766F5"/>
    <w:rsid w:val="00776862"/>
    <w:rsid w:val="007949CB"/>
    <w:rsid w:val="00795F8F"/>
    <w:rsid w:val="0079687C"/>
    <w:rsid w:val="007A0C7A"/>
    <w:rsid w:val="007B1A52"/>
    <w:rsid w:val="007B5261"/>
    <w:rsid w:val="007C6084"/>
    <w:rsid w:val="007C75B7"/>
    <w:rsid w:val="007E7523"/>
    <w:rsid w:val="007F15B3"/>
    <w:rsid w:val="008013BE"/>
    <w:rsid w:val="00805F95"/>
    <w:rsid w:val="008130BF"/>
    <w:rsid w:val="0081469C"/>
    <w:rsid w:val="0081688C"/>
    <w:rsid w:val="00826E40"/>
    <w:rsid w:val="0083660D"/>
    <w:rsid w:val="00843F3C"/>
    <w:rsid w:val="0084560E"/>
    <w:rsid w:val="00847971"/>
    <w:rsid w:val="00850724"/>
    <w:rsid w:val="008515C2"/>
    <w:rsid w:val="00855EF0"/>
    <w:rsid w:val="00865633"/>
    <w:rsid w:val="00871ADA"/>
    <w:rsid w:val="00876D4A"/>
    <w:rsid w:val="008837BE"/>
    <w:rsid w:val="00884AC6"/>
    <w:rsid w:val="008876D5"/>
    <w:rsid w:val="008A4FC4"/>
    <w:rsid w:val="008B0D42"/>
    <w:rsid w:val="008B1ED2"/>
    <w:rsid w:val="008C2807"/>
    <w:rsid w:val="008C325D"/>
    <w:rsid w:val="008D285E"/>
    <w:rsid w:val="008D5C14"/>
    <w:rsid w:val="008E2EF9"/>
    <w:rsid w:val="008F0DD3"/>
    <w:rsid w:val="008F7A61"/>
    <w:rsid w:val="00905520"/>
    <w:rsid w:val="00912B30"/>
    <w:rsid w:val="00916319"/>
    <w:rsid w:val="009228B2"/>
    <w:rsid w:val="0092464D"/>
    <w:rsid w:val="009248CD"/>
    <w:rsid w:val="009301F1"/>
    <w:rsid w:val="0093281E"/>
    <w:rsid w:val="009347BA"/>
    <w:rsid w:val="00935750"/>
    <w:rsid w:val="00937435"/>
    <w:rsid w:val="0094434A"/>
    <w:rsid w:val="009455A4"/>
    <w:rsid w:val="009456E1"/>
    <w:rsid w:val="00946BC4"/>
    <w:rsid w:val="00946D37"/>
    <w:rsid w:val="00947A8C"/>
    <w:rsid w:val="00951964"/>
    <w:rsid w:val="0096392D"/>
    <w:rsid w:val="00970BB0"/>
    <w:rsid w:val="0097451E"/>
    <w:rsid w:val="00976F7D"/>
    <w:rsid w:val="00977324"/>
    <w:rsid w:val="009776B6"/>
    <w:rsid w:val="00980437"/>
    <w:rsid w:val="0098402B"/>
    <w:rsid w:val="00994E35"/>
    <w:rsid w:val="009950F0"/>
    <w:rsid w:val="00995EC5"/>
    <w:rsid w:val="009A0A92"/>
    <w:rsid w:val="009A0D8E"/>
    <w:rsid w:val="009A7364"/>
    <w:rsid w:val="009B2717"/>
    <w:rsid w:val="009B32DB"/>
    <w:rsid w:val="009C1055"/>
    <w:rsid w:val="009C2E15"/>
    <w:rsid w:val="009C2E68"/>
    <w:rsid w:val="009C4950"/>
    <w:rsid w:val="009D7802"/>
    <w:rsid w:val="009F5524"/>
    <w:rsid w:val="00A010B2"/>
    <w:rsid w:val="00A04477"/>
    <w:rsid w:val="00A12622"/>
    <w:rsid w:val="00A14C2C"/>
    <w:rsid w:val="00A162EF"/>
    <w:rsid w:val="00A21FA4"/>
    <w:rsid w:val="00A222F1"/>
    <w:rsid w:val="00A228D1"/>
    <w:rsid w:val="00A2316A"/>
    <w:rsid w:val="00A3644C"/>
    <w:rsid w:val="00A42F17"/>
    <w:rsid w:val="00A46335"/>
    <w:rsid w:val="00A507AD"/>
    <w:rsid w:val="00A559B4"/>
    <w:rsid w:val="00A646B6"/>
    <w:rsid w:val="00A6715C"/>
    <w:rsid w:val="00A6757F"/>
    <w:rsid w:val="00A767AA"/>
    <w:rsid w:val="00A83C91"/>
    <w:rsid w:val="00A8595D"/>
    <w:rsid w:val="00A923F5"/>
    <w:rsid w:val="00A93BD4"/>
    <w:rsid w:val="00AA58CE"/>
    <w:rsid w:val="00AB2448"/>
    <w:rsid w:val="00AB2F27"/>
    <w:rsid w:val="00AC3D55"/>
    <w:rsid w:val="00AC5A3B"/>
    <w:rsid w:val="00AC621E"/>
    <w:rsid w:val="00AD050F"/>
    <w:rsid w:val="00AE566A"/>
    <w:rsid w:val="00AE69C8"/>
    <w:rsid w:val="00AE6C86"/>
    <w:rsid w:val="00B012CA"/>
    <w:rsid w:val="00B05A6C"/>
    <w:rsid w:val="00B10179"/>
    <w:rsid w:val="00B16C35"/>
    <w:rsid w:val="00B346F6"/>
    <w:rsid w:val="00B47A45"/>
    <w:rsid w:val="00B509EA"/>
    <w:rsid w:val="00B50EB1"/>
    <w:rsid w:val="00B62195"/>
    <w:rsid w:val="00B6260B"/>
    <w:rsid w:val="00B66E5A"/>
    <w:rsid w:val="00B6756E"/>
    <w:rsid w:val="00B77979"/>
    <w:rsid w:val="00B95052"/>
    <w:rsid w:val="00B9696F"/>
    <w:rsid w:val="00BA4793"/>
    <w:rsid w:val="00BA5B3C"/>
    <w:rsid w:val="00BA7B16"/>
    <w:rsid w:val="00BC006C"/>
    <w:rsid w:val="00BC0A2B"/>
    <w:rsid w:val="00BD032F"/>
    <w:rsid w:val="00BE6C5E"/>
    <w:rsid w:val="00C15787"/>
    <w:rsid w:val="00C2285A"/>
    <w:rsid w:val="00C31314"/>
    <w:rsid w:val="00C32B41"/>
    <w:rsid w:val="00C33A78"/>
    <w:rsid w:val="00C42F8A"/>
    <w:rsid w:val="00C52641"/>
    <w:rsid w:val="00C63946"/>
    <w:rsid w:val="00C66E07"/>
    <w:rsid w:val="00C73A33"/>
    <w:rsid w:val="00C74881"/>
    <w:rsid w:val="00C74D2D"/>
    <w:rsid w:val="00C76167"/>
    <w:rsid w:val="00C80B97"/>
    <w:rsid w:val="00C82BD0"/>
    <w:rsid w:val="00C82D25"/>
    <w:rsid w:val="00C84560"/>
    <w:rsid w:val="00C86B3C"/>
    <w:rsid w:val="00C9429F"/>
    <w:rsid w:val="00CA0505"/>
    <w:rsid w:val="00CA67DC"/>
    <w:rsid w:val="00CA7D6E"/>
    <w:rsid w:val="00CB6967"/>
    <w:rsid w:val="00CC7EC8"/>
    <w:rsid w:val="00CD26DF"/>
    <w:rsid w:val="00CE20C2"/>
    <w:rsid w:val="00CF0834"/>
    <w:rsid w:val="00CF3238"/>
    <w:rsid w:val="00CF3666"/>
    <w:rsid w:val="00CF75AE"/>
    <w:rsid w:val="00D00135"/>
    <w:rsid w:val="00D075F6"/>
    <w:rsid w:val="00D07D48"/>
    <w:rsid w:val="00D13511"/>
    <w:rsid w:val="00D14257"/>
    <w:rsid w:val="00D16365"/>
    <w:rsid w:val="00D17909"/>
    <w:rsid w:val="00D224DF"/>
    <w:rsid w:val="00D32219"/>
    <w:rsid w:val="00D36196"/>
    <w:rsid w:val="00D366DC"/>
    <w:rsid w:val="00D60D28"/>
    <w:rsid w:val="00D60DB7"/>
    <w:rsid w:val="00D62088"/>
    <w:rsid w:val="00D700C6"/>
    <w:rsid w:val="00D74123"/>
    <w:rsid w:val="00D77AF4"/>
    <w:rsid w:val="00D83EC1"/>
    <w:rsid w:val="00D85427"/>
    <w:rsid w:val="00D85508"/>
    <w:rsid w:val="00D90EDA"/>
    <w:rsid w:val="00DA5E55"/>
    <w:rsid w:val="00DA6496"/>
    <w:rsid w:val="00DB5A9A"/>
    <w:rsid w:val="00DC06A9"/>
    <w:rsid w:val="00DC17C8"/>
    <w:rsid w:val="00DC6A09"/>
    <w:rsid w:val="00DD2481"/>
    <w:rsid w:val="00DD6EEC"/>
    <w:rsid w:val="00DD6F8A"/>
    <w:rsid w:val="00DF2ED2"/>
    <w:rsid w:val="00DF4F0B"/>
    <w:rsid w:val="00E13F0B"/>
    <w:rsid w:val="00E16B95"/>
    <w:rsid w:val="00E17054"/>
    <w:rsid w:val="00E226E2"/>
    <w:rsid w:val="00E256D4"/>
    <w:rsid w:val="00E35203"/>
    <w:rsid w:val="00E37F9A"/>
    <w:rsid w:val="00E4416B"/>
    <w:rsid w:val="00E5438B"/>
    <w:rsid w:val="00E544E1"/>
    <w:rsid w:val="00E76A3C"/>
    <w:rsid w:val="00E84157"/>
    <w:rsid w:val="00E849A7"/>
    <w:rsid w:val="00E90962"/>
    <w:rsid w:val="00E97959"/>
    <w:rsid w:val="00EA1AB8"/>
    <w:rsid w:val="00EE230D"/>
    <w:rsid w:val="00EE3948"/>
    <w:rsid w:val="00EE5A43"/>
    <w:rsid w:val="00EF1327"/>
    <w:rsid w:val="00EF389A"/>
    <w:rsid w:val="00EF4FAB"/>
    <w:rsid w:val="00EF5BF6"/>
    <w:rsid w:val="00EF797F"/>
    <w:rsid w:val="00F004FA"/>
    <w:rsid w:val="00F058F7"/>
    <w:rsid w:val="00F06612"/>
    <w:rsid w:val="00F35294"/>
    <w:rsid w:val="00F4499A"/>
    <w:rsid w:val="00F5631D"/>
    <w:rsid w:val="00F634F3"/>
    <w:rsid w:val="00F81A79"/>
    <w:rsid w:val="00F833A6"/>
    <w:rsid w:val="00F9252A"/>
    <w:rsid w:val="00F9295C"/>
    <w:rsid w:val="00F96DFA"/>
    <w:rsid w:val="00F97A95"/>
    <w:rsid w:val="00FA4133"/>
    <w:rsid w:val="00FA4DA4"/>
    <w:rsid w:val="00FA6EAE"/>
    <w:rsid w:val="00FC2496"/>
    <w:rsid w:val="00FC4EB7"/>
    <w:rsid w:val="00FC5936"/>
    <w:rsid w:val="00FC626D"/>
    <w:rsid w:val="00FD03A3"/>
    <w:rsid w:val="00FE2A4F"/>
    <w:rsid w:val="00FE4345"/>
    <w:rsid w:val="00FF2342"/>
    <w:rsid w:val="00FF35F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0F093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756699">
      <w:bodyDiv w:val="1"/>
      <w:marLeft w:val="0"/>
      <w:marRight w:val="0"/>
      <w:marTop w:val="0"/>
      <w:marBottom w:val="0"/>
      <w:divBdr>
        <w:top w:val="none" w:sz="0" w:space="0" w:color="auto"/>
        <w:left w:val="none" w:sz="0" w:space="0" w:color="auto"/>
        <w:bottom w:val="none" w:sz="0" w:space="0" w:color="auto"/>
        <w:right w:val="none" w:sz="0" w:space="0" w:color="auto"/>
      </w:divBdr>
    </w:div>
    <w:div w:id="131100169">
      <w:bodyDiv w:val="1"/>
      <w:marLeft w:val="0"/>
      <w:marRight w:val="0"/>
      <w:marTop w:val="0"/>
      <w:marBottom w:val="0"/>
      <w:divBdr>
        <w:top w:val="none" w:sz="0" w:space="0" w:color="auto"/>
        <w:left w:val="none" w:sz="0" w:space="0" w:color="auto"/>
        <w:bottom w:val="none" w:sz="0" w:space="0" w:color="auto"/>
        <w:right w:val="none" w:sz="0" w:space="0" w:color="auto"/>
      </w:divBdr>
    </w:div>
    <w:div w:id="550114525">
      <w:bodyDiv w:val="1"/>
      <w:marLeft w:val="0"/>
      <w:marRight w:val="0"/>
      <w:marTop w:val="0"/>
      <w:marBottom w:val="0"/>
      <w:divBdr>
        <w:top w:val="none" w:sz="0" w:space="0" w:color="auto"/>
        <w:left w:val="none" w:sz="0" w:space="0" w:color="auto"/>
        <w:bottom w:val="none" w:sz="0" w:space="0" w:color="auto"/>
        <w:right w:val="none" w:sz="0" w:space="0" w:color="auto"/>
      </w:divBdr>
    </w:div>
    <w:div w:id="562301210">
      <w:bodyDiv w:val="1"/>
      <w:marLeft w:val="0"/>
      <w:marRight w:val="0"/>
      <w:marTop w:val="0"/>
      <w:marBottom w:val="0"/>
      <w:divBdr>
        <w:top w:val="none" w:sz="0" w:space="0" w:color="auto"/>
        <w:left w:val="none" w:sz="0" w:space="0" w:color="auto"/>
        <w:bottom w:val="none" w:sz="0" w:space="0" w:color="auto"/>
        <w:right w:val="none" w:sz="0" w:space="0" w:color="auto"/>
      </w:divBdr>
    </w:div>
    <w:div w:id="710349229">
      <w:bodyDiv w:val="1"/>
      <w:marLeft w:val="0"/>
      <w:marRight w:val="0"/>
      <w:marTop w:val="0"/>
      <w:marBottom w:val="0"/>
      <w:divBdr>
        <w:top w:val="none" w:sz="0" w:space="0" w:color="auto"/>
        <w:left w:val="none" w:sz="0" w:space="0" w:color="auto"/>
        <w:bottom w:val="none" w:sz="0" w:space="0" w:color="auto"/>
        <w:right w:val="none" w:sz="0" w:space="0" w:color="auto"/>
      </w:divBdr>
      <w:divsChild>
        <w:div w:id="1043562049">
          <w:marLeft w:val="0"/>
          <w:marRight w:val="0"/>
          <w:marTop w:val="0"/>
          <w:marBottom w:val="0"/>
          <w:divBdr>
            <w:top w:val="none" w:sz="0" w:space="0" w:color="auto"/>
            <w:left w:val="none" w:sz="0" w:space="0" w:color="auto"/>
            <w:bottom w:val="none" w:sz="0" w:space="0" w:color="auto"/>
            <w:right w:val="none" w:sz="0" w:space="0" w:color="auto"/>
          </w:divBdr>
        </w:div>
        <w:div w:id="1402293929">
          <w:marLeft w:val="0"/>
          <w:marRight w:val="0"/>
          <w:marTop w:val="0"/>
          <w:marBottom w:val="0"/>
          <w:divBdr>
            <w:top w:val="none" w:sz="0" w:space="0" w:color="auto"/>
            <w:left w:val="none" w:sz="0" w:space="0" w:color="auto"/>
            <w:bottom w:val="none" w:sz="0" w:space="0" w:color="auto"/>
            <w:right w:val="none" w:sz="0" w:space="0" w:color="auto"/>
          </w:divBdr>
        </w:div>
      </w:divsChild>
    </w:div>
    <w:div w:id="755439870">
      <w:bodyDiv w:val="1"/>
      <w:marLeft w:val="0"/>
      <w:marRight w:val="0"/>
      <w:marTop w:val="0"/>
      <w:marBottom w:val="0"/>
      <w:divBdr>
        <w:top w:val="none" w:sz="0" w:space="0" w:color="auto"/>
        <w:left w:val="none" w:sz="0" w:space="0" w:color="auto"/>
        <w:bottom w:val="none" w:sz="0" w:space="0" w:color="auto"/>
        <w:right w:val="none" w:sz="0" w:space="0" w:color="auto"/>
      </w:divBdr>
    </w:div>
    <w:div w:id="803012700">
      <w:bodyDiv w:val="1"/>
      <w:marLeft w:val="0"/>
      <w:marRight w:val="0"/>
      <w:marTop w:val="0"/>
      <w:marBottom w:val="0"/>
      <w:divBdr>
        <w:top w:val="none" w:sz="0" w:space="0" w:color="auto"/>
        <w:left w:val="none" w:sz="0" w:space="0" w:color="auto"/>
        <w:bottom w:val="none" w:sz="0" w:space="0" w:color="auto"/>
        <w:right w:val="none" w:sz="0" w:space="0" w:color="auto"/>
      </w:divBdr>
    </w:div>
    <w:div w:id="990400863">
      <w:bodyDiv w:val="1"/>
      <w:marLeft w:val="0"/>
      <w:marRight w:val="0"/>
      <w:marTop w:val="0"/>
      <w:marBottom w:val="0"/>
      <w:divBdr>
        <w:top w:val="none" w:sz="0" w:space="0" w:color="auto"/>
        <w:left w:val="none" w:sz="0" w:space="0" w:color="auto"/>
        <w:bottom w:val="none" w:sz="0" w:space="0" w:color="auto"/>
        <w:right w:val="none" w:sz="0" w:space="0" w:color="auto"/>
      </w:divBdr>
    </w:div>
    <w:div w:id="1015838258">
      <w:bodyDiv w:val="1"/>
      <w:marLeft w:val="0"/>
      <w:marRight w:val="0"/>
      <w:marTop w:val="0"/>
      <w:marBottom w:val="0"/>
      <w:divBdr>
        <w:top w:val="none" w:sz="0" w:space="0" w:color="auto"/>
        <w:left w:val="none" w:sz="0" w:space="0" w:color="auto"/>
        <w:bottom w:val="none" w:sz="0" w:space="0" w:color="auto"/>
        <w:right w:val="none" w:sz="0" w:space="0" w:color="auto"/>
      </w:divBdr>
    </w:div>
    <w:div w:id="1255892910">
      <w:bodyDiv w:val="1"/>
      <w:marLeft w:val="0"/>
      <w:marRight w:val="0"/>
      <w:marTop w:val="0"/>
      <w:marBottom w:val="0"/>
      <w:divBdr>
        <w:top w:val="none" w:sz="0" w:space="0" w:color="auto"/>
        <w:left w:val="none" w:sz="0" w:space="0" w:color="auto"/>
        <w:bottom w:val="none" w:sz="0" w:space="0" w:color="auto"/>
        <w:right w:val="none" w:sz="0" w:space="0" w:color="auto"/>
      </w:divBdr>
    </w:div>
    <w:div w:id="1322587345">
      <w:bodyDiv w:val="1"/>
      <w:marLeft w:val="0"/>
      <w:marRight w:val="0"/>
      <w:marTop w:val="0"/>
      <w:marBottom w:val="0"/>
      <w:divBdr>
        <w:top w:val="none" w:sz="0" w:space="0" w:color="auto"/>
        <w:left w:val="none" w:sz="0" w:space="0" w:color="auto"/>
        <w:bottom w:val="none" w:sz="0" w:space="0" w:color="auto"/>
        <w:right w:val="none" w:sz="0" w:space="0" w:color="auto"/>
      </w:divBdr>
    </w:div>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 w:id="175146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emf"/><Relationship Id="rId10" Type="http://schemas.openxmlformats.org/officeDocument/2006/relationships/hyperlink" Target="http://dx.doi.org/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0</TotalTime>
  <Pages>26</Pages>
  <Words>35333</Words>
  <Characters>201401</Characters>
  <Application>Microsoft Macintosh Word</Application>
  <DocSecurity>0</DocSecurity>
  <Lines>1678</Lines>
  <Paragraphs>472</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Controlled Measurement of Cellular Components in E. coli Reveals Broad Changes i</vt:lpstr>
      <vt:lpstr>    Abstract</vt:lpstr>
      <vt:lpstr>Introduction</vt:lpstr>
      <vt:lpstr>Results</vt:lpstr>
      <vt:lpstr>    Controlled measurements of multiple cellular components yield highly reproducibl</vt:lpstr>
      <vt:lpstr>    Transcriptional regulation separates into two clear groups before and after entr</vt:lpstr>
      <vt:lpstr>    Differences in post-transcriptional regulation leads to differences in correlati</vt:lpstr>
      <vt:lpstr>    RNAs within an operon correlated strongly while proteins within an operon did no</vt:lpstr>
      <vt:lpstr>    Energy-intensive processes are transcriptionally down-regulated while stress-rel</vt:lpstr>
      <vt:lpstr>    Metabolic fluxes ratios show possible changes at 2 weeks</vt:lpstr>
      <vt:lpstr>    </vt:lpstr>
      <vt:lpstr>    Lipids are modified in response to starvation for up to two weeks </vt:lpstr>
      <vt:lpstr>Discussion</vt:lpstr>
    </vt:vector>
  </TitlesOfParts>
  <Company/>
  <LinksUpToDate>false</LinksUpToDate>
  <CharactersWithSpaces>236262</CharactersWithSpaces>
  <SharedDoc>false</SharedDoc>
  <HLinks>
    <vt:vector size="6" baseType="variant">
      <vt:variant>
        <vt:i4>1835066</vt:i4>
      </vt:variant>
      <vt:variant>
        <vt:i4>99</vt:i4>
      </vt:variant>
      <vt:variant>
        <vt:i4>0</vt:i4>
      </vt:variant>
      <vt:variant>
        <vt:i4>5</vt:i4>
      </vt:variant>
      <vt:variant>
        <vt:lpwstr>https://github.com/clauswilke/Ecoli_RNAseq</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ouser</dc:creator>
  <cp:keywords/>
  <cp:lastModifiedBy>Claus Wilke</cp:lastModifiedBy>
  <cp:revision>15</cp:revision>
  <cp:lastPrinted>2014-11-10T17:35:00Z</cp:lastPrinted>
  <dcterms:created xsi:type="dcterms:W3CDTF">2014-12-08T21:29:00Z</dcterms:created>
  <dcterms:modified xsi:type="dcterms:W3CDTF">2014-12-09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eI7k9OiT"/&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